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C43DF" w14:textId="77777777" w:rsidR="00CB03DE" w:rsidRPr="00CB03DE" w:rsidRDefault="00CB03DE" w:rsidP="00BC60D9">
      <w:r w:rsidRPr="00CB03DE">
        <w:t>ORD MANUSCRIPT COVER SHEET</w:t>
      </w:r>
    </w:p>
    <w:p w14:paraId="6DF15372" w14:textId="4AD9E3B2" w:rsidR="00823888" w:rsidRDefault="00CB03DE" w:rsidP="00BC60D9">
      <w:r w:rsidRPr="00823888">
        <w:rPr>
          <w:b/>
        </w:rPr>
        <w:t>Title:</w:t>
      </w:r>
      <w:r w:rsidRPr="00823888">
        <w:t xml:space="preserve"> </w:t>
      </w:r>
      <w:r w:rsidR="00823888" w:rsidRPr="00823888">
        <w:t xml:space="preserve">Collaborative Evaluation of </w:t>
      </w:r>
      <w:r w:rsidR="00BC60D9" w:rsidRPr="00BC60D9">
        <w:rPr>
          <w:i/>
          <w:iCs/>
        </w:rPr>
        <w:t>In silico</w:t>
      </w:r>
      <w:r w:rsidR="00823888" w:rsidRPr="002721DF">
        <w:rPr>
          <w:i/>
          <w:iCs/>
        </w:rPr>
        <w:t xml:space="preserve"> </w:t>
      </w:r>
      <w:r w:rsidR="00823888" w:rsidRPr="00823888">
        <w:t>Predictions for High Throughput Toxicokinetics</w:t>
      </w:r>
    </w:p>
    <w:p w14:paraId="62464DB5" w14:textId="77777777" w:rsidR="00BB2CA9" w:rsidRDefault="00CB03DE" w:rsidP="00BC60D9">
      <w:r w:rsidRPr="00823888">
        <w:t xml:space="preserve">Authors: </w:t>
      </w:r>
    </w:p>
    <w:tbl>
      <w:tblPr>
        <w:tblStyle w:val="TableGrid"/>
        <w:tblW w:w="0" w:type="auto"/>
        <w:tblLook w:val="04A0" w:firstRow="1" w:lastRow="0" w:firstColumn="1" w:lastColumn="0" w:noHBand="0" w:noVBand="1"/>
      </w:tblPr>
      <w:tblGrid>
        <w:gridCol w:w="2962"/>
        <w:gridCol w:w="2991"/>
        <w:gridCol w:w="3623"/>
      </w:tblGrid>
      <w:tr w:rsidR="00BB2CA9" w14:paraId="60FDCA49" w14:textId="77777777" w:rsidTr="00FC324D">
        <w:tc>
          <w:tcPr>
            <w:tcW w:w="2962" w:type="dxa"/>
          </w:tcPr>
          <w:p w14:paraId="047AA26B" w14:textId="2737E367" w:rsidR="00BB2CA9" w:rsidRDefault="00BB2CA9" w:rsidP="00BC60D9">
            <w:r w:rsidRPr="00823888">
              <w:t>John Wambaugh</w:t>
            </w:r>
          </w:p>
        </w:tc>
        <w:tc>
          <w:tcPr>
            <w:tcW w:w="2991" w:type="dxa"/>
          </w:tcPr>
          <w:p w14:paraId="6FB5A51B" w14:textId="2D37E5FD" w:rsidR="00BB2CA9" w:rsidRDefault="00BB2CA9" w:rsidP="00BC60D9">
            <w:r>
              <w:t>1 EPA/ORD/CCTE</w:t>
            </w:r>
          </w:p>
        </w:tc>
        <w:tc>
          <w:tcPr>
            <w:tcW w:w="3623" w:type="dxa"/>
          </w:tcPr>
          <w:p w14:paraId="268BEC87" w14:textId="6A4F1F19" w:rsidR="00BB2CA9" w:rsidRDefault="00000000" w:rsidP="00BC60D9">
            <w:pPr>
              <w:rPr>
                <w:rFonts w:cstheme="minorHAnsi"/>
              </w:rPr>
            </w:pPr>
            <w:hyperlink r:id="rId8" w:history="1">
              <w:r w:rsidR="00BB2CA9" w:rsidRPr="00E20BCF">
                <w:rPr>
                  <w:rStyle w:val="Hyperlink"/>
                  <w:rFonts w:cstheme="minorHAnsi"/>
                </w:rPr>
                <w:t>Wambaugh.john@epa.gov</w:t>
              </w:r>
            </w:hyperlink>
          </w:p>
        </w:tc>
      </w:tr>
      <w:tr w:rsidR="00BB2CA9" w14:paraId="49ED804A" w14:textId="77777777" w:rsidTr="00FC324D">
        <w:tc>
          <w:tcPr>
            <w:tcW w:w="2962" w:type="dxa"/>
          </w:tcPr>
          <w:p w14:paraId="28556566" w14:textId="4518BD02" w:rsidR="00BB2CA9" w:rsidRPr="00823888" w:rsidRDefault="00BB2CA9" w:rsidP="00BC60D9">
            <w:r w:rsidRPr="00823888">
              <w:t>Nisha Sipes</w:t>
            </w:r>
          </w:p>
        </w:tc>
        <w:tc>
          <w:tcPr>
            <w:tcW w:w="2991" w:type="dxa"/>
          </w:tcPr>
          <w:p w14:paraId="6F1FC521" w14:textId="539EDC32" w:rsidR="00BB2CA9" w:rsidRDefault="00BB2CA9" w:rsidP="00BC60D9">
            <w:r>
              <w:t>1</w:t>
            </w:r>
          </w:p>
        </w:tc>
        <w:tc>
          <w:tcPr>
            <w:tcW w:w="3623" w:type="dxa"/>
          </w:tcPr>
          <w:p w14:paraId="30DA8357" w14:textId="6A8EA582" w:rsidR="00BB2CA9" w:rsidRDefault="00000000" w:rsidP="00BC60D9">
            <w:pPr>
              <w:rPr>
                <w:rFonts w:cstheme="minorHAnsi"/>
              </w:rPr>
            </w:pPr>
            <w:hyperlink r:id="rId9" w:history="1">
              <w:r w:rsidR="00BB2CA9" w:rsidRPr="00E20BCF">
                <w:rPr>
                  <w:rStyle w:val="Hyperlink"/>
                  <w:rFonts w:cstheme="minorHAnsi"/>
                </w:rPr>
                <w:t>Sipes.nisha@epa.gov</w:t>
              </w:r>
            </w:hyperlink>
          </w:p>
        </w:tc>
      </w:tr>
      <w:tr w:rsidR="00BB2CA9" w14:paraId="6AF29E3A" w14:textId="77777777" w:rsidTr="00FC324D">
        <w:tc>
          <w:tcPr>
            <w:tcW w:w="2962" w:type="dxa"/>
          </w:tcPr>
          <w:p w14:paraId="06AE3ABE" w14:textId="315DA1F4" w:rsidR="00BB2CA9" w:rsidRPr="00823888" w:rsidRDefault="00BB2CA9" w:rsidP="00BC60D9">
            <w:r w:rsidRPr="00823888">
              <w:t>Kamel Mansouri</w:t>
            </w:r>
          </w:p>
        </w:tc>
        <w:tc>
          <w:tcPr>
            <w:tcW w:w="2991" w:type="dxa"/>
          </w:tcPr>
          <w:p w14:paraId="74FB2A06" w14:textId="77777777" w:rsidR="00BB2CA9" w:rsidRDefault="00BB2CA9" w:rsidP="00BC60D9">
            <w:r>
              <w:t>2 Innotiv</w:t>
            </w:r>
          </w:p>
          <w:p w14:paraId="6510386E" w14:textId="20B079E2" w:rsidR="00BB2CA9" w:rsidRDefault="00BB2CA9" w:rsidP="00BC60D9">
            <w:r>
              <w:t>3 NICEATM</w:t>
            </w:r>
          </w:p>
        </w:tc>
        <w:tc>
          <w:tcPr>
            <w:tcW w:w="3623" w:type="dxa"/>
          </w:tcPr>
          <w:p w14:paraId="3A51B0A6" w14:textId="6D59BF25" w:rsidR="00BB2CA9" w:rsidRDefault="00FA61F1" w:rsidP="00BC60D9">
            <w:r w:rsidRPr="00BB2CA9">
              <w:t>kamel.mansouri@nih.gov</w:t>
            </w:r>
          </w:p>
        </w:tc>
      </w:tr>
      <w:tr w:rsidR="00BB2CA9" w14:paraId="60BC6F89" w14:textId="77777777" w:rsidTr="00FC324D">
        <w:tc>
          <w:tcPr>
            <w:tcW w:w="2962" w:type="dxa"/>
          </w:tcPr>
          <w:p w14:paraId="5A69795F" w14:textId="5C3258A3" w:rsidR="00BB2CA9" w:rsidRPr="00823888" w:rsidRDefault="00BB2CA9" w:rsidP="00BC60D9">
            <w:r w:rsidRPr="00823888">
              <w:t>Jon Arnot</w:t>
            </w:r>
          </w:p>
        </w:tc>
        <w:tc>
          <w:tcPr>
            <w:tcW w:w="2991" w:type="dxa"/>
          </w:tcPr>
          <w:p w14:paraId="1B62068F" w14:textId="653DB46C" w:rsidR="00BB2CA9" w:rsidRPr="00FA61F1" w:rsidRDefault="00BB2CA9" w:rsidP="00BC60D9">
            <w:r w:rsidRPr="00FA61F1">
              <w:t>4 Arnot Research &amp; Consulting</w:t>
            </w:r>
          </w:p>
        </w:tc>
        <w:tc>
          <w:tcPr>
            <w:tcW w:w="3623" w:type="dxa"/>
          </w:tcPr>
          <w:p w14:paraId="1AA255A6" w14:textId="423E0844" w:rsidR="00BB2CA9" w:rsidRDefault="00BB2CA9" w:rsidP="00BC60D9">
            <w:r w:rsidRPr="00BB2CA9">
              <w:t>jon@arnotresearch.com</w:t>
            </w:r>
          </w:p>
        </w:tc>
      </w:tr>
      <w:tr w:rsidR="00BB2CA9" w14:paraId="76304780" w14:textId="77777777" w:rsidTr="00FC324D">
        <w:tc>
          <w:tcPr>
            <w:tcW w:w="2962" w:type="dxa"/>
          </w:tcPr>
          <w:p w14:paraId="0E61591E" w14:textId="3203C70C" w:rsidR="00BB2CA9" w:rsidRPr="00823888" w:rsidRDefault="00BB2CA9" w:rsidP="00BC60D9">
            <w:r w:rsidRPr="00823888">
              <w:t>Trevor Brown</w:t>
            </w:r>
          </w:p>
        </w:tc>
        <w:tc>
          <w:tcPr>
            <w:tcW w:w="2991" w:type="dxa"/>
          </w:tcPr>
          <w:p w14:paraId="47A4922A" w14:textId="25ACF402" w:rsidR="00BB2CA9" w:rsidRDefault="00BB2CA9" w:rsidP="00BC60D9">
            <w:r>
              <w:t>4</w:t>
            </w:r>
          </w:p>
        </w:tc>
        <w:tc>
          <w:tcPr>
            <w:tcW w:w="3623" w:type="dxa"/>
          </w:tcPr>
          <w:p w14:paraId="0F882CED" w14:textId="0DD5DC7E" w:rsidR="00BB2CA9" w:rsidRDefault="00BB2CA9" w:rsidP="00BC60D9">
            <w:r w:rsidRPr="00BB2CA9">
              <w:t>trevor.n.brown@gmail.com</w:t>
            </w:r>
          </w:p>
        </w:tc>
      </w:tr>
      <w:tr w:rsidR="00BB2CA9" w14:paraId="65FB5A8D" w14:textId="77777777" w:rsidTr="00FC324D">
        <w:tc>
          <w:tcPr>
            <w:tcW w:w="2962" w:type="dxa"/>
          </w:tcPr>
          <w:p w14:paraId="6CF6E326" w14:textId="5E9BF1C2" w:rsidR="00BB2CA9" w:rsidRPr="00823888" w:rsidRDefault="00BB2CA9" w:rsidP="00BC60D9">
            <w:r w:rsidRPr="00823888">
              <w:t>Chris Cook</w:t>
            </w:r>
          </w:p>
        </w:tc>
        <w:tc>
          <w:tcPr>
            <w:tcW w:w="2991" w:type="dxa"/>
          </w:tcPr>
          <w:p w14:paraId="5675123A" w14:textId="47BC8118" w:rsidR="00BB2CA9" w:rsidRDefault="00BB2CA9" w:rsidP="00BC60D9">
            <w:r>
              <w:t>1</w:t>
            </w:r>
          </w:p>
        </w:tc>
        <w:tc>
          <w:tcPr>
            <w:tcW w:w="3623" w:type="dxa"/>
          </w:tcPr>
          <w:p w14:paraId="64492AC9" w14:textId="06FAC728" w:rsidR="00BB2CA9" w:rsidRDefault="00BB2CA9" w:rsidP="00BC60D9">
            <w:r w:rsidRPr="00BB2CA9">
              <w:t>cookchristopher732@gmail.com</w:t>
            </w:r>
          </w:p>
        </w:tc>
      </w:tr>
      <w:tr w:rsidR="00BB2CA9" w14:paraId="773CC8B2" w14:textId="77777777" w:rsidTr="00FC324D">
        <w:tc>
          <w:tcPr>
            <w:tcW w:w="2962" w:type="dxa"/>
          </w:tcPr>
          <w:p w14:paraId="5457FB27" w14:textId="6DBD9E84" w:rsidR="00BB2CA9" w:rsidRPr="00823888" w:rsidRDefault="00BB2CA9" w:rsidP="00BC60D9">
            <w:r w:rsidRPr="00823888">
              <w:t>Daniel Dawson</w:t>
            </w:r>
          </w:p>
        </w:tc>
        <w:tc>
          <w:tcPr>
            <w:tcW w:w="2991" w:type="dxa"/>
          </w:tcPr>
          <w:p w14:paraId="4E4AE700" w14:textId="67BCABBB" w:rsidR="00BB2CA9" w:rsidRDefault="00BB2CA9" w:rsidP="00BC60D9">
            <w:r>
              <w:t>1</w:t>
            </w:r>
          </w:p>
        </w:tc>
        <w:tc>
          <w:tcPr>
            <w:tcW w:w="3623" w:type="dxa"/>
          </w:tcPr>
          <w:p w14:paraId="2A8CD10E" w14:textId="3E740938" w:rsidR="00BB2CA9" w:rsidRDefault="00BB2CA9" w:rsidP="00BC60D9">
            <w:r w:rsidRPr="00BB2CA9">
              <w:t>ddawson@integral-corp.com</w:t>
            </w:r>
          </w:p>
        </w:tc>
      </w:tr>
      <w:tr w:rsidR="00BB2CA9" w14:paraId="5CEA84D2" w14:textId="77777777" w:rsidTr="00FC324D">
        <w:tc>
          <w:tcPr>
            <w:tcW w:w="2962" w:type="dxa"/>
          </w:tcPr>
          <w:p w14:paraId="04EF4A7A" w14:textId="13F28249" w:rsidR="00BB2CA9" w:rsidRPr="00823888" w:rsidRDefault="00BB2CA9" w:rsidP="00BC60D9">
            <w:r w:rsidRPr="00823888">
              <w:t>Sarah Davidson</w:t>
            </w:r>
            <w:r>
              <w:t xml:space="preserve"> Fritz</w:t>
            </w:r>
          </w:p>
        </w:tc>
        <w:tc>
          <w:tcPr>
            <w:tcW w:w="2991" w:type="dxa"/>
          </w:tcPr>
          <w:p w14:paraId="6B08DA92" w14:textId="48EE852F" w:rsidR="00BB2CA9" w:rsidRDefault="00BB2CA9" w:rsidP="00BC60D9">
            <w:r>
              <w:t>1</w:t>
            </w:r>
          </w:p>
        </w:tc>
        <w:tc>
          <w:tcPr>
            <w:tcW w:w="3623" w:type="dxa"/>
          </w:tcPr>
          <w:p w14:paraId="4DB61257" w14:textId="07EB93BA" w:rsidR="00BB2CA9" w:rsidRDefault="00BB2CA9" w:rsidP="00BC60D9">
            <w:r w:rsidRPr="00BB2CA9">
              <w:t>DavidsonFritz.Sarah@epa.gov</w:t>
            </w:r>
          </w:p>
        </w:tc>
      </w:tr>
      <w:tr w:rsidR="00BB2CA9" w14:paraId="754FEA1F" w14:textId="77777777" w:rsidTr="00FC324D">
        <w:tc>
          <w:tcPr>
            <w:tcW w:w="2962" w:type="dxa"/>
          </w:tcPr>
          <w:p w14:paraId="44CF4DA5" w14:textId="6FC82981" w:rsidR="00BB2CA9" w:rsidRPr="00BB2CA9" w:rsidRDefault="00BB2CA9" w:rsidP="00BC60D9">
            <w:r w:rsidRPr="00BB2CA9">
              <w:t>John DiBella</w:t>
            </w:r>
          </w:p>
        </w:tc>
        <w:tc>
          <w:tcPr>
            <w:tcW w:w="2991" w:type="dxa"/>
          </w:tcPr>
          <w:p w14:paraId="5FE28CA1" w14:textId="7C91B0E0" w:rsidR="00BB2CA9" w:rsidRPr="00BB2CA9" w:rsidRDefault="00BB2CA9" w:rsidP="00BC60D9">
            <w:r w:rsidRPr="00BB2CA9">
              <w:t>5 Simulations Plus</w:t>
            </w:r>
          </w:p>
        </w:tc>
        <w:tc>
          <w:tcPr>
            <w:tcW w:w="3623" w:type="dxa"/>
          </w:tcPr>
          <w:p w14:paraId="1139E697" w14:textId="7B3E6412" w:rsidR="00BB2CA9" w:rsidRDefault="00BB2CA9" w:rsidP="00BC60D9">
            <w:r w:rsidRPr="00BB2CA9">
              <w:t>john.dibella@simulations-plus.com</w:t>
            </w:r>
          </w:p>
        </w:tc>
      </w:tr>
      <w:tr w:rsidR="00BB2CA9" w14:paraId="53BA9058" w14:textId="77777777" w:rsidTr="00FC324D">
        <w:tc>
          <w:tcPr>
            <w:tcW w:w="2962" w:type="dxa"/>
          </w:tcPr>
          <w:p w14:paraId="7E048615" w14:textId="260323C8" w:rsidR="00BB2CA9" w:rsidRPr="00BB2CA9" w:rsidRDefault="00BB2CA9" w:rsidP="00BC60D9">
            <w:r w:rsidRPr="00BB2CA9">
              <w:t>Stephen Ferguson</w:t>
            </w:r>
          </w:p>
        </w:tc>
        <w:tc>
          <w:tcPr>
            <w:tcW w:w="2991" w:type="dxa"/>
          </w:tcPr>
          <w:p w14:paraId="0E98BDA8" w14:textId="385F81D4" w:rsidR="00BB2CA9" w:rsidRPr="00BB2CA9" w:rsidRDefault="00BB2CA9" w:rsidP="00BC60D9">
            <w:r w:rsidRPr="00BB2CA9">
              <w:t>6 NIEHS</w:t>
            </w:r>
          </w:p>
        </w:tc>
        <w:tc>
          <w:tcPr>
            <w:tcW w:w="3623" w:type="dxa"/>
          </w:tcPr>
          <w:p w14:paraId="14B08A69" w14:textId="5FA5FD80" w:rsidR="00BB2CA9" w:rsidRDefault="00BB2CA9" w:rsidP="00BC60D9">
            <w:r w:rsidRPr="00BB2CA9">
              <w:t>stephen.ferguson@nih.gov</w:t>
            </w:r>
          </w:p>
        </w:tc>
      </w:tr>
      <w:tr w:rsidR="00BB2CA9" w14:paraId="57DE407C" w14:textId="77777777" w:rsidTr="00FC324D">
        <w:tc>
          <w:tcPr>
            <w:tcW w:w="2962" w:type="dxa"/>
          </w:tcPr>
          <w:p w14:paraId="6CB23044" w14:textId="624F5D55" w:rsidR="00BB2CA9" w:rsidRPr="00BB2CA9" w:rsidRDefault="00BB2CA9" w:rsidP="00BC60D9">
            <w:r w:rsidRPr="00BB2CA9">
              <w:t>Rocky Goldsmith</w:t>
            </w:r>
          </w:p>
        </w:tc>
        <w:tc>
          <w:tcPr>
            <w:tcW w:w="2991" w:type="dxa"/>
          </w:tcPr>
          <w:p w14:paraId="0AF28F60" w14:textId="3017E7A9" w:rsidR="00BB2CA9" w:rsidRPr="00BB2CA9" w:rsidRDefault="00BB2CA9" w:rsidP="00BC60D9">
            <w:r w:rsidRPr="00BB2CA9">
              <w:t>1</w:t>
            </w:r>
          </w:p>
        </w:tc>
        <w:tc>
          <w:tcPr>
            <w:tcW w:w="3623" w:type="dxa"/>
          </w:tcPr>
          <w:p w14:paraId="1673144B" w14:textId="22E11973" w:rsidR="00BB2CA9" w:rsidRDefault="00BB2CA9" w:rsidP="00BC60D9">
            <w:r w:rsidRPr="00BB2CA9">
              <w:t>rgoldsmith@congruencetx.com</w:t>
            </w:r>
          </w:p>
        </w:tc>
      </w:tr>
      <w:tr w:rsidR="00BB2CA9" w14:paraId="2B441074" w14:textId="77777777" w:rsidTr="00FC324D">
        <w:tc>
          <w:tcPr>
            <w:tcW w:w="2962" w:type="dxa"/>
          </w:tcPr>
          <w:p w14:paraId="2BA6DB39" w14:textId="6948F376" w:rsidR="00BB2CA9" w:rsidRPr="00BB2CA9" w:rsidRDefault="00BB2CA9" w:rsidP="00BC60D9">
            <w:r w:rsidRPr="00BB2CA9">
              <w:t>Richard Judson</w:t>
            </w:r>
          </w:p>
        </w:tc>
        <w:tc>
          <w:tcPr>
            <w:tcW w:w="2991" w:type="dxa"/>
          </w:tcPr>
          <w:p w14:paraId="3B34D234" w14:textId="15B3E862" w:rsidR="00BB2CA9" w:rsidRPr="00BB2CA9" w:rsidRDefault="00BB2CA9" w:rsidP="00BC60D9">
            <w:r w:rsidRPr="00BB2CA9">
              <w:t>1</w:t>
            </w:r>
          </w:p>
        </w:tc>
        <w:tc>
          <w:tcPr>
            <w:tcW w:w="3623" w:type="dxa"/>
          </w:tcPr>
          <w:p w14:paraId="7470ED14" w14:textId="5706C37A" w:rsidR="00BB2CA9" w:rsidRDefault="00BB2CA9" w:rsidP="00BC60D9">
            <w:r w:rsidRPr="00BB2CA9">
              <w:t>Judson.Richard@epa.gov</w:t>
            </w:r>
          </w:p>
        </w:tc>
      </w:tr>
      <w:tr w:rsidR="00BB2CA9" w14:paraId="762DFAC8" w14:textId="77777777" w:rsidTr="00FC324D">
        <w:tc>
          <w:tcPr>
            <w:tcW w:w="2962" w:type="dxa"/>
          </w:tcPr>
          <w:p w14:paraId="21E814A3" w14:textId="5480CF0A" w:rsidR="00BB2CA9" w:rsidRPr="00BB2CA9" w:rsidRDefault="00BB2CA9" w:rsidP="00BC60D9">
            <w:r w:rsidRPr="00BB2CA9">
              <w:t>Michael Lawless</w:t>
            </w:r>
          </w:p>
        </w:tc>
        <w:tc>
          <w:tcPr>
            <w:tcW w:w="2991" w:type="dxa"/>
          </w:tcPr>
          <w:p w14:paraId="5F6C82E3" w14:textId="72AC055B" w:rsidR="00BB2CA9" w:rsidRPr="00BB2CA9" w:rsidRDefault="00BB2CA9" w:rsidP="00BC60D9">
            <w:r w:rsidRPr="00BB2CA9">
              <w:t>5</w:t>
            </w:r>
          </w:p>
        </w:tc>
        <w:tc>
          <w:tcPr>
            <w:tcW w:w="3623" w:type="dxa"/>
          </w:tcPr>
          <w:p w14:paraId="60E617DA" w14:textId="233D4838" w:rsidR="00BB2CA9" w:rsidRDefault="00BB2CA9" w:rsidP="00BC60D9">
            <w:r w:rsidRPr="00BB2CA9">
              <w:t>mlawless@simulations-plus.com</w:t>
            </w:r>
          </w:p>
        </w:tc>
      </w:tr>
      <w:tr w:rsidR="00BB2CA9" w14:paraId="3979D8AE" w14:textId="77777777" w:rsidTr="00FC324D">
        <w:tc>
          <w:tcPr>
            <w:tcW w:w="2962" w:type="dxa"/>
          </w:tcPr>
          <w:p w14:paraId="50FDE7E3" w14:textId="4D45BA68" w:rsidR="00BB2CA9" w:rsidRPr="00BB2CA9" w:rsidRDefault="00BB2CA9" w:rsidP="00BC60D9">
            <w:r w:rsidRPr="00BB2CA9">
              <w:t>Gilberto Padilla Mercado</w:t>
            </w:r>
          </w:p>
        </w:tc>
        <w:tc>
          <w:tcPr>
            <w:tcW w:w="2991" w:type="dxa"/>
          </w:tcPr>
          <w:p w14:paraId="37B5C99B" w14:textId="43C0972C" w:rsidR="00BB2CA9" w:rsidRPr="00BB2CA9" w:rsidRDefault="00BB2CA9" w:rsidP="00BC60D9">
            <w:r w:rsidRPr="00BB2CA9">
              <w:t>1</w:t>
            </w:r>
          </w:p>
        </w:tc>
        <w:tc>
          <w:tcPr>
            <w:tcW w:w="3623" w:type="dxa"/>
          </w:tcPr>
          <w:p w14:paraId="5404067D" w14:textId="41DF2AB5" w:rsidR="00BB2CA9" w:rsidRDefault="00FA61F1" w:rsidP="00BC60D9">
            <w:r w:rsidRPr="00FA61F1">
              <w:t>PadillaMercado.Gilberto@epa.gov</w:t>
            </w:r>
          </w:p>
        </w:tc>
      </w:tr>
      <w:tr w:rsidR="00BB2CA9" w14:paraId="6F3E759B" w14:textId="77777777" w:rsidTr="00FC324D">
        <w:tc>
          <w:tcPr>
            <w:tcW w:w="2962" w:type="dxa"/>
          </w:tcPr>
          <w:p w14:paraId="63E83A7B" w14:textId="0BFE1455" w:rsidR="00BB2CA9" w:rsidRPr="00BB2CA9" w:rsidRDefault="00BB2CA9" w:rsidP="00BC60D9">
            <w:r w:rsidRPr="00BB2CA9">
              <w:t>Grace Patlewicz</w:t>
            </w:r>
          </w:p>
        </w:tc>
        <w:tc>
          <w:tcPr>
            <w:tcW w:w="2991" w:type="dxa"/>
          </w:tcPr>
          <w:p w14:paraId="5F18672F" w14:textId="12366918" w:rsidR="00BB2CA9" w:rsidRPr="00BB2CA9" w:rsidRDefault="00BB2CA9" w:rsidP="00BC60D9">
            <w:r w:rsidRPr="00BB2CA9">
              <w:t>1</w:t>
            </w:r>
          </w:p>
        </w:tc>
        <w:tc>
          <w:tcPr>
            <w:tcW w:w="3623" w:type="dxa"/>
          </w:tcPr>
          <w:p w14:paraId="463B627F" w14:textId="686D0888" w:rsidR="00BB2CA9" w:rsidRDefault="00FA61F1" w:rsidP="00BC60D9">
            <w:r w:rsidRPr="00BB2CA9">
              <w:t>Patlewicz.Grace@epa.gov</w:t>
            </w:r>
          </w:p>
        </w:tc>
      </w:tr>
      <w:tr w:rsidR="00BB2CA9" w14:paraId="5FB320C0" w14:textId="77777777" w:rsidTr="00FC324D">
        <w:tc>
          <w:tcPr>
            <w:tcW w:w="2962" w:type="dxa"/>
          </w:tcPr>
          <w:p w14:paraId="665E9AB6" w14:textId="06006C28" w:rsidR="00BB2CA9" w:rsidRPr="00BB2CA9" w:rsidRDefault="00BB2CA9" w:rsidP="00BC60D9">
            <w:r w:rsidRPr="00BB2CA9">
              <w:t>Ester Papa</w:t>
            </w:r>
          </w:p>
        </w:tc>
        <w:tc>
          <w:tcPr>
            <w:tcW w:w="2991" w:type="dxa"/>
          </w:tcPr>
          <w:p w14:paraId="56622C54" w14:textId="1F54A94D" w:rsidR="00BB2CA9" w:rsidRPr="00FA61F1" w:rsidRDefault="00BB2CA9" w:rsidP="00BC60D9">
            <w:r w:rsidRPr="00FA61F1">
              <w:t>7 University of Insubria, Varese</w:t>
            </w:r>
          </w:p>
        </w:tc>
        <w:tc>
          <w:tcPr>
            <w:tcW w:w="3623" w:type="dxa"/>
          </w:tcPr>
          <w:p w14:paraId="0F4B8828" w14:textId="411374E8" w:rsidR="00BB2CA9" w:rsidRDefault="00FA61F1" w:rsidP="00BC60D9">
            <w:r w:rsidRPr="00BB2CA9">
              <w:t>ester.papa@uninsubria.it</w:t>
            </w:r>
          </w:p>
        </w:tc>
      </w:tr>
      <w:tr w:rsidR="00BB2CA9" w14:paraId="648CD3BC" w14:textId="77777777" w:rsidTr="00FC324D">
        <w:tc>
          <w:tcPr>
            <w:tcW w:w="2962" w:type="dxa"/>
          </w:tcPr>
          <w:p w14:paraId="03464B28" w14:textId="6942C6A7" w:rsidR="00BB2CA9" w:rsidRPr="00BB2CA9" w:rsidRDefault="00BB2CA9" w:rsidP="00BC60D9">
            <w:r w:rsidRPr="00BB2CA9">
              <w:t>Prachi Pradeep</w:t>
            </w:r>
          </w:p>
        </w:tc>
        <w:tc>
          <w:tcPr>
            <w:tcW w:w="2991" w:type="dxa"/>
          </w:tcPr>
          <w:p w14:paraId="3ABE01F1" w14:textId="6E293395" w:rsidR="00BB2CA9" w:rsidRPr="00BB2CA9" w:rsidRDefault="00BB2CA9" w:rsidP="00BC60D9">
            <w:r w:rsidRPr="00FA61F1">
              <w:t>8 German Federal Institute for Risk Assessment (BfR)</w:t>
            </w:r>
          </w:p>
        </w:tc>
        <w:tc>
          <w:tcPr>
            <w:tcW w:w="3623" w:type="dxa"/>
          </w:tcPr>
          <w:p w14:paraId="265D4E2D" w14:textId="1BE18167" w:rsidR="00BB2CA9" w:rsidRDefault="00FA61F1" w:rsidP="00BC60D9">
            <w:r w:rsidRPr="00BB2CA9">
              <w:t>prachipradeep.15@gmail.com</w:t>
            </w:r>
          </w:p>
        </w:tc>
      </w:tr>
      <w:tr w:rsidR="00BB2CA9" w14:paraId="256F1AB5" w14:textId="77777777" w:rsidTr="00FC324D">
        <w:tc>
          <w:tcPr>
            <w:tcW w:w="2962" w:type="dxa"/>
          </w:tcPr>
          <w:p w14:paraId="09A3C6C4" w14:textId="4DCD6A34" w:rsidR="00BB2CA9" w:rsidRDefault="00BB2CA9" w:rsidP="00BC60D9">
            <w:r w:rsidRPr="00823888">
              <w:t>Alessandro Sangion</w:t>
            </w:r>
          </w:p>
        </w:tc>
        <w:tc>
          <w:tcPr>
            <w:tcW w:w="2991" w:type="dxa"/>
          </w:tcPr>
          <w:p w14:paraId="6B0CFD28" w14:textId="4D685486" w:rsidR="00BB2CA9" w:rsidRDefault="00FA61F1" w:rsidP="00BC60D9">
            <w:r>
              <w:t>2</w:t>
            </w:r>
          </w:p>
        </w:tc>
        <w:tc>
          <w:tcPr>
            <w:tcW w:w="3623" w:type="dxa"/>
          </w:tcPr>
          <w:p w14:paraId="6C58CAF5" w14:textId="59E874D0" w:rsidR="00BB2CA9" w:rsidRDefault="00BB2CA9" w:rsidP="00BC60D9">
            <w:r w:rsidRPr="00BB2CA9">
              <w:t>alessandro.sangion@mail.utoronto.ca</w:t>
            </w:r>
          </w:p>
        </w:tc>
      </w:tr>
      <w:tr w:rsidR="00BB2CA9" w14:paraId="2429598D" w14:textId="77777777" w:rsidTr="00FC324D">
        <w:tc>
          <w:tcPr>
            <w:tcW w:w="2962" w:type="dxa"/>
          </w:tcPr>
          <w:p w14:paraId="3260556A" w14:textId="2F183EDE" w:rsidR="00BB2CA9" w:rsidRDefault="00BB2CA9" w:rsidP="00BC60D9">
            <w:r w:rsidRPr="00823888">
              <w:t>Risa Sayre</w:t>
            </w:r>
          </w:p>
        </w:tc>
        <w:tc>
          <w:tcPr>
            <w:tcW w:w="2991" w:type="dxa"/>
          </w:tcPr>
          <w:p w14:paraId="34B99E2C" w14:textId="5AB7EDE1" w:rsidR="00BB2CA9" w:rsidRDefault="00BB2CA9" w:rsidP="00BC60D9">
            <w:r>
              <w:t>1</w:t>
            </w:r>
          </w:p>
        </w:tc>
        <w:tc>
          <w:tcPr>
            <w:tcW w:w="3623" w:type="dxa"/>
          </w:tcPr>
          <w:p w14:paraId="4FF5CF95" w14:textId="33DCAF51" w:rsidR="00BB2CA9" w:rsidRDefault="00BB2CA9" w:rsidP="00BC60D9">
            <w:r w:rsidRPr="00BB2CA9">
              <w:t>sayre.risa@epa.gov</w:t>
            </w:r>
          </w:p>
        </w:tc>
      </w:tr>
      <w:tr w:rsidR="00BB2CA9" w14:paraId="16ECF7A4" w14:textId="77777777" w:rsidTr="00FC324D">
        <w:tc>
          <w:tcPr>
            <w:tcW w:w="2962" w:type="dxa"/>
          </w:tcPr>
          <w:p w14:paraId="615D4891" w14:textId="01E9D933" w:rsidR="00BB2CA9" w:rsidRDefault="00BB2CA9" w:rsidP="00BC60D9">
            <w:r w:rsidRPr="00823888">
              <w:t>Russell Thomas</w:t>
            </w:r>
          </w:p>
        </w:tc>
        <w:tc>
          <w:tcPr>
            <w:tcW w:w="2991" w:type="dxa"/>
          </w:tcPr>
          <w:p w14:paraId="52B5D46B" w14:textId="4A75232A" w:rsidR="00BB2CA9" w:rsidRDefault="00BB2CA9" w:rsidP="00BC60D9">
            <w:r>
              <w:t>1</w:t>
            </w:r>
          </w:p>
        </w:tc>
        <w:tc>
          <w:tcPr>
            <w:tcW w:w="3623" w:type="dxa"/>
          </w:tcPr>
          <w:p w14:paraId="24A2DC5F" w14:textId="727A5D36" w:rsidR="00BB2CA9" w:rsidRDefault="00BB2CA9" w:rsidP="00BC60D9">
            <w:r w:rsidRPr="00BB2CA9">
              <w:t>Thomas.Russell@epa.gov</w:t>
            </w:r>
          </w:p>
        </w:tc>
      </w:tr>
      <w:tr w:rsidR="00BB2CA9" w14:paraId="682D2268" w14:textId="77777777" w:rsidTr="00FC324D">
        <w:tc>
          <w:tcPr>
            <w:tcW w:w="2962" w:type="dxa"/>
          </w:tcPr>
          <w:p w14:paraId="1BE4FADD" w14:textId="1BC03566" w:rsidR="00BB2CA9" w:rsidRDefault="00BB2CA9" w:rsidP="00BC60D9">
            <w:r w:rsidRPr="00823888">
              <w:t>Rogelio Tornero-Velez</w:t>
            </w:r>
          </w:p>
        </w:tc>
        <w:tc>
          <w:tcPr>
            <w:tcW w:w="2991" w:type="dxa"/>
          </w:tcPr>
          <w:p w14:paraId="3A78B12C" w14:textId="5A7FF284" w:rsidR="00BB2CA9" w:rsidRDefault="00BB2CA9" w:rsidP="00BC60D9">
            <w:r>
              <w:t>1</w:t>
            </w:r>
          </w:p>
        </w:tc>
        <w:tc>
          <w:tcPr>
            <w:tcW w:w="3623" w:type="dxa"/>
          </w:tcPr>
          <w:p w14:paraId="4331CA5D" w14:textId="0CFF092B" w:rsidR="00BB2CA9" w:rsidRDefault="00FA61F1" w:rsidP="00BC60D9">
            <w:r w:rsidRPr="00BB2CA9">
              <w:t>tornero-velez.rogelio@epa.gov</w:t>
            </w:r>
          </w:p>
        </w:tc>
      </w:tr>
      <w:tr w:rsidR="00BB2CA9" w14:paraId="6E7AD1EF" w14:textId="77777777" w:rsidTr="00FC324D">
        <w:tc>
          <w:tcPr>
            <w:tcW w:w="2962" w:type="dxa"/>
          </w:tcPr>
          <w:p w14:paraId="268DDAB5" w14:textId="75216706" w:rsidR="00BB2CA9" w:rsidRDefault="00BB2CA9" w:rsidP="00BC60D9">
            <w:r w:rsidRPr="00823888">
              <w:t>Barbara Wetmore</w:t>
            </w:r>
          </w:p>
        </w:tc>
        <w:tc>
          <w:tcPr>
            <w:tcW w:w="2991" w:type="dxa"/>
          </w:tcPr>
          <w:p w14:paraId="2B0C0CF3" w14:textId="7DD21692" w:rsidR="00BB2CA9" w:rsidRDefault="00BB2CA9" w:rsidP="00BC60D9">
            <w:r>
              <w:t>1</w:t>
            </w:r>
          </w:p>
        </w:tc>
        <w:tc>
          <w:tcPr>
            <w:tcW w:w="3623" w:type="dxa"/>
          </w:tcPr>
          <w:p w14:paraId="08598CCA" w14:textId="55736D87" w:rsidR="00BB2CA9" w:rsidRDefault="00BB2CA9" w:rsidP="00BC60D9">
            <w:r w:rsidRPr="00BB2CA9">
              <w:t>wetmore.barbara@epa.gov</w:t>
            </w:r>
          </w:p>
        </w:tc>
      </w:tr>
      <w:tr w:rsidR="00BB2CA9" w14:paraId="538914AD" w14:textId="77777777" w:rsidTr="00FC324D">
        <w:tc>
          <w:tcPr>
            <w:tcW w:w="2962" w:type="dxa"/>
          </w:tcPr>
          <w:p w14:paraId="78D4B2A2" w14:textId="0C49FDC1" w:rsidR="00BB2CA9" w:rsidRDefault="00BB2CA9" w:rsidP="00BC60D9">
            <w:r w:rsidRPr="00823888">
              <w:t>Michael Devito</w:t>
            </w:r>
          </w:p>
        </w:tc>
        <w:tc>
          <w:tcPr>
            <w:tcW w:w="2991" w:type="dxa"/>
          </w:tcPr>
          <w:p w14:paraId="12D5F7F3" w14:textId="268BB866" w:rsidR="00BB2CA9" w:rsidRDefault="00BB2CA9" w:rsidP="00BC60D9">
            <w:r>
              <w:t>1</w:t>
            </w:r>
          </w:p>
        </w:tc>
        <w:tc>
          <w:tcPr>
            <w:tcW w:w="3623" w:type="dxa"/>
          </w:tcPr>
          <w:p w14:paraId="3595EBF0" w14:textId="5E1D4E9C" w:rsidR="00BB2CA9" w:rsidRDefault="00BB2CA9" w:rsidP="00BC60D9">
            <w:r w:rsidRPr="00BB2CA9">
              <w:t>Devito.Michael@epa.gov</w:t>
            </w:r>
          </w:p>
        </w:tc>
      </w:tr>
    </w:tbl>
    <w:p w14:paraId="702C56F6" w14:textId="77777777" w:rsidR="0044434C" w:rsidRPr="00823888" w:rsidRDefault="0044434C" w:rsidP="00BC60D9">
      <w:pPr>
        <w:pStyle w:val="ListParagraph"/>
      </w:pPr>
    </w:p>
    <w:p w14:paraId="6F7D308B" w14:textId="79A6632D" w:rsidR="00CB03DE" w:rsidRPr="00823888" w:rsidRDefault="00CB03DE" w:rsidP="00BC60D9">
      <w:r w:rsidRPr="00823888">
        <w:rPr>
          <w:b/>
          <w:bCs/>
        </w:rPr>
        <w:t>Internal Peer Reviewers:</w:t>
      </w:r>
      <w:r w:rsidRPr="00823888">
        <w:t xml:space="preserve"> </w:t>
      </w:r>
      <w:r w:rsidR="00521FA2" w:rsidRPr="00823888">
        <w:t>maybe Todd Martin</w:t>
      </w:r>
      <w:r w:rsidR="0044434C">
        <w:t>, Dan Chang, or Marina Evans</w:t>
      </w:r>
      <w:r w:rsidR="00521FA2" w:rsidRPr="00823888">
        <w:t>?</w:t>
      </w:r>
    </w:p>
    <w:p w14:paraId="7D6FCD68" w14:textId="2FCC16CC" w:rsidR="00521FA2" w:rsidRDefault="00CB03DE" w:rsidP="00BC60D9">
      <w:r w:rsidRPr="00823888">
        <w:rPr>
          <w:b/>
        </w:rPr>
        <w:lastRenderedPageBreak/>
        <w:t>Target Journal:</w:t>
      </w:r>
      <w:r w:rsidRPr="00823888">
        <w:t xml:space="preserve"> Not </w:t>
      </w:r>
      <w:r w:rsidR="008E4A8A">
        <w:t>s</w:t>
      </w:r>
      <w:r w:rsidRPr="00823888">
        <w:t xml:space="preserve">ure, possibly: Computational Toxicology, </w:t>
      </w:r>
      <w:r w:rsidR="008E4A8A" w:rsidRPr="00823888">
        <w:t xml:space="preserve">Journal of Pharmacokinetics and Pharmacodynamics, Drug Metabolism and Disposition, Drug Discovery Today, </w:t>
      </w:r>
      <w:r w:rsidRPr="00823888">
        <w:t>Environmental Science &amp; Technology</w:t>
      </w:r>
      <w:r w:rsidR="008E4A8A">
        <w:t xml:space="preserve"> (probably too many figures)</w:t>
      </w:r>
      <w:r w:rsidRPr="00823888">
        <w:t xml:space="preserve">, </w:t>
      </w:r>
      <w:r w:rsidR="00823888" w:rsidRPr="00823888">
        <w:t>maybe the special issue from QSAR2021 if Grace can get us in late</w:t>
      </w:r>
    </w:p>
    <w:p w14:paraId="43934C47" w14:textId="77777777" w:rsidR="0044434C" w:rsidRPr="00823888" w:rsidRDefault="0044434C" w:rsidP="00BC60D9"/>
    <w:p w14:paraId="40DE01C6" w14:textId="77777777" w:rsidR="00CB03DE" w:rsidRPr="00823888" w:rsidRDefault="00CB03DE" w:rsidP="00BC60D9">
      <w:r w:rsidRPr="00823888">
        <w:t>Four bullet point summary:</w:t>
      </w:r>
    </w:p>
    <w:p w14:paraId="6F7A06B9" w14:textId="7F4B7BD1" w:rsidR="00CB03DE" w:rsidRPr="00823888" w:rsidRDefault="00CB03DE" w:rsidP="00BC60D9">
      <w:pPr>
        <w:pStyle w:val="ListParagraph"/>
        <w:numPr>
          <w:ilvl w:val="0"/>
          <w:numId w:val="24"/>
        </w:numPr>
      </w:pPr>
      <w:r w:rsidRPr="00823888">
        <w:t>Toxicokinetic (TK) information, such as elimination half-life (t</w:t>
      </w:r>
      <w:r w:rsidRPr="00BC60D9">
        <w:rPr>
          <w:vertAlign w:val="subscript"/>
        </w:rPr>
        <w:t>half</w:t>
      </w:r>
      <w:r w:rsidRPr="00823888">
        <w:t>, plotted below), is critical for understanding chemical risk</w:t>
      </w:r>
    </w:p>
    <w:p w14:paraId="3760E28A" w14:textId="581ACC3A" w:rsidR="00CB03DE" w:rsidRPr="00823888" w:rsidRDefault="00CB03DE" w:rsidP="00BC60D9">
      <w:pPr>
        <w:pStyle w:val="ListParagraph"/>
        <w:numPr>
          <w:ilvl w:val="0"/>
          <w:numId w:val="24"/>
        </w:numPr>
      </w:pPr>
      <w:r w:rsidRPr="00823888">
        <w:t xml:space="preserve">Here we collected </w:t>
      </w:r>
      <w:r w:rsidR="00BC60D9" w:rsidRPr="00BC60D9">
        <w:rPr>
          <w:i/>
        </w:rPr>
        <w:t>in silico</w:t>
      </w:r>
      <w:r w:rsidRPr="00823888">
        <w:t xml:space="preserve"> (quantitative structure-property relationship, QSPR) predictions of key </w:t>
      </w:r>
      <w:r w:rsidR="00BC60D9" w:rsidRPr="00BC60D9">
        <w:rPr>
          <w:i/>
          <w:iCs/>
        </w:rPr>
        <w:t>in vitro</w:t>
      </w:r>
      <w:r w:rsidRPr="00823888">
        <w:t xml:space="preserve"> determinants of TK from several different models </w:t>
      </w:r>
    </w:p>
    <w:p w14:paraId="4D933F40" w14:textId="51F37E79" w:rsidR="00CB03DE" w:rsidRPr="00823888" w:rsidRDefault="00CB03DE" w:rsidP="00BC60D9">
      <w:pPr>
        <w:pStyle w:val="ListParagraph"/>
        <w:numPr>
          <w:ilvl w:val="0"/>
          <w:numId w:val="24"/>
        </w:numPr>
      </w:pPr>
      <w:r w:rsidRPr="00823888">
        <w:t xml:space="preserve">The models were evaluated for ability to reproduce </w:t>
      </w:r>
      <w:r w:rsidR="00BC60D9" w:rsidRPr="00BC60D9">
        <w:rPr>
          <w:i/>
          <w:iCs/>
        </w:rPr>
        <w:t>in vitro</w:t>
      </w:r>
      <w:r w:rsidRPr="00BC60D9">
        <w:rPr>
          <w:i/>
          <w:iCs/>
        </w:rPr>
        <w:t xml:space="preserve"> </w:t>
      </w:r>
      <w:r w:rsidRPr="00823888">
        <w:t xml:space="preserve">and </w:t>
      </w:r>
      <w:r w:rsidR="00BC60D9" w:rsidRPr="00BC60D9">
        <w:rPr>
          <w:i/>
          <w:iCs/>
        </w:rPr>
        <w:t>In vivo</w:t>
      </w:r>
      <w:r w:rsidRPr="00823888">
        <w:t xml:space="preserve"> measurements of TK</w:t>
      </w:r>
    </w:p>
    <w:p w14:paraId="58711ABC" w14:textId="0547D7C1" w:rsidR="00CB03DE" w:rsidRPr="00BC60D9" w:rsidRDefault="00CB03DE" w:rsidP="00BC60D9">
      <w:pPr>
        <w:pStyle w:val="ListParagraph"/>
        <w:numPr>
          <w:ilvl w:val="0"/>
          <w:numId w:val="24"/>
        </w:numPr>
        <w:rPr>
          <w:rFonts w:eastAsia="Calibri"/>
        </w:rPr>
      </w:pPr>
      <w:r w:rsidRPr="00823888">
        <w:t xml:space="preserve">Overall, high throughput physiologically-based TK (PBTK) model performed similarly when using TK QSPRs as when the actual </w:t>
      </w:r>
      <w:r w:rsidR="00BC60D9" w:rsidRPr="00BC60D9">
        <w:rPr>
          <w:i/>
          <w:iCs/>
        </w:rPr>
        <w:t>in vitro</w:t>
      </w:r>
      <w:r w:rsidRPr="00BC60D9">
        <w:rPr>
          <w:i/>
          <w:iCs/>
        </w:rPr>
        <w:t xml:space="preserve"> </w:t>
      </w:r>
      <w:r w:rsidRPr="00823888">
        <w:t>measured data were used</w:t>
      </w:r>
    </w:p>
    <w:p w14:paraId="139F1D9E" w14:textId="77777777" w:rsidR="0044434C" w:rsidRPr="00823888" w:rsidRDefault="0044434C" w:rsidP="00BC60D9"/>
    <w:p w14:paraId="1F3AE8E2" w14:textId="302CBAE4" w:rsidR="00CB03DE" w:rsidRDefault="00CB03DE" w:rsidP="00BC60D9">
      <w:r w:rsidRPr="00823888">
        <w:rPr>
          <w:rFonts w:eastAsia="Calibri"/>
          <w:b/>
        </w:rPr>
        <w:t xml:space="preserve">One sentence description: </w:t>
      </w:r>
      <w:r w:rsidR="00226A41" w:rsidRPr="00823888">
        <w:rPr>
          <w:rFonts w:eastAsia="Calibri"/>
        </w:rPr>
        <w:t xml:space="preserve">This collaborative trial demonstrates </w:t>
      </w:r>
      <w:r w:rsidR="0044434C" w:rsidRPr="00823888">
        <w:rPr>
          <w:rFonts w:eastAsia="Calibri"/>
        </w:rPr>
        <w:t xml:space="preserve">that </w:t>
      </w:r>
      <w:r w:rsidR="0044434C" w:rsidRPr="00823888">
        <w:t>multiple</w:t>
      </w:r>
      <w:r w:rsidR="00226A41" w:rsidRPr="00823888">
        <w:t xml:space="preserve"> QSPRs exist that make reasonably accurate chemical structure-based predictions for </w:t>
      </w:r>
      <w:r w:rsidR="00BC60D9" w:rsidRPr="00BC60D9">
        <w:rPr>
          <w:i/>
          <w:iCs/>
        </w:rPr>
        <w:t>in vitro</w:t>
      </w:r>
      <w:r w:rsidR="00226A41" w:rsidRPr="00823888">
        <w:rPr>
          <w:i/>
          <w:iCs/>
        </w:rPr>
        <w:t xml:space="preserve"> </w:t>
      </w:r>
      <w:r w:rsidR="00226A41" w:rsidRPr="00823888">
        <w:t>TK parameters</w:t>
      </w:r>
    </w:p>
    <w:p w14:paraId="08F4BB8F" w14:textId="77777777" w:rsidR="0044434C" w:rsidRPr="00823888" w:rsidRDefault="0044434C" w:rsidP="00BC60D9"/>
    <w:p w14:paraId="3204F1DB" w14:textId="3BE5DBE5" w:rsidR="00CB03DE" w:rsidRPr="00823888" w:rsidRDefault="00CB03DE" w:rsidP="00BC60D9">
      <w:r w:rsidRPr="00823888">
        <w:rPr>
          <w:b/>
        </w:rPr>
        <w:t>Chemicals Involved:</w:t>
      </w:r>
      <w:r w:rsidRPr="00823888">
        <w:rPr>
          <w:bCs/>
        </w:rPr>
        <w:t xml:space="preserve"> </w:t>
      </w:r>
      <w:r w:rsidR="00FA61F1">
        <w:rPr>
          <w:bCs/>
        </w:rPr>
        <w:t xml:space="preserve">87 </w:t>
      </w:r>
      <w:r w:rsidRPr="00823888">
        <w:t>ToxCast chemicals with diverse uses for which high-throughput toxicokinetic (HTTK) data are available</w:t>
      </w:r>
    </w:p>
    <w:p w14:paraId="315C8200" w14:textId="77777777" w:rsidR="00CB03DE" w:rsidRDefault="00CB03DE" w:rsidP="00BC60D9">
      <w:r>
        <w:br w:type="page"/>
      </w:r>
    </w:p>
    <w:p w14:paraId="62739413" w14:textId="2479195D" w:rsidR="00810B69" w:rsidRDefault="00810B69" w:rsidP="00BC60D9">
      <w:r w:rsidRPr="00810B69">
        <w:lastRenderedPageBreak/>
        <w:t xml:space="preserve">Collaborative Evaluation of </w:t>
      </w:r>
      <w:r w:rsidR="00BC60D9" w:rsidRPr="00BC60D9">
        <w:rPr>
          <w:i/>
          <w:iCs/>
        </w:rPr>
        <w:t>In silico</w:t>
      </w:r>
      <w:r w:rsidRPr="00810B69">
        <w:rPr>
          <w:i/>
          <w:iCs/>
        </w:rPr>
        <w:t xml:space="preserve"> </w:t>
      </w:r>
      <w:r w:rsidRPr="00810B69">
        <w:t>Predictions for High Throughput Toxicokinetics</w:t>
      </w:r>
    </w:p>
    <w:p w14:paraId="580C3345" w14:textId="77777777" w:rsidR="000F08E1" w:rsidRPr="000F08E1" w:rsidRDefault="000F08E1" w:rsidP="00BC60D9"/>
    <w:p w14:paraId="60DBD0ED" w14:textId="5EDA5F79" w:rsidR="00810B69" w:rsidRDefault="00810B69" w:rsidP="00BC60D9">
      <w:pPr>
        <w:rPr>
          <w:vertAlign w:val="superscript"/>
        </w:rPr>
      </w:pPr>
      <w:r w:rsidRPr="000F08E1">
        <w:t>John Wambaugh</w:t>
      </w:r>
      <w:r w:rsidRPr="000F08E1">
        <w:rPr>
          <w:vertAlign w:val="superscript"/>
        </w:rPr>
        <w:t>1</w:t>
      </w:r>
      <w:r w:rsidR="002721DF">
        <w:rPr>
          <w:vertAlign w:val="superscript"/>
        </w:rPr>
        <w:t>,*</w:t>
      </w:r>
      <w:r w:rsidRPr="000F08E1">
        <w:t>, Nisha Sipes</w:t>
      </w:r>
      <w:r w:rsidRPr="000F08E1">
        <w:rPr>
          <w:vertAlign w:val="superscript"/>
        </w:rPr>
        <w:t>1</w:t>
      </w:r>
      <w:r w:rsidRPr="000F08E1">
        <w:t>, Jon Arnot</w:t>
      </w:r>
      <w:r w:rsidRPr="000F08E1">
        <w:rPr>
          <w:vertAlign w:val="superscript"/>
        </w:rPr>
        <w:t>2</w:t>
      </w:r>
      <w:r w:rsidRPr="000F08E1">
        <w:t>, Trevor Brown</w:t>
      </w:r>
      <w:r w:rsidRPr="000F08E1">
        <w:rPr>
          <w:vertAlign w:val="superscript"/>
        </w:rPr>
        <w:t>2</w:t>
      </w:r>
      <w:r w:rsidRPr="000F08E1">
        <w:t xml:space="preserve">, </w:t>
      </w:r>
      <w:r w:rsidR="008C1DE3" w:rsidRPr="000F08E1">
        <w:t>Chris</w:t>
      </w:r>
      <w:r w:rsidR="00511783" w:rsidRPr="000F08E1">
        <w:t>topher</w:t>
      </w:r>
      <w:r w:rsidR="008C1DE3" w:rsidRPr="000F08E1">
        <w:t xml:space="preserve"> Cook</w:t>
      </w:r>
      <w:r w:rsidR="008C1DE3" w:rsidRPr="000F08E1">
        <w:rPr>
          <w:vertAlign w:val="superscript"/>
        </w:rPr>
        <w:t>1</w:t>
      </w:r>
      <w:r w:rsidR="000F08E1">
        <w:rPr>
          <w:vertAlign w:val="superscript"/>
        </w:rPr>
        <w:t>,3</w:t>
      </w:r>
      <w:r w:rsidR="008C1DE3" w:rsidRPr="000F08E1">
        <w:t xml:space="preserve">, </w:t>
      </w:r>
      <w:r w:rsidRPr="000F08E1">
        <w:t>Daniel Dawson</w:t>
      </w:r>
      <w:r w:rsidRPr="000F08E1">
        <w:rPr>
          <w:vertAlign w:val="superscript"/>
        </w:rPr>
        <w:t>1</w:t>
      </w:r>
      <w:r w:rsidRPr="000F08E1">
        <w:t>, Sarah Davidson</w:t>
      </w:r>
      <w:r w:rsidRPr="000F08E1">
        <w:rPr>
          <w:vertAlign w:val="superscript"/>
        </w:rPr>
        <w:t>1</w:t>
      </w:r>
      <w:r w:rsidRPr="000F08E1">
        <w:t>, , John DiBella</w:t>
      </w:r>
      <w:r w:rsidRPr="000F08E1">
        <w:rPr>
          <w:vertAlign w:val="superscript"/>
        </w:rPr>
        <w:t>4</w:t>
      </w:r>
      <w:r w:rsidRPr="000F08E1">
        <w:t>, Stephen Ferguson</w:t>
      </w:r>
      <w:r w:rsidR="000F08E1">
        <w:rPr>
          <w:vertAlign w:val="superscript"/>
        </w:rPr>
        <w:t>5</w:t>
      </w:r>
      <w:r w:rsidRPr="000F08E1">
        <w:t>, Rocky Goldsmith</w:t>
      </w:r>
      <w:r w:rsidRPr="000F08E1">
        <w:rPr>
          <w:vertAlign w:val="superscript"/>
        </w:rPr>
        <w:t>1</w:t>
      </w:r>
      <w:r w:rsidRPr="000F08E1">
        <w:t>, Chris Grulke</w:t>
      </w:r>
      <w:r w:rsidRPr="000F08E1">
        <w:rPr>
          <w:vertAlign w:val="superscript"/>
        </w:rPr>
        <w:t>1</w:t>
      </w:r>
      <w:r w:rsidRPr="000F08E1">
        <w:t>, Richard Judson</w:t>
      </w:r>
      <w:r w:rsidRPr="000F08E1">
        <w:rPr>
          <w:vertAlign w:val="superscript"/>
        </w:rPr>
        <w:t>1</w:t>
      </w:r>
      <w:r w:rsidRPr="000F08E1">
        <w:t>, Michael Lawless</w:t>
      </w:r>
      <w:r w:rsidR="000F08E1">
        <w:rPr>
          <w:vertAlign w:val="superscript"/>
        </w:rPr>
        <w:t>4</w:t>
      </w:r>
      <w:r w:rsidRPr="000F08E1">
        <w:t>, Kamel Mansouri</w:t>
      </w:r>
      <w:r w:rsidR="000F08E1">
        <w:rPr>
          <w:vertAlign w:val="superscript"/>
        </w:rPr>
        <w:t>6</w:t>
      </w:r>
      <w:r w:rsidRPr="000F08E1">
        <w:t>, Grace Patlewicz</w:t>
      </w:r>
      <w:r w:rsidRPr="000F08E1">
        <w:rPr>
          <w:vertAlign w:val="superscript"/>
        </w:rPr>
        <w:t>1</w:t>
      </w:r>
      <w:r w:rsidRPr="000F08E1">
        <w:t>, Ester Papa</w:t>
      </w:r>
      <w:r w:rsidR="000F08E1">
        <w:rPr>
          <w:vertAlign w:val="superscript"/>
        </w:rPr>
        <w:t>7</w:t>
      </w:r>
      <w:r w:rsidRPr="000F08E1">
        <w:t>, Prachi Pradeep</w:t>
      </w:r>
      <w:r w:rsidRPr="000F08E1">
        <w:rPr>
          <w:vertAlign w:val="superscript"/>
        </w:rPr>
        <w:t>1,</w:t>
      </w:r>
      <w:r w:rsidR="000F08E1">
        <w:rPr>
          <w:vertAlign w:val="superscript"/>
        </w:rPr>
        <w:t>8</w:t>
      </w:r>
      <w:r w:rsidRPr="000F08E1">
        <w:t>, Alessandro Sangion</w:t>
      </w:r>
      <w:r w:rsidRPr="000F08E1">
        <w:rPr>
          <w:vertAlign w:val="superscript"/>
        </w:rPr>
        <w:t>2</w:t>
      </w:r>
      <w:r w:rsidRPr="000F08E1">
        <w:t>, Risa Sayre</w:t>
      </w:r>
      <w:r w:rsidRPr="000F08E1">
        <w:rPr>
          <w:vertAlign w:val="superscript"/>
        </w:rPr>
        <w:t>1</w:t>
      </w:r>
      <w:r w:rsidRPr="000F08E1">
        <w:t>, Russell Thomas</w:t>
      </w:r>
      <w:r w:rsidRPr="000F08E1">
        <w:rPr>
          <w:vertAlign w:val="superscript"/>
        </w:rPr>
        <w:t>1</w:t>
      </w:r>
      <w:r w:rsidRPr="000F08E1">
        <w:t>, Rogelio Tornero-Velez</w:t>
      </w:r>
      <w:r w:rsidRPr="000F08E1">
        <w:rPr>
          <w:vertAlign w:val="superscript"/>
        </w:rPr>
        <w:t>1</w:t>
      </w:r>
      <w:r w:rsidRPr="000F08E1">
        <w:t>, Barbara Wetmore</w:t>
      </w:r>
      <w:r w:rsidRPr="000F08E1">
        <w:rPr>
          <w:vertAlign w:val="superscript"/>
        </w:rPr>
        <w:t>1</w:t>
      </w:r>
      <w:r w:rsidRPr="000F08E1">
        <w:t>, and Michael Devito</w:t>
      </w:r>
      <w:r w:rsidRPr="000F08E1">
        <w:rPr>
          <w:vertAlign w:val="superscript"/>
        </w:rPr>
        <w:t>1</w:t>
      </w:r>
    </w:p>
    <w:p w14:paraId="300DD263" w14:textId="77777777" w:rsidR="000F08E1" w:rsidRPr="000F08E1" w:rsidRDefault="000F08E1" w:rsidP="00BC60D9"/>
    <w:p w14:paraId="00296AEA" w14:textId="62D444BA" w:rsidR="000F08E1" w:rsidRPr="000F08E1" w:rsidRDefault="00810B69" w:rsidP="00BC60D9">
      <w:pPr>
        <w:pStyle w:val="ListParagraph"/>
        <w:numPr>
          <w:ilvl w:val="0"/>
          <w:numId w:val="30"/>
        </w:numPr>
      </w:pPr>
      <w:r w:rsidRPr="000F08E1">
        <w:t xml:space="preserve">Center for Computational Toxicology and Exposure, </w:t>
      </w:r>
      <w:r w:rsidR="000F08E1" w:rsidRPr="000F08E1">
        <w:t>Office of Research and Development, United States Environmental Protection Agency, Research Triangle Park, North Carolina 2</w:t>
      </w:r>
      <w:r w:rsidR="00E311B5">
        <w:t>83</w:t>
      </w:r>
      <w:r w:rsidR="000F08E1" w:rsidRPr="000F08E1">
        <w:t>11</w:t>
      </w:r>
    </w:p>
    <w:p w14:paraId="1323D6EC" w14:textId="1D4CEE1E" w:rsidR="000F08E1" w:rsidRPr="000F08E1" w:rsidRDefault="00810B69" w:rsidP="00BC60D9">
      <w:pPr>
        <w:pStyle w:val="ListParagraph"/>
        <w:numPr>
          <w:ilvl w:val="0"/>
          <w:numId w:val="30"/>
        </w:numPr>
      </w:pPr>
      <w:r w:rsidRPr="000F08E1">
        <w:t>ARC Arnot Research and Consulting Inc.</w:t>
      </w:r>
    </w:p>
    <w:p w14:paraId="2B57B9AF" w14:textId="016BD02E" w:rsidR="000F08E1" w:rsidRPr="000F08E1" w:rsidRDefault="000F08E1" w:rsidP="00BC60D9">
      <w:pPr>
        <w:pStyle w:val="ListParagraph"/>
        <w:numPr>
          <w:ilvl w:val="0"/>
          <w:numId w:val="30"/>
        </w:numPr>
      </w:pPr>
      <w:r w:rsidRPr="000F08E1">
        <w:t>Oak Ridge Institute for Science and Education, Oak Ridge, Tennessee 3</w:t>
      </w:r>
      <w:r w:rsidR="005E26EB">
        <w:t>83</w:t>
      </w:r>
      <w:r w:rsidRPr="000F08E1">
        <w:t>31</w:t>
      </w:r>
    </w:p>
    <w:p w14:paraId="2911A72D" w14:textId="77777777" w:rsidR="000F08E1" w:rsidRPr="000F08E1" w:rsidRDefault="000F08E1" w:rsidP="00BC60D9">
      <w:pPr>
        <w:pStyle w:val="ListParagraph"/>
        <w:numPr>
          <w:ilvl w:val="0"/>
          <w:numId w:val="30"/>
        </w:numPr>
      </w:pPr>
      <w:r w:rsidRPr="000F08E1">
        <w:t xml:space="preserve">Simulations Plus, Inc., </w:t>
      </w:r>
    </w:p>
    <w:p w14:paraId="00D29752" w14:textId="13AD739B" w:rsidR="000F08E1" w:rsidRPr="000F08E1" w:rsidRDefault="00810B69" w:rsidP="00BC60D9">
      <w:pPr>
        <w:pStyle w:val="ListParagraph"/>
        <w:numPr>
          <w:ilvl w:val="0"/>
          <w:numId w:val="30"/>
        </w:numPr>
      </w:pPr>
      <w:r w:rsidRPr="000F08E1">
        <w:t>Division of the National Toxicology Program (NTP), National Institute of Environmental Health Sciences</w:t>
      </w:r>
      <w:r w:rsidR="000F08E1" w:rsidRPr="000F08E1">
        <w:t>, National Institute of Environmental Health</w:t>
      </w:r>
      <w:r w:rsidR="000F08E1">
        <w:t xml:space="preserve"> </w:t>
      </w:r>
      <w:r w:rsidR="000F08E1" w:rsidRPr="000F08E1">
        <w:t>Sciences, Research Triangle Park, North Carolina 2</w:t>
      </w:r>
      <w:r w:rsidR="00E311B5">
        <w:t>83</w:t>
      </w:r>
      <w:r w:rsidR="000F08E1" w:rsidRPr="000F08E1">
        <w:t>17</w:t>
      </w:r>
    </w:p>
    <w:p w14:paraId="55A7405C" w14:textId="1D1176F3" w:rsidR="000F08E1" w:rsidRPr="000F08E1" w:rsidRDefault="000F08E1" w:rsidP="00BC60D9">
      <w:pPr>
        <w:pStyle w:val="ListParagraph"/>
        <w:numPr>
          <w:ilvl w:val="0"/>
          <w:numId w:val="30"/>
        </w:numPr>
      </w:pPr>
      <w:r w:rsidRPr="000F08E1">
        <w:t>NTP Interagency Center for the Evaluation of Alternative Toxicological Methods, National Institute of Environmental Health</w:t>
      </w:r>
      <w:r>
        <w:t xml:space="preserve"> </w:t>
      </w:r>
      <w:r w:rsidRPr="000F08E1">
        <w:t>Sciences, Research Triangle Park, North Carolina 2</w:t>
      </w:r>
      <w:r w:rsidR="00E311B5">
        <w:t>83</w:t>
      </w:r>
      <w:r w:rsidRPr="000F08E1">
        <w:t>17</w:t>
      </w:r>
    </w:p>
    <w:p w14:paraId="0C5CDE9E" w14:textId="77777777" w:rsidR="000F08E1" w:rsidRPr="000F08E1" w:rsidRDefault="000F08E1" w:rsidP="00BC60D9">
      <w:pPr>
        <w:pStyle w:val="ListParagraph"/>
        <w:numPr>
          <w:ilvl w:val="0"/>
          <w:numId w:val="30"/>
        </w:numPr>
      </w:pPr>
      <w:r w:rsidRPr="000F08E1">
        <w:t>Department of Theoretical and Applied Sciences, University of Insubria, Varese</w:t>
      </w:r>
    </w:p>
    <w:p w14:paraId="79BE3E0B" w14:textId="5430375F" w:rsidR="00810B69" w:rsidRPr="000F08E1" w:rsidRDefault="00810B69" w:rsidP="00BC60D9">
      <w:pPr>
        <w:pStyle w:val="ListParagraph"/>
        <w:numPr>
          <w:ilvl w:val="0"/>
          <w:numId w:val="30"/>
        </w:numPr>
      </w:pPr>
      <w:r w:rsidRPr="000F08E1">
        <w:t>German Federal Institute for Risk Assessment (BfR)</w:t>
      </w:r>
    </w:p>
    <w:p w14:paraId="3067350F" w14:textId="77777777" w:rsidR="00862512" w:rsidRPr="00862512" w:rsidRDefault="00862512" w:rsidP="00BC60D9"/>
    <w:p w14:paraId="2918FFC2" w14:textId="62A48983" w:rsidR="00C4220D" w:rsidRPr="00862512" w:rsidRDefault="00C4220D" w:rsidP="00BC60D9">
      <w:r>
        <w:t>*Corresponding Author: wambaugh.john@epa.gov</w:t>
      </w:r>
    </w:p>
    <w:p w14:paraId="20B5155F" w14:textId="5E019748" w:rsidR="001944EA" w:rsidRDefault="001944EA" w:rsidP="00BC60D9"/>
    <w:p w14:paraId="0398A9CA" w14:textId="77777777" w:rsidR="00226A41" w:rsidRDefault="00226A41" w:rsidP="00BC60D9">
      <w:pPr>
        <w:rPr>
          <w:rFonts w:asciiTheme="majorHAnsi" w:eastAsiaTheme="majorEastAsia" w:hAnsiTheme="majorHAnsi" w:cstheme="majorBidi"/>
          <w:color w:val="2F5496" w:themeColor="accent1" w:themeShade="BF"/>
          <w:sz w:val="32"/>
          <w:szCs w:val="32"/>
        </w:rPr>
      </w:pPr>
      <w:r>
        <w:br w:type="page"/>
      </w:r>
    </w:p>
    <w:p w14:paraId="7E1580B7" w14:textId="529658CE" w:rsidR="001944EA" w:rsidRDefault="001944EA" w:rsidP="00BC60D9">
      <w:pPr>
        <w:pStyle w:val="Heading1"/>
      </w:pPr>
      <w:r>
        <w:lastRenderedPageBreak/>
        <w:t>Abstract</w:t>
      </w:r>
      <w:r w:rsidR="00E70204">
        <w:t xml:space="preserve"> (31</w:t>
      </w:r>
      <w:r w:rsidR="00B85962">
        <w:t>3</w:t>
      </w:r>
      <w:r w:rsidR="00E70204">
        <w:t xml:space="preserve"> out of 250)</w:t>
      </w:r>
    </w:p>
    <w:p w14:paraId="369E770C" w14:textId="23F4BDE1" w:rsidR="00E34CA8" w:rsidRDefault="003A6C59" w:rsidP="00BC60D9">
      <w:r>
        <w:t>T</w:t>
      </w:r>
      <w:r w:rsidRPr="00810B69">
        <w:t>o assess public health risk</w:t>
      </w:r>
      <w:r w:rsidR="00F01204">
        <w:t>s</w:t>
      </w:r>
      <w:r w:rsidRPr="00810B69">
        <w:t xml:space="preserve"> posed by chemicals</w:t>
      </w:r>
      <w:r>
        <w:t xml:space="preserve"> we need</w:t>
      </w:r>
      <w:r w:rsidR="00810B69" w:rsidRPr="00810B69">
        <w:t xml:space="preserve"> </w:t>
      </w:r>
      <w:r w:rsidR="00881CD4">
        <w:t xml:space="preserve">chemical-specific toxicokinetic (TK) data </w:t>
      </w:r>
      <w:r w:rsidR="00810B69" w:rsidRPr="00810B69">
        <w:t xml:space="preserve">to understand </w:t>
      </w:r>
      <w:r>
        <w:t>c</w:t>
      </w:r>
      <w:r w:rsidR="00810B69" w:rsidRPr="00810B69">
        <w:t>hemical absorption, distribution, metabolism, and e</w:t>
      </w:r>
      <w:r>
        <w:t>limination by the body</w:t>
      </w:r>
      <w:r>
        <w:rPr>
          <w:i/>
          <w:iCs/>
        </w:rPr>
        <w:t xml:space="preserve">. </w:t>
      </w:r>
      <w:r w:rsidR="00D80C01">
        <w:t>H</w:t>
      </w:r>
      <w:r w:rsidR="00810B69" w:rsidRPr="00810B69">
        <w:t xml:space="preserve">igh throughput </w:t>
      </w:r>
      <w:r w:rsidR="00ED154E">
        <w:t>TK</w:t>
      </w:r>
      <w:r w:rsidR="00ED154E" w:rsidRPr="00810B69">
        <w:t xml:space="preserve"> </w:t>
      </w:r>
      <w:r w:rsidR="00810B69" w:rsidRPr="00810B69">
        <w:t xml:space="preserve">(HTTK) methods </w:t>
      </w:r>
      <w:r>
        <w:t xml:space="preserve">have the potential to address </w:t>
      </w:r>
      <w:r w:rsidR="00881CD4">
        <w:t xml:space="preserve">data </w:t>
      </w:r>
      <w:r>
        <w:t>gap</w:t>
      </w:r>
      <w:r w:rsidR="00881CD4">
        <w:t>s</w:t>
      </w:r>
      <w:r w:rsidR="00810B69">
        <w:t xml:space="preserve">. </w:t>
      </w:r>
      <w:r w:rsidR="00810B69" w:rsidRPr="00810B69">
        <w:t>This collaborative trial use</w:t>
      </w:r>
      <w:r w:rsidR="00FC54C9">
        <w:t xml:space="preserve">s a database of </w:t>
      </w:r>
      <w:r w:rsidR="00BC60D9" w:rsidRPr="00BC60D9">
        <w:rPr>
          <w:i/>
          <w:iCs/>
        </w:rPr>
        <w:t>in vivo</w:t>
      </w:r>
      <w:r w:rsidR="00810B69" w:rsidRPr="00810B69">
        <w:rPr>
          <w:i/>
          <w:iCs/>
        </w:rPr>
        <w:t xml:space="preserve"> </w:t>
      </w:r>
      <w:r w:rsidR="00810B69" w:rsidRPr="00810B69">
        <w:t>measured toxicokinetic data</w:t>
      </w:r>
      <w:r w:rsidR="00637189">
        <w:t xml:space="preserve"> to evaluate</w:t>
      </w:r>
      <w:r w:rsidR="00637189" w:rsidRPr="00637189">
        <w:rPr>
          <w:i/>
          <w:iCs/>
        </w:rPr>
        <w:t xml:space="preserve"> </w:t>
      </w:r>
      <w:r w:rsidR="00BC60D9" w:rsidRPr="00BC60D9">
        <w:rPr>
          <w:i/>
          <w:iCs/>
        </w:rPr>
        <w:t>in silico</w:t>
      </w:r>
      <w:r w:rsidR="00637189" w:rsidRPr="00637189">
        <w:rPr>
          <w:i/>
          <w:iCs/>
        </w:rPr>
        <w:t xml:space="preserve"> </w:t>
      </w:r>
      <w:r w:rsidR="00637189">
        <w:t>approaches</w:t>
      </w:r>
      <w:r w:rsidR="00ED154E">
        <w:t xml:space="preserve"> for HTTK</w:t>
      </w:r>
      <w:r w:rsidR="00810B69">
        <w:t>.</w:t>
      </w:r>
      <w:r w:rsidR="00FC54C9">
        <w:t xml:space="preserve"> </w:t>
      </w:r>
      <w:r w:rsidR="00810B69" w:rsidRPr="00810B69">
        <w:t>Six different sets of</w:t>
      </w:r>
      <w:r w:rsidR="00637189">
        <w:t xml:space="preserve"> quantitative structure-property-relationship </w:t>
      </w:r>
      <w:r w:rsidR="00810B69" w:rsidRPr="00810B69">
        <w:t>(</w:t>
      </w:r>
      <w:r w:rsidR="009F7052">
        <w:t>QSPR</w:t>
      </w:r>
      <w:r w:rsidR="00810B69" w:rsidRPr="00810B69">
        <w:t>) tools were evaluated</w:t>
      </w:r>
      <w:r w:rsidR="00ED154E">
        <w:t xml:space="preserve">. </w:t>
      </w:r>
      <w:r w:rsidR="00881CD4">
        <w:t>The</w:t>
      </w:r>
      <w:r w:rsidR="00893DFD">
        <w:t xml:space="preserve"> predicted parameter</w:t>
      </w:r>
      <w:r w:rsidR="000877CF">
        <w:t xml:space="preserve"> value</w:t>
      </w:r>
      <w:r w:rsidR="00893DFD">
        <w:t xml:space="preserve">s </w:t>
      </w:r>
      <w:r w:rsidR="00881CD4">
        <w:t>were used wi</w:t>
      </w:r>
      <w:r w:rsidR="00893DFD">
        <w:t xml:space="preserve">thin a </w:t>
      </w:r>
      <w:r w:rsidR="00ED154E">
        <w:t xml:space="preserve">high throughput </w:t>
      </w:r>
      <w:r w:rsidR="00893DFD">
        <w:t>physiologically based TK (</w:t>
      </w:r>
      <w:r w:rsidR="00893DFD" w:rsidRPr="00810B69">
        <w:t>PBTK</w:t>
      </w:r>
      <w:r w:rsidR="00893DFD">
        <w:t>)</w:t>
      </w:r>
      <w:r w:rsidR="00893DFD" w:rsidRPr="00810B69">
        <w:t xml:space="preserve"> </w:t>
      </w:r>
      <w:r w:rsidR="00893DFD">
        <w:t xml:space="preserve">model to predict </w:t>
      </w:r>
      <w:r w:rsidR="00BC60D9" w:rsidRPr="00BC60D9">
        <w:rPr>
          <w:i/>
          <w:iCs/>
        </w:rPr>
        <w:t>in vivo</w:t>
      </w:r>
      <w:r w:rsidR="00893DFD">
        <w:t xml:space="preserve"> measured plasma concentrations for </w:t>
      </w:r>
      <w:r w:rsidR="00423F98">
        <w:t>92</w:t>
      </w:r>
      <w:r w:rsidR="00893DFD">
        <w:t xml:space="preserve"> chemicals</w:t>
      </w:r>
      <w:r w:rsidR="00FC54C9">
        <w:t>,</w:t>
      </w:r>
      <w:r w:rsidR="00893DFD">
        <w:t xml:space="preserve"> </w:t>
      </w:r>
      <w:r w:rsidR="009413F6">
        <w:t>mostly in rats.</w:t>
      </w:r>
      <w:r w:rsidR="00FC54C9" w:rsidRPr="00FC54C9">
        <w:t xml:space="preserve"> </w:t>
      </w:r>
      <w:r w:rsidR="00B67E4F">
        <w:t>R</w:t>
      </w:r>
      <w:r w:rsidR="00A50D48">
        <w:t>oot mean squared log10 error (RMSLE) was calculated for toxicologically-relevant dosimetry statistics AUC (time-integrated area under the curve) and C</w:t>
      </w:r>
      <w:r w:rsidR="00A50D48" w:rsidRPr="001E2AC4">
        <w:rPr>
          <w:vertAlign w:val="subscript"/>
        </w:rPr>
        <w:t xml:space="preserve">max </w:t>
      </w:r>
      <w:r w:rsidR="00A50D48">
        <w:t>(peak concentration</w:t>
      </w:r>
      <w:r w:rsidR="00E70204">
        <w:t>)</w:t>
      </w:r>
      <w:r w:rsidR="00A50D48">
        <w:t xml:space="preserve">. </w:t>
      </w:r>
      <w:r w:rsidR="00E70204" w:rsidRPr="00E70204">
        <w:t>Early time points, including C</w:t>
      </w:r>
      <w:r w:rsidR="00E70204" w:rsidRPr="001E2AC4">
        <w:rPr>
          <w:vertAlign w:val="subscript"/>
        </w:rPr>
        <w:t>max</w:t>
      </w:r>
      <w:r w:rsidR="00E70204" w:rsidRPr="00E70204">
        <w:t xml:space="preserve">, are driven by physicochemical properties and are insensitive to </w:t>
      </w:r>
      <w:r w:rsidR="00BC60D9" w:rsidRPr="00BC60D9">
        <w:rPr>
          <w:i/>
          <w:iCs/>
        </w:rPr>
        <w:t>in vitro</w:t>
      </w:r>
      <w:r w:rsidR="00E70204" w:rsidRPr="001E2AC4">
        <w:rPr>
          <w:i/>
          <w:iCs/>
        </w:rPr>
        <w:t xml:space="preserve"> </w:t>
      </w:r>
      <w:r w:rsidR="00E70204">
        <w:t>measured HTTK data</w:t>
      </w:r>
      <w:r w:rsidR="00E70204" w:rsidRPr="00E70204">
        <w:t>.</w:t>
      </w:r>
      <w:r w:rsidR="00881CD4">
        <w:t xml:space="preserve"> C</w:t>
      </w:r>
      <w:r w:rsidR="00881CD4" w:rsidRPr="001E2AC4">
        <w:rPr>
          <w:vertAlign w:val="subscript"/>
        </w:rPr>
        <w:t>max</w:t>
      </w:r>
      <w:r w:rsidR="00881CD4">
        <w:t xml:space="preserve"> could be predicted with RMSLE 0.8-0.9 in contrast to 0.7 for </w:t>
      </w:r>
      <w:r w:rsidR="00BC60D9" w:rsidRPr="00BC60D9">
        <w:rPr>
          <w:i/>
          <w:iCs/>
        </w:rPr>
        <w:t>in vivo</w:t>
      </w:r>
      <w:r w:rsidR="00881CD4">
        <w:t xml:space="preserve"> fits. </w:t>
      </w:r>
      <w:r w:rsidR="00A50D48">
        <w:rPr>
          <w:rFonts w:eastAsia="Times New Roman"/>
        </w:rPr>
        <w:t>For</w:t>
      </w:r>
      <w:r w:rsidR="00ED154E">
        <w:rPr>
          <w:rFonts w:eastAsia="Times New Roman"/>
        </w:rPr>
        <w:t xml:space="preserve"> AUC</w:t>
      </w:r>
      <w:r w:rsidR="00A50D48">
        <w:rPr>
          <w:rFonts w:eastAsia="Times New Roman"/>
        </w:rPr>
        <w:t xml:space="preserve"> </w:t>
      </w:r>
      <w:r w:rsidR="00BC60D9" w:rsidRPr="00BC60D9">
        <w:rPr>
          <w:rFonts w:eastAsia="Times New Roman"/>
          <w:i/>
          <w:iCs/>
        </w:rPr>
        <w:t>in vivo</w:t>
      </w:r>
      <w:r w:rsidR="00A50D48">
        <w:rPr>
          <w:rFonts w:eastAsia="Times New Roman"/>
        </w:rPr>
        <w:t xml:space="preserve"> </w:t>
      </w:r>
      <w:r w:rsidR="00ED154E">
        <w:rPr>
          <w:rFonts w:eastAsia="Times New Roman"/>
        </w:rPr>
        <w:t>parameters</w:t>
      </w:r>
      <w:r w:rsidR="00A50D48">
        <w:rPr>
          <w:rFonts w:eastAsia="Times New Roman"/>
        </w:rPr>
        <w:t xml:space="preserve"> gave RMSLE 0.5. Chemical-specific </w:t>
      </w:r>
      <w:r w:rsidR="00BC60D9" w:rsidRPr="00BC60D9">
        <w:rPr>
          <w:rFonts w:eastAsia="Times New Roman"/>
          <w:i/>
          <w:iCs/>
        </w:rPr>
        <w:t>in vitro</w:t>
      </w:r>
      <w:r w:rsidR="00A50D48">
        <w:rPr>
          <w:rFonts w:eastAsia="Times New Roman"/>
        </w:rPr>
        <w:t xml:space="preserve"> data had RMSLE 1.3 and QSPRs ranged from 1.3-1.4. </w:t>
      </w:r>
      <w:r w:rsidR="00BC60D9" w:rsidRPr="00BC60D9">
        <w:rPr>
          <w:rFonts w:eastAsia="Times New Roman"/>
          <w:i/>
          <w:iCs/>
        </w:rPr>
        <w:t>In vivo</w:t>
      </w:r>
      <w:r w:rsidR="00ED154E">
        <w:rPr>
          <w:rFonts w:eastAsia="Times New Roman"/>
        </w:rPr>
        <w:t xml:space="preserve"> parameters for the full concentration time-course</w:t>
      </w:r>
      <w:r w:rsidR="00A50D48">
        <w:rPr>
          <w:rFonts w:eastAsia="Times New Roman"/>
        </w:rPr>
        <w:t xml:space="preserve"> data </w:t>
      </w:r>
      <w:r w:rsidR="00A50D48">
        <w:t xml:space="preserve">had RMSLE </w:t>
      </w:r>
      <w:r w:rsidR="00FC54C9">
        <w:t>of 0.62</w:t>
      </w:r>
      <w:r w:rsidR="00ED154E">
        <w:t xml:space="preserve">. </w:t>
      </w:r>
      <w:r w:rsidR="00BC60D9" w:rsidRPr="00BC60D9">
        <w:rPr>
          <w:i/>
          <w:iCs/>
        </w:rPr>
        <w:t>In vitro</w:t>
      </w:r>
      <w:r w:rsidR="00FC54C9" w:rsidRPr="00FC54C9">
        <w:t xml:space="preserve"> HT</w:t>
      </w:r>
      <w:r w:rsidR="00FC54C9">
        <w:t xml:space="preserve">TK </w:t>
      </w:r>
      <w:r w:rsidR="00441974">
        <w:t>predicted gave</w:t>
      </w:r>
      <w:r w:rsidR="00FC54C9">
        <w:t xml:space="preserve"> RMSLE of 1.18. </w:t>
      </w:r>
      <w:r w:rsidR="00E70204">
        <w:t>Greater discrimination between QSPRs was observed at later time points, which impacts AUC and is driven by estimated metabolism and elimination.</w:t>
      </w:r>
      <w:r w:rsidR="00242798">
        <w:rPr>
          <w:rFonts w:eastAsia="Times New Roman"/>
        </w:rPr>
        <w:t xml:space="preserve"> QSPRs predict plasma binding well (RMSLE 0.03 – 0.07) but have difficulty predicting metabolic clearance (RMSLE 0.37 – 1.28).</w:t>
      </w:r>
      <w:r w:rsidR="00881CD4">
        <w:rPr>
          <w:rFonts w:eastAsia="Times New Roman"/>
        </w:rPr>
        <w:t xml:space="preserve"> A</w:t>
      </w:r>
      <w:r w:rsidR="00242798">
        <w:rPr>
          <w:rFonts w:eastAsia="Times New Roman"/>
        </w:rPr>
        <w:t xml:space="preserve"> consensus prediction using the maximum clearance predicted across all QSPR</w:t>
      </w:r>
      <w:r w:rsidR="00D068F9">
        <w:rPr>
          <w:rFonts w:eastAsia="Times New Roman"/>
        </w:rPr>
        <w:t>s</w:t>
      </w:r>
      <w:r w:rsidR="00242798">
        <w:rPr>
          <w:rFonts w:eastAsia="Times New Roman"/>
        </w:rPr>
        <w:t xml:space="preserve"> </w:t>
      </w:r>
      <w:r w:rsidR="00A50D48">
        <w:rPr>
          <w:rFonts w:eastAsia="Times New Roman"/>
        </w:rPr>
        <w:t>predicted AUC with RMSLE 1</w:t>
      </w:r>
      <w:r w:rsidR="00881CD4">
        <w:rPr>
          <w:rFonts w:eastAsia="Times New Roman"/>
        </w:rPr>
        <w:t>.1</w:t>
      </w:r>
      <w:r w:rsidR="00A50D48">
        <w:rPr>
          <w:rFonts w:eastAsia="Times New Roman"/>
        </w:rPr>
        <w:t xml:space="preserve"> </w:t>
      </w:r>
      <w:r w:rsidR="00ED154E">
        <w:t xml:space="preserve">and </w:t>
      </w:r>
      <w:r w:rsidR="00881CD4">
        <w:t xml:space="preserve">the </w:t>
      </w:r>
      <w:r w:rsidR="00ED154E">
        <w:t>full time-course with</w:t>
      </w:r>
      <w:r w:rsidR="00FC54C9">
        <w:t xml:space="preserve"> RMSLE 1.</w:t>
      </w:r>
      <w:r w:rsidR="00881CD4">
        <w:t>1</w:t>
      </w:r>
      <w:r w:rsidR="00ED154E">
        <w:t xml:space="preserve">. The consensus predictions outperformed the </w:t>
      </w:r>
      <w:r w:rsidR="00BC60D9" w:rsidRPr="00BC60D9">
        <w:rPr>
          <w:i/>
          <w:iCs/>
        </w:rPr>
        <w:t>in vitro</w:t>
      </w:r>
      <w:r w:rsidR="00FC54C9">
        <w:t xml:space="preserve"> measure</w:t>
      </w:r>
      <w:r w:rsidR="00D068F9">
        <w:t xml:space="preserve">d data </w:t>
      </w:r>
      <w:r w:rsidR="00FC54C9">
        <w:t xml:space="preserve">for the </w:t>
      </w:r>
      <w:r w:rsidR="00D068F9">
        <w:t>evaluation</w:t>
      </w:r>
      <w:r w:rsidR="00FC54C9">
        <w:t xml:space="preserve"> chemicals. </w:t>
      </w:r>
      <w:r w:rsidR="00242798">
        <w:rPr>
          <w:rFonts w:eastAsia="Times New Roman"/>
        </w:rPr>
        <w:t xml:space="preserve">For novel compounds a consensus </w:t>
      </w:r>
      <w:r w:rsidR="00D068F9">
        <w:rPr>
          <w:rFonts w:eastAsia="Times New Roman"/>
        </w:rPr>
        <w:t xml:space="preserve">QSPR </w:t>
      </w:r>
      <w:r w:rsidR="00242798">
        <w:rPr>
          <w:rFonts w:eastAsia="Times New Roman"/>
        </w:rPr>
        <w:t xml:space="preserve">approach may yield reasonable </w:t>
      </w:r>
      <w:r w:rsidR="00ED154E">
        <w:rPr>
          <w:rFonts w:eastAsia="Times New Roman"/>
        </w:rPr>
        <w:t>prediction</w:t>
      </w:r>
      <w:r w:rsidR="00D80C01">
        <w:rPr>
          <w:rFonts w:eastAsia="Times New Roman"/>
        </w:rPr>
        <w:t>s</w:t>
      </w:r>
      <w:r w:rsidR="00881CD4">
        <w:rPr>
          <w:rFonts w:eastAsia="Times New Roman"/>
        </w:rPr>
        <w:t xml:space="preserve"> of TK</w:t>
      </w:r>
      <w:r w:rsidR="00242798">
        <w:rPr>
          <w:rFonts w:eastAsia="Times New Roman"/>
        </w:rPr>
        <w:t xml:space="preserve">. </w:t>
      </w:r>
      <w:r w:rsidR="00FC54C9">
        <w:t>This evaluation c</w:t>
      </w:r>
      <w:r w:rsidR="00E34CA8">
        <w:t>haracterize</w:t>
      </w:r>
      <w:r w:rsidR="00FC54C9">
        <w:t>s</w:t>
      </w:r>
      <w:r w:rsidR="00E34CA8">
        <w:t xml:space="preserve"> the accuracy of HTTK approaches for new chemicals based on both </w:t>
      </w:r>
      <w:r w:rsidR="00BC60D9" w:rsidRPr="00BC60D9">
        <w:rPr>
          <w:i/>
          <w:iCs/>
        </w:rPr>
        <w:t>in vitro</w:t>
      </w:r>
      <w:r w:rsidR="00E34CA8" w:rsidRPr="001E2AC4">
        <w:rPr>
          <w:i/>
          <w:iCs/>
        </w:rPr>
        <w:t xml:space="preserve"> </w:t>
      </w:r>
      <w:r w:rsidR="00E34CA8">
        <w:t xml:space="preserve">measurement and structure-based </w:t>
      </w:r>
      <w:r w:rsidR="00BC60D9" w:rsidRPr="00BC60D9">
        <w:rPr>
          <w:i/>
          <w:iCs/>
        </w:rPr>
        <w:t>in silico</w:t>
      </w:r>
      <w:r w:rsidR="00E34CA8">
        <w:t xml:space="preserve"> </w:t>
      </w:r>
      <w:r w:rsidR="00423F98">
        <w:t>predictions</w:t>
      </w:r>
      <w:r w:rsidR="00E34CA8">
        <w:t>.</w:t>
      </w:r>
    </w:p>
    <w:p w14:paraId="123BF8D5" w14:textId="77777777" w:rsidR="00E34CA8" w:rsidRDefault="00E34CA8" w:rsidP="00BC60D9"/>
    <w:p w14:paraId="367D24C3" w14:textId="19CFE0D7" w:rsidR="000F2AA5" w:rsidRDefault="000F2AA5" w:rsidP="00BC60D9"/>
    <w:p w14:paraId="7BAE3666" w14:textId="77777777" w:rsidR="00226A41" w:rsidRDefault="00226A41" w:rsidP="00BC60D9">
      <w:pPr>
        <w:rPr>
          <w:rFonts w:asciiTheme="majorHAnsi" w:eastAsiaTheme="majorEastAsia" w:hAnsiTheme="majorHAnsi" w:cstheme="majorBidi"/>
          <w:sz w:val="32"/>
          <w:szCs w:val="32"/>
        </w:rPr>
      </w:pPr>
      <w:r>
        <w:br w:type="page"/>
      </w:r>
    </w:p>
    <w:p w14:paraId="659B0780" w14:textId="12B66E32" w:rsidR="00AA4D78" w:rsidRDefault="00810B69" w:rsidP="00BC60D9">
      <w:pPr>
        <w:pStyle w:val="Heading1"/>
      </w:pPr>
      <w:r>
        <w:lastRenderedPageBreak/>
        <w:t>I</w:t>
      </w:r>
      <w:r w:rsidR="00AA4D78">
        <w:t>ntroduction</w:t>
      </w:r>
    </w:p>
    <w:p w14:paraId="4156B3D8" w14:textId="70AEF10C" w:rsidR="001828BC" w:rsidRDefault="002F1068" w:rsidP="00BC60D9">
      <w:r>
        <w:t xml:space="preserve">Toxicokinetics (TK) describes the absorption, distribution, metabolism, and excretion (ADME) of a chemical compound in the body as a function of time </w:t>
      </w:r>
      <w:r w:rsidR="00EF35D2">
        <w:fldChar w:fldCharType="begin"/>
      </w:r>
      <w:r w:rsidR="00296CF3">
        <w:instrText xml:space="preserve"> ADDIN EN.CITE &lt;EndNote&gt;&lt;Cite&gt;&lt;Author&gt;O&amp;apos;Flaherty&lt;/Author&gt;&lt;Year&gt;1981&lt;/Year&gt;&lt;RecNum&gt;202&lt;/RecNum&gt;&lt;DisplayText&gt;[1]&lt;/DisplayText&gt;&lt;record&gt;&lt;rec-number&gt;202&lt;/rec-number&gt;&lt;foreign-keys&gt;&lt;key app="EN" db-id="5sedwzxv0frxxfep2afv55whvxe0v9vsv290" timestamp="1559649428"&gt;202&lt;/key&gt;&lt;/foreign-keys&gt;&lt;ref-type name="Book"&gt;6&lt;/ref-type&gt;&lt;contributors&gt;&lt;authors&gt;&lt;author&gt;O&amp;apos;Flaherty, Ellen J&lt;/author&gt;&lt;/authors&gt;&lt;/contributors&gt;&lt;titles&gt;&lt;title&gt;Toxicants and drugs: kinetics and dynamics&lt;/title&gt;&lt;/titles&gt;&lt;dates&gt;&lt;year&gt;1981&lt;/year&gt;&lt;/dates&gt;&lt;publisher&gt;John Wiley &amp;amp; Sons&lt;/publisher&gt;&lt;isbn&gt;047106047X&lt;/isbn&gt;&lt;urls&gt;&lt;/urls&gt;&lt;/record&gt;&lt;/Cite&gt;&lt;/EndNote&gt;</w:instrText>
      </w:r>
      <w:r w:rsidR="00EF35D2">
        <w:fldChar w:fldCharType="separate"/>
      </w:r>
      <w:r w:rsidR="00EF35D2">
        <w:rPr>
          <w:noProof/>
        </w:rPr>
        <w:t>[1]</w:t>
      </w:r>
      <w:r w:rsidR="00EF35D2">
        <w:fldChar w:fldCharType="end"/>
      </w:r>
      <w:r>
        <w:t xml:space="preserve">. Since TK allows the prediction of internal tissue concentrations as a function of chemical exposure it </w:t>
      </w:r>
      <w:r w:rsidR="007B4375">
        <w:t>provides</w:t>
      </w:r>
      <w:r>
        <w:t xml:space="preserve"> critical information for assessing risk posed by a chemical to public health </w:t>
      </w:r>
      <w:r w:rsidR="00EF35D2">
        <w:fldChar w:fldCharType="begin"/>
      </w:r>
      <w:r w:rsidR="00296CF3">
        <w: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instrText>
      </w:r>
      <w:r w:rsidR="00EF35D2">
        <w:fldChar w:fldCharType="separate"/>
      </w:r>
      <w:r w:rsidR="00EF35D2">
        <w:rPr>
          <w:noProof/>
        </w:rPr>
        <w:t>[2]</w:t>
      </w:r>
      <w:r w:rsidR="00EF35D2">
        <w:fldChar w:fldCharType="end"/>
      </w:r>
      <w:r>
        <w:t xml:space="preserve">. TK allows </w:t>
      </w:r>
      <w:r w:rsidR="0023790E">
        <w:t>interpretation</w:t>
      </w:r>
      <w:r>
        <w:t xml:space="preserve"> of biomonitoring data </w:t>
      </w:r>
      <w:r w:rsidR="00EF35D2">
        <w:fldChar w:fldCharType="begin"/>
      </w:r>
      <w:r w:rsidR="00296CF3">
        <w:instrText xml:space="preserve"> ADDIN EN.CITE &lt;EndNote&gt;&lt;Cite&gt;&lt;Author&gt;Sobus&lt;/Author&gt;&lt;Year&gt;2011&lt;/Year&gt;&lt;RecNum&gt;263&lt;/RecNum&gt;&lt;DisplayText&gt;[3]&lt;/DisplayText&gt;&lt;record&gt;&lt;rec-number&gt;263&lt;/rec-number&gt;&lt;foreign-keys&gt;&lt;key app="EN" db-id="5sedwzxv0frxxfep2afv55whvxe0v9vsv290" timestamp="1559649428"&gt;263&lt;/key&gt;&lt;/foreign-keys&gt;&lt;ref-type name="Journal Article"&gt;17&lt;/ref-type&gt;&lt;contributors&gt;&lt;authors&gt;&lt;author&gt;Sobus, Jon R&lt;/author&gt;&lt;author&gt;Tan, Yu-Mei&lt;/author&gt;&lt;author&gt;Pleil, Joachim D&lt;/author&gt;&lt;author&gt;Sheldon, Linda S&lt;/author&gt;&lt;/authors&gt;&lt;/contributors&gt;&lt;titles&gt;&lt;title&gt;A biomonitoring framework to support exposure and risk assessments&lt;/title&gt;&lt;secondary-title&gt;Science of the Total Environment&lt;/secondary-title&gt;&lt;/titles&gt;&lt;periodical&gt;&lt;full-title&gt;Science of The Total Environment&lt;/full-title&gt;&lt;/periodical&gt;&lt;pages&gt;4875-4884&lt;/pages&gt;&lt;volume&gt;409&lt;/volume&gt;&lt;number&gt;22&lt;/number&gt;&lt;dates&gt;&lt;year&gt;2011&lt;/year&gt;&lt;/dates&gt;&lt;isbn&gt;0048-9697&lt;/isbn&gt;&lt;urls&gt;&lt;/urls&gt;&lt;/record&gt;&lt;/Cite&gt;&lt;/EndNote&gt;</w:instrText>
      </w:r>
      <w:r w:rsidR="00EF35D2">
        <w:fldChar w:fldCharType="separate"/>
      </w:r>
      <w:r w:rsidR="00EF35D2">
        <w:rPr>
          <w:noProof/>
        </w:rPr>
        <w:t>[3]</w:t>
      </w:r>
      <w:r w:rsidR="00EF35D2">
        <w:fldChar w:fldCharType="end"/>
      </w:r>
      <w:r>
        <w:t xml:space="preserve">, dosimetric anchoring of animal toxicity studies </w:t>
      </w:r>
      <w:r w:rsidR="00EF35D2">
        <w:fldChar w:fldCharType="begin"/>
      </w:r>
      <w:r w:rsidR="00296CF3">
        <w:instrText xml:space="preserve"> ADDIN EN.CITE &lt;EndNote&gt;&lt;Cite&gt;&lt;Author&gt;National Research Council&lt;/Author&gt;&lt;Year&gt;1983&lt;/Year&gt;&lt;RecNum&gt;193&lt;/RecNum&gt;&lt;DisplayText&gt;[4]&lt;/DisplayText&gt;&lt;record&gt;&lt;rec-number&gt;193&lt;/rec-number&gt;&lt;foreign-keys&gt;&lt;key app="EN" db-id="5sedwzxv0frxxfep2afv55whvxe0v9vsv290" timestamp="1559649428"&gt;193&lt;/key&gt;&lt;/foreign-keys&gt;&lt;ref-type name="Book Section"&gt;5&lt;/ref-type&gt;&lt;contributors&gt;&lt;authors&gt;&lt;author&gt;National Research Council,&lt;/author&gt;&lt;/authors&gt;&lt;/contributors&gt;&lt;titles&gt;&lt;title&gt;Risk Assessment in the Federal Government: Managing the Process&lt;/title&gt;&lt;/titles&gt;&lt;dates&gt;&lt;year&gt;1983&lt;/year&gt;&lt;/dates&gt;&lt;pub-location&gt;Washington (DC)&lt;/pub-location&gt;&lt;publisher&gt;National Academies Press&lt;/publisher&gt;&lt;accession-num&gt;25032410&lt;/accession-num&gt;&lt;urls&gt;&lt;/urls&gt;&lt;electronic-resource-num&gt;10.17226/317&lt;/electronic-resource-num&gt;&lt;language&gt;eng&lt;/language&gt;&lt;/record&gt;&lt;/Cite&gt;&lt;/EndNote&gt;</w:instrText>
      </w:r>
      <w:r w:rsidR="00EF35D2">
        <w:fldChar w:fldCharType="separate"/>
      </w:r>
      <w:r w:rsidR="00EF35D2">
        <w:rPr>
          <w:noProof/>
        </w:rPr>
        <w:t>[4]</w:t>
      </w:r>
      <w:r w:rsidR="00EF35D2">
        <w:fldChar w:fldCharType="end"/>
      </w:r>
      <w:r>
        <w:t xml:space="preserve">, and quantitative </w:t>
      </w:r>
      <w:r w:rsidR="00BC60D9" w:rsidRPr="00BC60D9">
        <w:rPr>
          <w:i/>
        </w:rPr>
        <w:t>in vitro</w:t>
      </w:r>
      <w:r>
        <w:t>-</w:t>
      </w:r>
      <w:r w:rsidR="00BC60D9" w:rsidRPr="00BC60D9">
        <w:rPr>
          <w:i/>
        </w:rPr>
        <w:t>in vivo</w:t>
      </w:r>
      <w:r>
        <w:t xml:space="preserve"> extrapolation </w:t>
      </w:r>
      <w:r w:rsidR="0084029A">
        <w:t>(or IVIVE)</w:t>
      </w:r>
      <w:r w:rsidR="0023790E">
        <w:t xml:space="preserve"> </w:t>
      </w:r>
      <w:r>
        <w:t xml:space="preserve">from high throughput bioactivity studies </w:t>
      </w:r>
      <w:r w:rsidR="00EF35D2">
        <w:fldChar w:fldCharType="begin"/>
      </w:r>
      <w:r w:rsidR="0023790E">
        <w:instrText xml:space="preserve"> ADDIN EN.CITE &lt;EndNote&gt;&lt;Cite&gt;&lt;Author&gt;Wetmore&lt;/Author&gt;&lt;Year&gt;2015&lt;/Year&gt;&lt;RecNum&gt;594&lt;/RecNum&gt;&lt;DisplayText&gt;[5]&lt;/DisplayText&gt;&lt;record&gt;&lt;rec-number&gt;594&lt;/rec-number&gt;&lt;foreign-keys&gt;&lt;key app="EN" db-id="5sedwzxv0frxxfep2afv55whvxe0v9vsv290" timestamp="1559649429"&gt;594&lt;/key&gt;&lt;/foreign-keys&gt;&lt;ref-type name="Journal Article"&gt;17&lt;/ref-type&gt;&lt;contributors&gt;&lt;authors&gt;&lt;author&gt;Wetmore, Barbara A&lt;/author&gt;&lt;/authors&gt;&lt;/contributors&gt;&lt;titles&gt;&lt;title&gt;Quantitative in vitro-to-in vivo extrapolation in a high-throughput environment&lt;/title&gt;&lt;secondary-title&gt;Toxicology&lt;/secondary-title&gt;&lt;/titles&gt;&lt;periodical&gt;&lt;full-title&gt;Toxicology&lt;/full-title&gt;&lt;/periodical&gt;&lt;pages&gt;94-101&lt;/pages&gt;&lt;volume&gt;332&lt;/volume&gt;&lt;dates&gt;&lt;year&gt;2015&lt;/year&gt;&lt;/dates&gt;&lt;isbn&gt;0300-483X&lt;/isbn&gt;&lt;urls&gt;&lt;/urls&gt;&lt;/record&gt;&lt;/Cite&gt;&lt;/EndNote&gt;</w:instrText>
      </w:r>
      <w:r w:rsidR="00EF35D2">
        <w:fldChar w:fldCharType="separate"/>
      </w:r>
      <w:r w:rsidR="0023790E">
        <w:rPr>
          <w:noProof/>
        </w:rPr>
        <w:t>[5]</w:t>
      </w:r>
      <w:r w:rsidR="00EF35D2">
        <w:fldChar w:fldCharType="end"/>
      </w:r>
      <w:r>
        <w:t xml:space="preserve">. </w:t>
      </w:r>
      <w:r w:rsidR="001828BC">
        <w:t xml:space="preserve">These </w:t>
      </w:r>
      <w:r w:rsidR="00BC60D9" w:rsidRPr="00BC60D9">
        <w:rPr>
          <w:i/>
          <w:iCs/>
        </w:rPr>
        <w:t>in vitro</w:t>
      </w:r>
      <w:r w:rsidR="001828BC">
        <w:t xml:space="preserve"> bioactivity data are available for thousands of</w:t>
      </w:r>
      <w:r w:rsidR="0084029A">
        <w:t xml:space="preserve"> </w:t>
      </w:r>
      <w:r w:rsidR="001828BC">
        <w:t xml:space="preserve">chemicals (for example, </w:t>
      </w:r>
      <w:r w:rsidR="0023790E">
        <w:t xml:space="preserve">the </w:t>
      </w:r>
      <w:r w:rsidR="001828BC">
        <w:t xml:space="preserve">ToxCast </w:t>
      </w:r>
      <w:r w:rsidR="0084029A">
        <w:fldChar w:fldCharType="begin"/>
      </w:r>
      <w:r w:rsidR="0023790E">
        <w:instrText xml:space="preserve"> ADDIN EN.CITE &lt;EndNote&gt;&lt;Cite&gt;&lt;Author&gt;Kavlock&lt;/Author&gt;&lt;Year&gt;2012&lt;/Year&gt;&lt;RecNum&gt;136&lt;/RecNum&gt;&lt;DisplayText&gt;[6]&lt;/DisplayText&gt;&lt;record&gt;&lt;rec-number&gt;136&lt;/rec-number&gt;&lt;foreign-keys&gt;&lt;key app="EN" db-id="5sedwzxv0frxxfep2afv55whvxe0v9vsv290" timestamp="1559649428"&gt;136&lt;/key&gt;&lt;/foreign-keys&gt;&lt;ref-type name="Journal Article"&gt;17&lt;/ref-type&gt;&lt;contributors&gt;&lt;authors&gt;&lt;author&gt;Kavlock, Robert&lt;/author&gt;&lt;author&gt;Chandler, Kelly&lt;/author&gt;&lt;author&gt;Houck, Keith&lt;/author&gt;&lt;author&gt;Hunter, Sid&lt;/author&gt;&lt;author&gt;Judson, Richard&lt;/author&gt;&lt;author&gt;Kleinstreuer, Nicole&lt;/author&gt;&lt;author&gt;Knudsen, Thomas&lt;/author&gt;&lt;author&gt;Martin, Matt&lt;/author&gt;&lt;author&gt;Padilla, Stephanie&lt;/author&gt;&lt;author&gt;Reif, David&lt;/author&gt;&lt;author&gt;Richard, Ann M&lt;/author&gt;&lt;author&gt;Rotroff, Daniel&lt;/author&gt;&lt;author&gt;Sipes, Nisha S&lt;/author&gt;&lt;author&gt;Dix, David&lt;/author&gt;&lt;/authors&gt;&lt;/contributors&gt;&lt;titles&gt;&lt;title&gt;Update on EPA’s ToxCast program: providing high throughput decision support tools for chemical risk management&lt;/title&gt;&lt;secondary-title&gt;Chemical Research in Toxicology&lt;/secondary-title&gt;&lt;/titles&gt;&lt;periodical&gt;&lt;full-title&gt;Chemical Research in Toxicology&lt;/full-title&gt;&lt;/periodical&gt;&lt;pages&gt;1287-1302&lt;/pages&gt;&lt;volume&gt;25&lt;/volume&gt;&lt;number&gt;7&lt;/number&gt;&lt;dates&gt;&lt;year&gt;2012&lt;/year&gt;&lt;/dates&gt;&lt;isbn&gt;0893-228X&lt;/isbn&gt;&lt;urls&gt;&lt;/urls&gt;&lt;/record&gt;&lt;/Cite&gt;&lt;/EndNote&gt;</w:instrText>
      </w:r>
      <w:r w:rsidR="0084029A">
        <w:fldChar w:fldCharType="separate"/>
      </w:r>
      <w:r w:rsidR="0023790E">
        <w:rPr>
          <w:noProof/>
        </w:rPr>
        <w:t>[6]</w:t>
      </w:r>
      <w:r w:rsidR="0084029A">
        <w:fldChar w:fldCharType="end"/>
      </w:r>
      <w:r w:rsidR="001828BC">
        <w:t xml:space="preserve"> and Tox21 </w:t>
      </w:r>
      <w:r w:rsidR="0084029A">
        <w:fldChar w:fldCharType="begin"/>
      </w:r>
      <w:r w:rsidR="0023790E">
        <w:instrText xml:space="preserve"> ADDIN EN.CITE &lt;EndNote&gt;&lt;Cite&gt;&lt;Author&gt;Tice&lt;/Author&gt;&lt;Year&gt;2013&lt;/Year&gt;&lt;RecNum&gt;279&lt;/RecNum&gt;&lt;DisplayText&gt;[7]&lt;/DisplayText&gt;&lt;record&gt;&lt;rec-number&gt;279&lt;/rec-number&gt;&lt;foreign-keys&gt;&lt;key app="EN" db-id="5sedwzxv0frxxfep2afv55whvxe0v9vsv290" timestamp="1559649428"&gt;279&lt;/key&gt;&lt;/foreign-keys&gt;&lt;ref-type name="Journal Article"&gt;17&lt;/ref-type&gt;&lt;contributors&gt;&lt;authors&gt;&lt;author&gt;Tice, Raymond R&lt;/author&gt;&lt;author&gt;Austin, Christopher P&lt;/author&gt;&lt;author&gt;Kavlock, Robert J&lt;/author&gt;&lt;author&gt;Bucher, John R&lt;/author&gt;&lt;/authors&gt;&lt;/contributors&gt;&lt;titles&gt;&lt;title&gt;Improving the human hazard characterization of chemicals: a Tox21 update&lt;/title&gt;&lt;secondary-title&gt;Environmental Health Perspectives&lt;/secondary-title&gt;&lt;/titles&gt;&lt;periodical&gt;&lt;full-title&gt;Environmental Health Perspectives&lt;/full-title&gt;&lt;/periodical&gt;&lt;pages&gt;756&lt;/pages&gt;&lt;volume&gt;121&lt;/volume&gt;&lt;number&gt;7&lt;/number&gt;&lt;dates&gt;&lt;year&gt;2013&lt;/year&gt;&lt;/dates&gt;&lt;isbn&gt;1552-9924&lt;/isbn&gt;&lt;urls&gt;&lt;/urls&gt;&lt;/record&gt;&lt;/Cite&gt;&lt;/EndNote&gt;</w:instrText>
      </w:r>
      <w:r w:rsidR="0084029A">
        <w:fldChar w:fldCharType="separate"/>
      </w:r>
      <w:r w:rsidR="0023790E">
        <w:rPr>
          <w:noProof/>
        </w:rPr>
        <w:t>[7]</w:t>
      </w:r>
      <w:r w:rsidR="0084029A">
        <w:fldChar w:fldCharType="end"/>
      </w:r>
      <w:r w:rsidR="0023790E">
        <w:t xml:space="preserve"> screening programs</w:t>
      </w:r>
      <w:r w:rsidR="001828BC">
        <w:t xml:space="preserve">). </w:t>
      </w:r>
      <w:r w:rsidR="0084029A">
        <w:t xml:space="preserve">IVIVE </w:t>
      </w:r>
      <w:r w:rsidR="0023790E">
        <w:t xml:space="preserve">of bioactivity data </w:t>
      </w:r>
      <w:r w:rsidR="0084029A">
        <w:t xml:space="preserve">relies upon TK to relate the concentrations found to be active </w:t>
      </w:r>
      <w:r w:rsidR="00BC60D9" w:rsidRPr="00BC60D9">
        <w:rPr>
          <w:i/>
          <w:iCs/>
        </w:rPr>
        <w:t>in vitro</w:t>
      </w:r>
      <w:r w:rsidR="0084029A">
        <w:t xml:space="preserve"> with doses that could cause these concentrations in tissues </w:t>
      </w:r>
      <w:r w:rsidR="0084029A">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kpvdXJuYWwgQXJ0aWNsZSI+MTc8L3JlZi10eXBlPjxjb250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==
</w:fldData>
        </w:fldChar>
      </w:r>
      <w:r w:rsidR="005D33F1">
        <w:instrText xml:space="preserve"> ADDIN EN.CITE </w:instrText>
      </w:r>
      <w:r w:rsidR="005D33F1">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kpvdXJuYWwgQXJ0aWNsZSI+MTc8L3JlZi10eXBlPjxjb250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==
</w:fldData>
        </w:fldChar>
      </w:r>
      <w:r w:rsidR="005D33F1">
        <w:instrText xml:space="preserve"> ADDIN EN.CITE.DATA </w:instrText>
      </w:r>
      <w:r w:rsidR="005D33F1">
        <w:fldChar w:fldCharType="end"/>
      </w:r>
      <w:r w:rsidR="0084029A">
        <w:fldChar w:fldCharType="separate"/>
      </w:r>
      <w:r w:rsidR="0023790E">
        <w:rPr>
          <w:noProof/>
        </w:rPr>
        <w:t>[8-12]</w:t>
      </w:r>
      <w:r w:rsidR="0084029A">
        <w:fldChar w:fldCharType="end"/>
      </w:r>
      <w:r w:rsidR="0084029A">
        <w:t>.</w:t>
      </w:r>
      <w:r w:rsidR="0023790E">
        <w:t xml:space="preserve"> Unfortunately, chemical-specific information on TK are often unavailable for thousands of chemicals in commerce and the environment </w:t>
      </w:r>
      <w:r w:rsidR="0023790E">
        <w:fldChar w:fldCharType="begin"/>
      </w:r>
      <w:r w:rsidR="0023790E">
        <w:instrText xml:space="preserve"> ADDIN EN.CITE &lt;EndNote&gt;&lt;Cite&gt;&lt;Author&gt;Bell&lt;/Author&gt;&lt;Year&gt;2018&lt;/Year&gt;&lt;RecNum&gt;473&lt;/RecNum&gt;&lt;DisplayText&gt;[13]&lt;/DisplayText&gt;&lt;record&gt;&lt;rec-number&gt;473&lt;/rec-number&gt;&lt;foreign-keys&gt;&lt;key app="EN" db-id="5sedwzxv0frxxfep2afv55whvxe0v9vsv290" timestamp="1559649429"&gt;473&lt;/key&gt;&lt;/foreign-keys&gt;&lt;ref-type name="Journal Article"&gt;17&lt;/ref-type&gt;&lt;contributors&gt;&lt;authors&gt;&lt;author&gt;Bell, Shannon M.&lt;/author&gt;&lt;author&gt;Chang, Xiaoqing&lt;/author&gt;&lt;author&gt;Wambaugh, John F.&lt;/author&gt;&lt;author&gt;Allen, David G.&lt;/author&gt;&lt;author&gt;Bartels, Mike&lt;/author&gt;&lt;author&gt;Brouwer, Kim L. R.&lt;/author&gt;&lt;author&gt;Casey, Warren M.&lt;/author&gt;&lt;author&gt;Choksi, Neepa&lt;/author&gt;&lt;author&gt;Ferguson, Stephen S.&lt;/author&gt;&lt;author&gt;Fraczkiewicz, Grazyna&lt;/author&gt;&lt;author&gt;Jarabek, Annie M.&lt;/author&gt;&lt;author&gt;Ke, Alice&lt;/author&gt;&lt;author&gt;Lumen, Annie&lt;/author&gt;&lt;author&gt;Lynn, Scott G.&lt;/author&gt;&lt;author&gt;Paini, Alicia&lt;/author&gt;&lt;author&gt;Price, Paul S.&lt;/author&gt;&lt;author&gt;Ring, Caroline&lt;/author&gt;&lt;author&gt;Simon, Ted W.&lt;/author&gt;&lt;author&gt;Sipes, Nisha S.&lt;/author&gt;&lt;author&gt;Sprankle, Catherine S.&lt;/author&gt;&lt;author&gt;Strickland, Judy&lt;/author&gt;&lt;author&gt;Troutman, John&lt;/author&gt;&lt;author&gt;Wetmore, Barbara A.&lt;/author&gt;&lt;author&gt;Kleinstreuer, Nicole C.&lt;/author&gt;&lt;/authors&gt;&lt;/contributors&gt;&lt;titles&gt;&lt;title&gt;In vitro to in vivo extrapolation for high throughput prioritization and decision making&lt;/title&gt;&lt;secondary-title&gt;Toxicology in Vitro&lt;/secondary-title&gt;&lt;/titles&gt;&lt;periodical&gt;&lt;full-title&gt;Toxicology in Vitro&lt;/full-title&gt;&lt;/periodical&gt;&lt;pages&gt;213-227&lt;/pages&gt;&lt;volume&gt;47&lt;/volume&gt;&lt;keywords&gt;&lt;keyword&gt;IVIVE&lt;/keyword&gt;&lt;keyword&gt;High throughput testing&lt;/keyword&gt;&lt;keyword&gt;Toxicity testing&lt;/keyword&gt;&lt;keyword&gt;Toxicokinetic&lt;/keyword&gt;&lt;keyword&gt;Computational toxicology&lt;/keyword&gt;&lt;keyword&gt;Risk assessment&lt;/keyword&gt;&lt;/keywords&gt;&lt;dates&gt;&lt;year&gt;2018&lt;/year&gt;&lt;pub-dates&gt;&lt;date&gt;2018/03/01/&lt;/date&gt;&lt;/pub-dates&gt;&lt;/dates&gt;&lt;isbn&gt;0887-2333&lt;/isbn&gt;&lt;urls&gt;&lt;related-urls&gt;&lt;url&gt;http://www.sciencedirect.com/science/article/pii/S0887233317303661&lt;/url&gt;&lt;/related-urls&gt;&lt;/urls&gt;&lt;electronic-resource-num&gt;https://doi.org/10.1016/j.tiv.2017.11.016&lt;/electronic-resource-num&gt;&lt;/record&gt;&lt;/Cite&gt;&lt;/EndNote&gt;</w:instrText>
      </w:r>
      <w:r w:rsidR="0023790E">
        <w:fldChar w:fldCharType="separate"/>
      </w:r>
      <w:r w:rsidR="0023790E">
        <w:rPr>
          <w:noProof/>
        </w:rPr>
        <w:t>[13]</w:t>
      </w:r>
      <w:r w:rsidR="0023790E">
        <w:fldChar w:fldCharType="end"/>
      </w:r>
      <w:r w:rsidR="0023790E">
        <w:t xml:space="preserve">. New approach methodologies (NAMs) are being developed throughput the chemical risk assessment process </w:t>
      </w:r>
      <w:r w:rsidR="0023790E">
        <w:fldChar w:fldCharType="begin"/>
      </w:r>
      <w:r w:rsidR="0023790E">
        <w:instrText xml:space="preserve"> ADDIN EN.CITE &lt;EndNote&gt;&lt;Cite&gt;&lt;Author&gt;Kavlock&lt;/Author&gt;&lt;Year&gt;2018&lt;/Year&gt;&lt;RecNum&gt;589&lt;/RecNum&gt;&lt;DisplayText&gt;[14]&lt;/DisplayText&gt;&lt;record&gt;&lt;rec-number&gt;589&lt;/rec-number&gt;&lt;foreign-keys&gt;&lt;key app="EN" db-id="5sedwzxv0frxxfep2afv55whvxe0v9vsv290" timestamp="1559649429"&gt;589&lt;/key&gt;&lt;/foreign-keys&gt;&lt;ref-type name="Journal Article"&gt;17&lt;/ref-type&gt;&lt;contributors&gt;&lt;authors&gt;&lt;author&gt;Kavlock, Robert J.&lt;/author&gt;&lt;author&gt;Bahadori, Tina&lt;/author&gt;&lt;author&gt;Barton-Maclaren, Tara S.&lt;/author&gt;&lt;author&gt;Gwinn, Maureen R.&lt;/author&gt;&lt;author&gt;Rasenberg, Mike&lt;/author&gt;&lt;author&gt;Thomas, Russell S.&lt;/author&gt;&lt;/authors&gt;&lt;/contributors&gt;&lt;titles&gt;&lt;title&gt;Accelerating the Pace of Chemical Risk Assessment&lt;/title&gt;&lt;secondary-title&gt;Chemical Research in Toxicology&lt;/secondary-title&gt;&lt;/titles&gt;&lt;periodical&gt;&lt;full-title&gt;Chemical Research in Toxicology&lt;/full-title&gt;&lt;/periodical&gt;&lt;pages&gt;287-290&lt;/pages&gt;&lt;volume&gt;31&lt;/volume&gt;&lt;number&gt;5&lt;/number&gt;&lt;dates&gt;&lt;year&gt;2018&lt;/year&gt;&lt;pub-dates&gt;&lt;date&gt;2018/05/21&lt;/date&gt;&lt;/pub-dates&gt;&lt;/dates&gt;&lt;publisher&gt;American Chemical Society&lt;/publisher&gt;&lt;isbn&gt;0893-228X&lt;/isbn&gt;&lt;urls&gt;&lt;related-urls&gt;&lt;url&gt;https://doi.org/10.1021/acs.chemrestox.7b00339&lt;/url&gt;&lt;/related-urls&gt;&lt;/urls&gt;&lt;electronic-resource-num&gt;10.1021/acs.chemrestox.7b00339&lt;/electronic-resource-num&gt;&lt;/record&gt;&lt;/Cite&gt;&lt;/EndNote&gt;</w:instrText>
      </w:r>
      <w:r w:rsidR="0023790E">
        <w:fldChar w:fldCharType="separate"/>
      </w:r>
      <w:r w:rsidR="0023790E">
        <w:rPr>
          <w:noProof/>
        </w:rPr>
        <w:t>[14]</w:t>
      </w:r>
      <w:r w:rsidR="0023790E">
        <w:fldChar w:fldCharType="end"/>
      </w:r>
      <w:r w:rsidR="0023790E">
        <w:t xml:space="preserve"> including new methods for assessing TK </w:t>
      </w:r>
      <w:r w:rsidR="0023790E">
        <w:fldChar w:fldCharType="begin"/>
      </w:r>
      <w:r w:rsidR="005D33F1">
        <w:instrText xml:space="preserve"> ADDIN EN.CITE &lt;EndNote&gt;&lt;Cite&gt;&lt;Author&gt;Breen&lt;/Author&gt;&lt;Year&gt;2021&lt;/Year&gt;&lt;RecNum&gt;970&lt;/RecNum&gt;&lt;DisplayText&gt;[15,16]&lt;/DisplayText&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Cite&gt;&lt;Author&gt;Armitage&lt;/Author&gt;&lt;Year&gt;2021&lt;/Year&gt;&lt;RecNum&gt;969&lt;/RecNum&gt;&lt;record&gt;&lt;rec-number&gt;969&lt;/rec-number&gt;&lt;foreign-keys&gt;&lt;key app="EN" db-id="5sedwzxv0frxxfep2afv55whvxe0v9vsv290" timestamp="1633539481"&gt;969&lt;/key&gt;&lt;/foreign-keys&gt;&lt;ref-type name="Journal Article"&gt;17&lt;/ref-type&gt;&lt;contributors&gt;&lt;authors&gt;&lt;author&gt;Armitage, James M&lt;/author&gt;&lt;author&gt;Hughes, Lauren&lt;/author&gt;&lt;author&gt;Sangion, Alessandro&lt;/author&gt;&lt;author&gt;Arnot, Jon A&lt;/author&gt;&lt;/authors&gt;&lt;/contributors&gt;&lt;titles&gt;&lt;title&gt;Development and intercomparison of single and multicompartment physiologically-based toxicokinetic models: Implications for model selection and tiered modeling frameworks&lt;/title&gt;&lt;secondary-title&gt;Environment International&lt;/secondary-title&gt;&lt;/titles&gt;&lt;periodical&gt;&lt;full-title&gt;Environment International&lt;/full-title&gt;&lt;/periodical&gt;&lt;pages&gt;106557&lt;/pages&gt;&lt;volume&gt;154&lt;/volume&gt;&lt;dates&gt;&lt;year&gt;2021&lt;/year&gt;&lt;/dates&gt;&lt;isbn&gt;0160-4120&lt;/isbn&gt;&lt;urls&gt;&lt;/urls&gt;&lt;/record&gt;&lt;/Cite&gt;&lt;/EndNote&gt;</w:instrText>
      </w:r>
      <w:r w:rsidR="0023790E">
        <w:fldChar w:fldCharType="separate"/>
      </w:r>
      <w:r w:rsidR="0023790E">
        <w:rPr>
          <w:noProof/>
        </w:rPr>
        <w:t>[15,16]</w:t>
      </w:r>
      <w:r w:rsidR="0023790E">
        <w:fldChar w:fldCharType="end"/>
      </w:r>
      <w:r w:rsidR="0023790E">
        <w:t>.</w:t>
      </w:r>
    </w:p>
    <w:p w14:paraId="643F3776" w14:textId="77777777" w:rsidR="001828BC" w:rsidRDefault="001828BC" w:rsidP="00BC60D9"/>
    <w:p w14:paraId="4EB1746A" w14:textId="765CDEBF" w:rsidR="00E639E8" w:rsidRDefault="00AD746F" w:rsidP="00BC60D9">
      <w:r>
        <w:t xml:space="preserve">For non-therapeutic compounds TK data were traditionally developed using animal studies; for reasons of both ethics and resources these studies are no longer desirable nor practical for the thousands of remaining chemicals </w:t>
      </w:r>
      <w:r w:rsidR="00EF35D2">
        <w:fldChar w:fldCharType="begin"/>
      </w:r>
      <w:r w:rsidR="0084029A">
        <w:instrText xml:space="preserve"> ADDIN EN.CITE &lt;EndNote&gt;&lt;Cite&gt;&lt;Author&gt;US EPA&lt;/Author&gt;&lt;Year&gt;2019&lt;/Year&gt;&lt;RecNum&gt;132&lt;/RecNum&gt;&lt;DisplayText&gt;[17]&lt;/DisplayText&gt;&lt;record&gt;&lt;rec-number&gt;132&lt;/rec-number&gt;&lt;foreign-keys&gt;&lt;key app="EN" db-id="0trrd5ets2ax97e9wpgxzdxy59zvaatvfeps" timestamp="1628522583"&gt;132&lt;/key&gt;&lt;/foreign-keys&gt;&lt;ref-type name="Government Document"&gt;46&lt;/ref-type&gt;&lt;contributors&gt;&lt;authors&gt;&lt;author&gt;US EPA,&lt;/author&gt;&lt;/authors&gt;&lt;/contributors&gt;&lt;titles&gt;&lt;title&gt;Directive to Prioritize Efforts to Reduce Animal Testing&lt;/title&gt;&lt;/titles&gt;&lt;dates&gt;&lt;year&gt;2019&lt;/year&gt;&lt;/dates&gt;&lt;pub-location&gt;Washington D.C.&lt;/pub-location&gt;&lt;urls&gt;&lt;/urls&gt;&lt;/record&gt;&lt;/Cite&gt;&lt;/EndNote&gt;</w:instrText>
      </w:r>
      <w:r w:rsidR="00EF35D2">
        <w:fldChar w:fldCharType="separate"/>
      </w:r>
      <w:r w:rsidR="0084029A">
        <w:rPr>
          <w:noProof/>
        </w:rPr>
        <w:t>[17]</w:t>
      </w:r>
      <w:r w:rsidR="00EF35D2">
        <w:fldChar w:fldCharType="end"/>
      </w:r>
      <w:r>
        <w:t xml:space="preserve">. An alternative technology developed by the pharmaceutical </w:t>
      </w:r>
      <w:r w:rsidR="00E639E8">
        <w:t xml:space="preserve">industry relies on characterizing certain aspects of TK </w:t>
      </w:r>
      <w:r w:rsidR="00BC60D9" w:rsidRPr="00BC60D9">
        <w:rPr>
          <w:i/>
        </w:rPr>
        <w:t>in vitro</w:t>
      </w:r>
      <w:r w:rsidR="00E639E8">
        <w:t xml:space="preserve"> and then extrapolating to </w:t>
      </w:r>
      <w:r w:rsidR="00BC60D9" w:rsidRPr="00BC60D9">
        <w:rPr>
          <w:i/>
        </w:rPr>
        <w:t>in vivo</w:t>
      </w:r>
      <w:r w:rsidR="00E639E8">
        <w:t xml:space="preserve"> conditions to estimate TK</w:t>
      </w:r>
      <w:r w:rsidR="00294072">
        <w:t xml:space="preserve"> parameters such as AUC</w:t>
      </w:r>
      <w:r w:rsidR="00E639E8">
        <w:t xml:space="preserve">, often within a </w:t>
      </w:r>
      <w:r w:rsidR="0009069D">
        <w:t>three-fold</w:t>
      </w:r>
      <w:r w:rsidR="00F01204">
        <w:t xml:space="preserve"> error</w:t>
      </w:r>
      <w:r w:rsidR="00294072">
        <w:t xml:space="preserve"> </w:t>
      </w:r>
      <w:r w:rsidR="00EF35D2">
        <w:fldChar w:fldCharType="begin"/>
      </w:r>
      <w:r w:rsidR="0084029A">
        <w:instrText xml:space="preserve"> ADDIN EN.CITE &lt;EndNote&gt;&lt;Cite&gt;&lt;Author&gt;Wang&lt;/Author&gt;&lt;Year&gt;2010&lt;/Year&gt;&lt;RecNum&gt;306&lt;/RecNum&gt;&lt;DisplayText&gt;[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EF35D2">
        <w:fldChar w:fldCharType="separate"/>
      </w:r>
      <w:r w:rsidR="0084029A">
        <w:rPr>
          <w:noProof/>
        </w:rPr>
        <w:t>[18]</w:t>
      </w:r>
      <w:r w:rsidR="00EF35D2">
        <w:fldChar w:fldCharType="end"/>
      </w:r>
      <w:r w:rsidR="00E639E8">
        <w:t xml:space="preserve">. </w:t>
      </w:r>
      <w:r w:rsidR="00B738DE">
        <w:t>For the past decade</w:t>
      </w:r>
      <w:r w:rsidR="00C8729E">
        <w:t>,</w:t>
      </w:r>
      <w:r w:rsidR="00B738DE">
        <w:t xml:space="preserve"> government chemical regulatory agencies working with their collaborators and contractors have been collecting </w:t>
      </w:r>
      <w:r>
        <w:t xml:space="preserve">chemical-specific </w:t>
      </w:r>
      <w:r w:rsidR="00BC60D9" w:rsidRPr="00BC60D9">
        <w:rPr>
          <w:i/>
        </w:rPr>
        <w:t>in vitro</w:t>
      </w:r>
      <w:r>
        <w:t xml:space="preserve"> data </w:t>
      </w:r>
      <w:r w:rsidR="003526C1">
        <w:t>that allow prediction of</w:t>
      </w:r>
      <w:r>
        <w:t xml:space="preserve"> TK</w:t>
      </w:r>
      <w:r w:rsidR="00E639E8">
        <w:t xml:space="preserve"> </w:t>
      </w:r>
      <w:r w:rsidR="00EF35D2">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kpvdXJuYWwgQXJ0aWNsZSI+MTc8L3JlZi10eXBlPjxj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</w:fldData>
        </w:fldChar>
      </w:r>
      <w:r w:rsidR="005D33F1">
        <w:instrText xml:space="preserve"> ADDIN EN.CITE </w:instrText>
      </w:r>
      <w:r w:rsidR="005D33F1">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kpvdXJuYWwgQXJ0aWNsZSI+MTc8L3JlZi10eXBlPjxj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</w:fldData>
        </w:fldChar>
      </w:r>
      <w:r w:rsidR="005D33F1">
        <w:instrText xml:space="preserve"> ADDIN EN.CITE.DATA </w:instrText>
      </w:r>
      <w:r w:rsidR="005D33F1">
        <w:fldChar w:fldCharType="end"/>
      </w:r>
      <w:r w:rsidR="00EF35D2">
        <w:fldChar w:fldCharType="separate"/>
      </w:r>
      <w:r w:rsidR="0023790E">
        <w:rPr>
          <w:noProof/>
        </w:rPr>
        <w:t>[8-12,19]</w:t>
      </w:r>
      <w:r w:rsidR="00EF35D2">
        <w:fldChar w:fldCharType="end"/>
      </w:r>
      <w:r>
        <w:t xml:space="preserve">. </w:t>
      </w:r>
      <w:r w:rsidR="00E639E8">
        <w:t>Th</w:t>
      </w:r>
      <w:r w:rsidR="00D863B1">
        <w:t>ese</w:t>
      </w:r>
      <w:r w:rsidR="00E639E8">
        <w:t xml:space="preserve"> data currently </w:t>
      </w:r>
      <w:r w:rsidR="00A228B3">
        <w:t>span</w:t>
      </w:r>
      <w:r w:rsidR="00E639E8">
        <w:t xml:space="preserve"> </w:t>
      </w:r>
      <w:r w:rsidR="00F01204">
        <w:t xml:space="preserve">approximately one </w:t>
      </w:r>
      <w:r w:rsidR="00E639E8">
        <w:t>thousand chemicals used for industry, pesticides, diet, therapy, and consumer products. However, thousands more remain uncharacterized.</w:t>
      </w:r>
    </w:p>
    <w:p w14:paraId="2932FD4A" w14:textId="77777777" w:rsidR="00A05C83" w:rsidRDefault="00A05C83" w:rsidP="00BC60D9"/>
    <w:p w14:paraId="6009E137" w14:textId="55DF35CB" w:rsidR="00B738DE" w:rsidRDefault="00E639E8" w:rsidP="00BC60D9">
      <w:r>
        <w:t xml:space="preserve">The U.S. National Academies of Science, Engineering, and Mathematics have recognized that </w:t>
      </w:r>
      <w:r w:rsidR="00BC60D9" w:rsidRPr="00BC60D9">
        <w:rPr>
          <w:i/>
        </w:rPr>
        <w:t>in vitro</w:t>
      </w:r>
      <w:r>
        <w:t xml:space="preserve"> TK data “</w:t>
      </w:r>
      <w:r w:rsidR="00067D83">
        <w:t>enabled first-tier risk-based rankings of chemicals on the basis of margins of exposure—the ratio of exposures that cause effects (or bioactivity) to measured or estimated human exposures</w:t>
      </w:r>
      <w:r>
        <w:t xml:space="preserve">” </w:t>
      </w:r>
      <w:r w:rsidR="00EF35D2">
        <w:fldChar w:fldCharType="begin"/>
      </w:r>
      <w:r w:rsidR="0084029A">
        <w: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instrText>
      </w:r>
      <w:r w:rsidR="00EF35D2">
        <w:fldChar w:fldCharType="separate"/>
      </w:r>
      <w:r w:rsidR="0084029A">
        <w:rPr>
          <w:noProof/>
        </w:rPr>
        <w:t>[20]</w:t>
      </w:r>
      <w:r w:rsidR="00EF35D2">
        <w:fldChar w:fldCharType="end"/>
      </w:r>
      <w:r w:rsidR="00067D83">
        <w:t xml:space="preserve">. To address the remaining chemicals for which even </w:t>
      </w:r>
      <w:r w:rsidR="00BC60D9" w:rsidRPr="00BC60D9">
        <w:rPr>
          <w:i/>
        </w:rPr>
        <w:t>in vitro</w:t>
      </w:r>
      <w:r w:rsidR="00067D83">
        <w:t xml:space="preserve"> TK data are unavailable, multiple organizations have developed </w:t>
      </w:r>
      <w:r w:rsidR="00BC60D9" w:rsidRPr="00BC60D9">
        <w:rPr>
          <w:i/>
        </w:rPr>
        <w:t>in silico</w:t>
      </w:r>
      <w:r w:rsidR="00067D83">
        <w:t xml:space="preserve"> quantitative structure-property relationship (QSPR) models for predicting these values </w:t>
      </w:r>
      <w:r w:rsidR="00EF35D2">
        <w:fldChar w:fldCharType="begin">
          <w:fldData xml:space="preserve">PEVuZE5vdGU+PENpdGU+PEF1dGhvcj5Bcm5vdDwvQXV0aG9yPjxZZWFyPjIwMTQ8L1llYXI+PFJl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</w:fldData>
        </w:fldChar>
      </w:r>
      <w:r w:rsidR="005D33F1">
        <w:instrText xml:space="preserve"> ADDIN EN.CITE </w:instrText>
      </w:r>
      <w:r w:rsidR="005D33F1">
        <w:fldChar w:fldCharType="begin">
          <w:fldData xml:space="preserve">PEVuZE5vdGU+PENpdGU+PEF1dGhvcj5Bcm5vdDwvQXV0aG9yPjxZZWFyPjIwMTQ8L1llYXI+PFJl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</w:fldData>
        </w:fldChar>
      </w:r>
      <w:r w:rsidR="005D33F1">
        <w:instrText xml:space="preserve"> ADDIN EN.CITE.DATA </w:instrText>
      </w:r>
      <w:r w:rsidR="005D33F1">
        <w:fldChar w:fldCharType="end"/>
      </w:r>
      <w:r w:rsidR="00EF35D2">
        <w:fldChar w:fldCharType="separate"/>
      </w:r>
      <w:r w:rsidR="0084029A">
        <w:rPr>
          <w:noProof/>
        </w:rPr>
        <w:t>[21-25]</w:t>
      </w:r>
      <w:r w:rsidR="00EF35D2">
        <w:fldChar w:fldCharType="end"/>
      </w:r>
      <w:r w:rsidR="00067D83">
        <w:t xml:space="preserve">. Meanwhile, </w:t>
      </w:r>
      <w:r w:rsidR="00AD746F" w:rsidRPr="00AD746F">
        <w:t xml:space="preserve">EPA </w:t>
      </w:r>
      <w:r w:rsidR="00067D83">
        <w:t>and other organizations are</w:t>
      </w:r>
      <w:r w:rsidR="00AD746F" w:rsidRPr="00AD746F">
        <w:t xml:space="preserve"> continuing to accumulate chemical-specific TK data, both</w:t>
      </w:r>
      <w:r w:rsidR="00067D83">
        <w:t xml:space="preserve"> </w:t>
      </w:r>
      <w:r w:rsidR="00BC60D9" w:rsidRPr="00BC60D9">
        <w:rPr>
          <w:i/>
        </w:rPr>
        <w:t>in vivo</w:t>
      </w:r>
      <w:r w:rsidR="00AD746F" w:rsidRPr="00AD746F">
        <w:t xml:space="preserve"> </w:t>
      </w:r>
      <w:r w:rsidR="00067D83">
        <w:t xml:space="preserve">– that is, curation of data from the scientific literature as well as a targeted animal studies only when needed </w:t>
      </w:r>
      <w:r w:rsidR="00EF35D2">
        <w:fldChar w:fldCharType="begin"/>
      </w:r>
      <w:r w:rsidR="0084029A">
        <w:instrText xml:space="preserve"> ADDIN EN.CITE &lt;EndNote&gt;&lt;Cite&gt;&lt;Author&gt;Wambaugh&lt;/Author&gt;&lt;Year&gt;2018&lt;/Year&gt;&lt;RecNum&gt;690&lt;/RecNum&gt;&lt;DisplayText&gt;[26,27]&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Cite&gt;&lt;Author&gt;Sayre&lt;/Author&gt;&lt;Year&gt;2020&lt;/Year&gt;&lt;RecNum&gt;885&lt;/RecNum&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6,27]</w:t>
      </w:r>
      <w:r w:rsidR="00EF35D2">
        <w:fldChar w:fldCharType="end"/>
      </w:r>
      <w:r w:rsidR="00067D83">
        <w:t xml:space="preserve"> – as well as </w:t>
      </w:r>
      <w:r w:rsidR="00BC60D9" w:rsidRPr="00BC60D9">
        <w:rPr>
          <w:i/>
        </w:rPr>
        <w:t>in vitro</w:t>
      </w:r>
      <w:r w:rsidR="00AD746F" w:rsidRPr="00AD746F">
        <w:t xml:space="preserve"> </w:t>
      </w:r>
      <w:r w:rsidR="00EF35D2">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Kb3Vy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</w:fldData>
        </w:fldChar>
      </w:r>
      <w:r w:rsidR="005D33F1">
        <w:instrText xml:space="preserve"> ADDIN EN.CITE </w:instrText>
      </w:r>
      <w:r w:rsidR="005D33F1">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Kb3Vy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</w:fldData>
        </w:fldChar>
      </w:r>
      <w:r w:rsidR="005D33F1">
        <w:instrText xml:space="preserve"> ADDIN EN.CITE.DATA </w:instrText>
      </w:r>
      <w:r w:rsidR="005D33F1">
        <w:fldChar w:fldCharType="end"/>
      </w:r>
      <w:r w:rsidR="00EF35D2">
        <w:fldChar w:fldCharType="separate"/>
      </w:r>
      <w:r w:rsidR="0023790E">
        <w:rPr>
          <w:noProof/>
        </w:rPr>
        <w:t>[11,19,12]</w:t>
      </w:r>
      <w:r w:rsidR="00EF35D2">
        <w:fldChar w:fldCharType="end"/>
      </w:r>
      <w:r w:rsidR="00067D83">
        <w:t>.</w:t>
      </w:r>
    </w:p>
    <w:p w14:paraId="3E8C1F90" w14:textId="77777777" w:rsidR="00A05C83" w:rsidRDefault="00A05C83" w:rsidP="00BC60D9"/>
    <w:p w14:paraId="28613D2D" w14:textId="6444E866" w:rsidR="00226A41" w:rsidRDefault="00CC07C1" w:rsidP="00BC60D9">
      <w:pPr>
        <w:rPr>
          <w:rFonts w:asciiTheme="majorHAnsi" w:eastAsiaTheme="majorEastAsia" w:hAnsiTheme="majorHAnsi" w:cstheme="majorBidi"/>
          <w:sz w:val="32"/>
          <w:szCs w:val="32"/>
        </w:rPr>
      </w:pPr>
      <w:r>
        <w:t xml:space="preserve">Here we examine the TK predictions from six different modeling teams. </w:t>
      </w:r>
      <w:r w:rsidR="00810B69" w:rsidRPr="00810B69">
        <w:t xml:space="preserve">Four modeling teams produced </w:t>
      </w:r>
      <w:r>
        <w:t>QSPR</w:t>
      </w:r>
      <w:r w:rsidR="00810B69" w:rsidRPr="00810B69">
        <w:t xml:space="preserve"> models for two key toxicokinetic parameters that can be measured </w:t>
      </w:r>
      <w:r w:rsidR="00BC60D9" w:rsidRPr="00BC60D9">
        <w:rPr>
          <w:i/>
          <w:iCs/>
        </w:rPr>
        <w:t>in vitro</w:t>
      </w:r>
      <w:r w:rsidR="00810B69" w:rsidRPr="00810B69">
        <w:t>: intrinsic hepatic clearance (Cl</w:t>
      </w:r>
      <w:r w:rsidR="00810B69" w:rsidRPr="00810B69">
        <w:rPr>
          <w:vertAlign w:val="subscript"/>
        </w:rPr>
        <w:t>int</w:t>
      </w:r>
      <w:r w:rsidR="00810B69" w:rsidRPr="00810B69">
        <w:t xml:space="preserve"> measured with hepatocyte incubations</w:t>
      </w:r>
      <w:r w:rsidR="00D863B1">
        <w:t xml:space="preserve">, </w:t>
      </w:r>
      <w:r w:rsidR="00296CF3">
        <w:fldChar w:fldCharType="begin"/>
      </w:r>
      <w:r w:rsidR="0084029A">
        <w:instrText xml:space="preserve"> ADDIN EN.CITE &lt;EndNote&gt;&lt;Cite&gt;&lt;Author&gt;Shibata&lt;/Author&gt;&lt;Year&gt;2002&lt;/Year&gt;&lt;RecNum&gt;254&lt;/RecNum&gt;&lt;DisplayText&gt;[28]&lt;/DisplayText&gt;&lt;record&gt;&lt;rec-number&gt;254&lt;/rec-number&gt;&lt;foreign-keys&gt;&lt;key app="EN" db-id="5sedwzxv0frxxfep2afv55whvxe0v9vsv290" timestamp="1559649428"&gt;254&lt;/key&gt;&lt;/foreign-keys&gt;&lt;ref-type name="Journal Article"&gt;17&lt;/ref-type&gt;&lt;contributors&gt;&lt;authors&gt;&lt;author&gt;Shibata, Yoshihiro&lt;/author&gt;&lt;author&gt;Takahashi, Hiroyuki&lt;/author&gt;&lt;author&gt;Chiba, Masato&lt;/author&gt;&lt;author&gt;Ishii, Yasuyuki&lt;/author&gt;&lt;/authors&gt;&lt;/contributors&gt;&lt;titles&gt;&lt;title&gt;Prediction of hepatic clearance and availability by cryopreserved human hepatocytes: an application of serum incubation method&lt;/title&gt;&lt;secondary-title&gt;Drug Metabolism and Disposition&lt;/secondary-title&gt;&lt;/titles&gt;&lt;periodical&gt;&lt;full-title&gt;Drug Metabolism and Disposition&lt;/full-title&gt;&lt;/periodical&gt;&lt;pages&gt;892-896&lt;/pages&gt;&lt;volume&gt;30&lt;/volume&gt;&lt;number&gt;8&lt;/number&gt;&lt;dates&gt;&lt;year&gt;2002&lt;/year&gt;&lt;/dates&gt;&lt;isbn&gt;1521-009X&lt;/isbn&gt;&lt;urls&gt;&lt;/urls&gt;&lt;/record&gt;&lt;/Cite&gt;&lt;/EndNote&gt;</w:instrText>
      </w:r>
      <w:r w:rsidR="00296CF3">
        <w:fldChar w:fldCharType="separate"/>
      </w:r>
      <w:r w:rsidR="0084029A">
        <w:rPr>
          <w:noProof/>
        </w:rPr>
        <w:t>[28]</w:t>
      </w:r>
      <w:r w:rsidR="00296CF3">
        <w:fldChar w:fldCharType="end"/>
      </w:r>
      <w:r w:rsidR="00810B69" w:rsidRPr="00810B69">
        <w:t>) and fraction unbound in plasma (f</w:t>
      </w:r>
      <w:r w:rsidR="00810B69" w:rsidRPr="00810B69">
        <w:rPr>
          <w:vertAlign w:val="subscript"/>
        </w:rPr>
        <w:t>up</w:t>
      </w:r>
      <w:r w:rsidR="00D863B1">
        <w:t xml:space="preserve">, typically measured via rapid equilibrium dialysis </w:t>
      </w:r>
      <w:r w:rsidR="00296CF3">
        <w:fldChar w:fldCharType="begin"/>
      </w:r>
      <w:r w:rsidR="0084029A">
        <w:instrText xml:space="preserve"> ADDIN EN.CITE &lt;EndNote&gt;&lt;Cite&gt;&lt;Author&gt;Waters&lt;/Author&gt;&lt;Year&gt;2008&lt;/Year&gt;&lt;RecNum&gt;307&lt;/RecNum&gt;&lt;DisplayText&gt;[29]&lt;/DisplayText&gt;&lt;record&gt;&lt;rec-number&gt;307&lt;/rec-number&gt;&lt;foreign-keys&gt;&lt;key app="EN" db-id="5sedwzxv0frxxfep2afv55whvxe0v9vsv290" timestamp="1559649428"&gt;307&lt;/key&gt;&lt;/foreign-keys&gt;&lt;ref-type name="Journal Article"&gt;17&lt;/ref-type&gt;&lt;contributors&gt;&lt;authors&gt;&lt;author&gt;Waters, Nigel J&lt;/author&gt;&lt;author&gt;Jones, Rachel&lt;/author&gt;&lt;author&gt;Williams, Gareth&lt;/author&gt;&lt;author&gt;Sohal, Bindi&lt;/author&gt;&lt;/authors&gt;&lt;/contributors&gt;&lt;titles&gt;&lt;title&gt;Validation of a rapid equilibrium dialysis approach for the measurement of plasma protein binding&lt;/title&gt;&lt;secondary-title&gt;Journal of Pharmaceutical Sciences&lt;/secondary-title&gt;&lt;/titles&gt;&lt;periodical&gt;&lt;full-title&gt;Journal of Pharmaceutical Sciences&lt;/full-title&gt;&lt;/periodical&gt;&lt;pages&gt;4586-4595&lt;/pages&gt;&lt;volume&gt;97&lt;/volume&gt;&lt;number&gt;10&lt;/number&gt;&lt;dates&gt;&lt;year&gt;2008&lt;/year&gt;&lt;/dates&gt;&lt;isbn&gt;1520-6017&lt;/isbn&gt;&lt;urls&gt;&lt;/urls&gt;&lt;/record&gt;&lt;/Cite&gt;&lt;/EndNote&gt;</w:instrText>
      </w:r>
      <w:r w:rsidR="00296CF3">
        <w:fldChar w:fldCharType="separate"/>
      </w:r>
      <w:r w:rsidR="0084029A">
        <w:rPr>
          <w:noProof/>
        </w:rPr>
        <w:t>[29]</w:t>
      </w:r>
      <w:r w:rsidR="00296CF3">
        <w:fldChar w:fldCharType="end"/>
      </w:r>
      <w:r w:rsidR="00D863B1">
        <w:t>)</w:t>
      </w:r>
      <w:r>
        <w:t xml:space="preserve">. The models are initially evaluated for their ability to reproduce </w:t>
      </w:r>
      <w:r w:rsidR="00BC60D9" w:rsidRPr="00BC60D9">
        <w:rPr>
          <w:i/>
        </w:rPr>
        <w:t>in vitro</w:t>
      </w:r>
      <w:r>
        <w:t xml:space="preserve"> measured values. However, we focus on analysis of the predictions for chemical concentration as a function of time (CvT) that can be made when a generic physiologically-based TK (PBTK) model </w:t>
      </w:r>
      <w:r w:rsidR="00EF35D2">
        <w:fldChar w:fldCharType="begin"/>
      </w:r>
      <w:r w:rsidR="005D33F1">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t xml:space="preserve"> is used with the predictions from each QSPR. For this study </w:t>
      </w:r>
      <w:r w:rsidR="00BC60D9" w:rsidRPr="00BC60D9">
        <w:rPr>
          <w:i/>
        </w:rPr>
        <w:t>in vivo</w:t>
      </w:r>
      <w:r w:rsidRPr="00CC07C1">
        <w:t xml:space="preserve"> plasma </w:t>
      </w:r>
      <w:r>
        <w:t xml:space="preserve">and blood </w:t>
      </w:r>
      <w:r w:rsidRPr="00CC07C1">
        <w:t xml:space="preserve">concentration vs. time data </w:t>
      </w:r>
      <w:r>
        <w:t xml:space="preserve">for </w:t>
      </w:r>
      <w:r w:rsidR="009413F6">
        <w:t xml:space="preserve">rat and </w:t>
      </w:r>
      <w:r>
        <w:t xml:space="preserve">human </w:t>
      </w:r>
      <w:r w:rsidRPr="00CC07C1">
        <w:t xml:space="preserve">were </w:t>
      </w:r>
      <w:r w:rsidR="00790006">
        <w:t xml:space="preserve">initially </w:t>
      </w:r>
      <w:r w:rsidRPr="00CC07C1">
        <w:t xml:space="preserve">available for 101 chemicals from the CvTdb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00810B69" w:rsidRPr="00810B69">
        <w:t xml:space="preserve">Models </w:t>
      </w:r>
      <w:r>
        <w:t>a</w:t>
      </w:r>
      <w:r w:rsidR="00810B69" w:rsidRPr="00810B69">
        <w:t xml:space="preserve">re evaluated for ability to reproduce the full </w:t>
      </w:r>
      <w:r w:rsidR="008C1DE3">
        <w:t>CvT</w:t>
      </w:r>
      <w:r w:rsidR="00810B69" w:rsidRPr="00810B69">
        <w:t xml:space="preserve"> curve as well as summary statistics</w:t>
      </w:r>
      <w:r>
        <w:t xml:space="preserve"> (such as peak plasma concentration)</w:t>
      </w:r>
      <w:r w:rsidR="00810B69" w:rsidRPr="00810B69">
        <w:t xml:space="preserve"> and parameters (such as </w:t>
      </w:r>
      <w:r>
        <w:t xml:space="preserve">chemical </w:t>
      </w:r>
      <w:r w:rsidR="00810B69" w:rsidRPr="00810B69">
        <w:t>half-life)</w:t>
      </w:r>
      <w:r>
        <w:t xml:space="preserve">. </w:t>
      </w:r>
      <w:r w:rsidR="00810B69" w:rsidRPr="00810B69">
        <w:t xml:space="preserve">Two additional models for chemical half-life </w:t>
      </w:r>
      <w:r>
        <w:t>are</w:t>
      </w:r>
      <w:r w:rsidR="00810B69" w:rsidRPr="00810B69">
        <w:t xml:space="preserve"> also evaluated</w:t>
      </w:r>
      <w:r>
        <w:t>. The six modeling teams w</w:t>
      </w:r>
      <w:r w:rsidR="009262EC" w:rsidRPr="009262EC">
        <w:t>ere</w:t>
      </w:r>
      <w:r>
        <w:t xml:space="preserve"> provided with chemical identities </w:t>
      </w:r>
      <w:r w:rsidR="009E42B1">
        <w:t xml:space="preserve">and some physico-chemical descriptors </w:t>
      </w:r>
      <w:r>
        <w:t>but were</w:t>
      </w:r>
      <w:r w:rsidR="009262EC" w:rsidRPr="009262EC">
        <w:t xml:space="preserve"> not provided with the actual </w:t>
      </w:r>
      <w:r w:rsidR="00BC60D9" w:rsidRPr="00BC60D9">
        <w:rPr>
          <w:i/>
        </w:rPr>
        <w:t>in vivo</w:t>
      </w:r>
      <w:r w:rsidR="009262EC" w:rsidRPr="009262EC">
        <w:t xml:space="preserve"> </w:t>
      </w:r>
      <w:r w:rsidR="008C1DE3">
        <w:t>evaluation data</w:t>
      </w:r>
      <w:r w:rsidR="009262EC" w:rsidRPr="009262EC">
        <w:t xml:space="preserve">. </w:t>
      </w:r>
      <w:r w:rsidR="00226A41">
        <w:br w:type="page"/>
      </w:r>
    </w:p>
    <w:p w14:paraId="24BD764E" w14:textId="6569D6C5" w:rsidR="00AA4D78" w:rsidRDefault="00AA4D78" w:rsidP="00BC60D9">
      <w:pPr>
        <w:pStyle w:val="Heading1"/>
      </w:pPr>
      <w:r>
        <w:lastRenderedPageBreak/>
        <w:t>Methods</w:t>
      </w:r>
    </w:p>
    <w:p w14:paraId="348685F1" w14:textId="72156FA4" w:rsidR="00BE1670" w:rsidRDefault="00DA2F7F" w:rsidP="00BC60D9">
      <w:r>
        <w:t xml:space="preserve">As summarized in </w:t>
      </w:r>
      <w:r w:rsidR="00DE3F4C">
        <w:fldChar w:fldCharType="begin"/>
      </w:r>
      <w:r w:rsidR="00DE3F4C">
        <w:instrText xml:space="preserve"> REF _Ref79324002 \h </w:instrText>
      </w:r>
      <w:r w:rsidR="003B0C76">
        <w:instrText xml:space="preserve"> \* MERGEFORMAT </w:instrText>
      </w:r>
      <w:r w:rsidR="00DE3F4C">
        <w:fldChar w:fldCharType="separate"/>
      </w:r>
      <w:r w:rsidR="001726ED">
        <w:t xml:space="preserve">Table </w:t>
      </w:r>
      <w:r w:rsidR="001726ED">
        <w:rPr>
          <w:noProof/>
        </w:rPr>
        <w:t>1</w:t>
      </w:r>
      <w:r w:rsidR="00DE3F4C">
        <w:fldChar w:fldCharType="end"/>
      </w:r>
      <w:r>
        <w:t xml:space="preserve">, three levels of evaluation were made. First (Level 1), QSPR predictions of parameters were compared against </w:t>
      </w:r>
      <w:r w:rsidR="00BC60D9" w:rsidRPr="00BC60D9">
        <w:rPr>
          <w:i/>
        </w:rPr>
        <w:t>in vitro</w:t>
      </w:r>
      <w:r>
        <w:t xml:space="preserve">-measured values for each chemical where data were available. Then (Level 2) the ability of a PBTK model to predict chemical concentration vs. time behavior was evaluated against </w:t>
      </w:r>
      <w:r w:rsidR="00BC60D9" w:rsidRPr="00BC60D9">
        <w:rPr>
          <w:i/>
        </w:rPr>
        <w:t>in vivo</w:t>
      </w:r>
      <w:r>
        <w:t xml:space="preserve"> measurements for the full time-course observed for each combination of QSPR and chemical. Finally (Level 3) the ability of the QSPRs and PBTK model to predict summary statistics (for example Cmax, AUC, half-life) was evaluated.</w:t>
      </w:r>
      <w:r w:rsidR="00F22341">
        <w:t xml:space="preserve"> All analyses were performed in the free, open-source statistical analysis language R </w:t>
      </w:r>
      <w:r w:rsidR="00EF35D2">
        <w:fldChar w:fldCharType="begin"/>
      </w:r>
      <w:r w:rsidR="0084029A">
        <w:instrText xml:space="preserve"> ADDIN EN.CITE &lt;EndNote&gt;&lt;Cite&gt;&lt;Author&gt;R Core Team&lt;/Author&gt;&lt;Year&gt;2021&lt;/Year&gt;&lt;RecNum&gt;136&lt;/RecNum&gt;&lt;DisplayText&gt;[31]&lt;/DisplayText&gt;&lt;record&gt;&lt;rec-number&gt;136&lt;/rec-number&gt;&lt;foreign-keys&gt;&lt;key app="EN" db-id="0trrd5ets2ax97e9wpgxzdxy59zvaatvfeps" timestamp="1628523591"&gt;13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EF35D2">
        <w:fldChar w:fldCharType="separate"/>
      </w:r>
      <w:r w:rsidR="0084029A">
        <w:rPr>
          <w:noProof/>
        </w:rPr>
        <w:t>[31]</w:t>
      </w:r>
      <w:r w:rsidR="00EF35D2">
        <w:fldChar w:fldCharType="end"/>
      </w:r>
      <w:r w:rsidR="00F22341">
        <w:t xml:space="preserve"> v4.</w:t>
      </w:r>
      <w:r w:rsidR="00790006">
        <w:t>4</w:t>
      </w:r>
      <w:r w:rsidR="00F22341">
        <w:t xml:space="preserve">.0. Analyses were performed on a Dell </w:t>
      </w:r>
      <w:r w:rsidR="00790006">
        <w:t>Precision 7560</w:t>
      </w:r>
      <w:r w:rsidR="00F22341">
        <w:t xml:space="preserve"> laptop personal computer.</w:t>
      </w:r>
      <w:r w:rsidR="00FF4817">
        <w:t xml:space="preserve"> </w:t>
      </w:r>
      <w:r w:rsidR="00645AA6">
        <w:t xml:space="preserve">Scripts to perform all analyses are available in RMarkdown </w:t>
      </w:r>
      <w:r w:rsidR="00F96FC3">
        <w:fldChar w:fldCharType="begin"/>
      </w:r>
      <w:r w:rsidR="0084029A">
        <w:instrText xml:space="preserve"> ADDIN EN.CITE &lt;EndNote&gt;&lt;Cite&gt;&lt;Author&gt;Baumer&lt;/Author&gt;&lt;Year&gt;2015&lt;/Year&gt;&lt;RecNum&gt;956&lt;/RecNum&gt;&lt;DisplayText&gt;[32]&lt;/DisplayText&gt;&lt;record&gt;&lt;rec-number&gt;956&lt;/rec-number&gt;&lt;foreign-keys&gt;&lt;key app="EN" db-id="5sedwzxv0frxxfep2afv55whvxe0v9vsv290" timestamp="1630591317"&gt;956&lt;/key&gt;&lt;/foreign-keys&gt;&lt;ref-type name="Journal Article"&gt;17&lt;/ref-type&gt;&lt;contributors&gt;&lt;authors&gt;&lt;author&gt;Baumer, Benjamin&lt;/author&gt;&lt;author&gt;Udwin, Dana&lt;/author&gt;&lt;/authors&gt;&lt;/contributors&gt;&lt;titles&gt;&lt;title&gt;R markdown&lt;/title&gt;&lt;secondary-title&gt;Wiley Interdisciplinary Reviews: Computational Statistics&lt;/secondary-title&gt;&lt;/titles&gt;&lt;periodical&gt;&lt;full-title&gt;Wiley Interdisciplinary Reviews: Computational Statistics&lt;/full-title&gt;&lt;/periodical&gt;&lt;pages&gt;167-177&lt;/pages&gt;&lt;volume&gt;7&lt;/volume&gt;&lt;number&gt;3&lt;/number&gt;&lt;dates&gt;&lt;year&gt;2015&lt;/year&gt;&lt;/dates&gt;&lt;isbn&gt;1939-5108&lt;/isbn&gt;&lt;urls&gt;&lt;/urls&gt;&lt;/record&gt;&lt;/Cite&gt;&lt;/EndNote&gt;</w:instrText>
      </w:r>
      <w:r w:rsidR="00F96FC3">
        <w:fldChar w:fldCharType="separate"/>
      </w:r>
      <w:r w:rsidR="0084029A">
        <w:rPr>
          <w:noProof/>
        </w:rPr>
        <w:t>[32]</w:t>
      </w:r>
      <w:r w:rsidR="00F96FC3">
        <w:fldChar w:fldCharType="end"/>
      </w:r>
      <w:r w:rsidR="00645AA6">
        <w:t xml:space="preserve"> format as supplemental material</w:t>
      </w:r>
      <w:r w:rsidR="00BE1670">
        <w:t xml:space="preserve"> at </w:t>
      </w:r>
      <w:hyperlink r:id="rId10" w:history="1">
        <w:r w:rsidR="002E3B65">
          <w:rPr>
            <w:rStyle w:val="Hyperlink"/>
          </w:rPr>
          <w:t>https://github.com/USEPA/CompTox-ExpoCast-HTTKQSPRs</w:t>
        </w:r>
      </w:hyperlink>
      <w:r w:rsidR="00BE1670">
        <w:t>.</w:t>
      </w:r>
    </w:p>
    <w:p w14:paraId="3BA9C645" w14:textId="77777777" w:rsidR="00645AA6" w:rsidRDefault="00645AA6" w:rsidP="00BC60D9"/>
    <w:p w14:paraId="5B33B51C" w14:textId="77777777" w:rsidR="00DA2F7F" w:rsidRDefault="00DA2F7F" w:rsidP="00BC60D9">
      <w:pPr>
        <w:pStyle w:val="Heading2"/>
      </w:pPr>
      <w:r>
        <w:t>HTTK</w:t>
      </w:r>
    </w:p>
    <w:p w14:paraId="5E6119BB" w14:textId="6523E8E0" w:rsidR="00C57902" w:rsidRDefault="00DA2F7F" w:rsidP="00BC60D9">
      <w:r w:rsidRPr="00810B69">
        <w:t xml:space="preserve">R package “httk” </w:t>
      </w:r>
      <w:r w:rsidR="00EF35D2">
        <w:fldChar w:fldCharType="begin"/>
      </w:r>
      <w:r w:rsidR="005D33F1">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rsidRPr="00810B69">
        <w:t xml:space="preserve"> </w:t>
      </w:r>
      <w:r w:rsidR="00F22341" w:rsidRPr="001E2AC4">
        <w:rPr>
          <w:highlight w:val="yellow"/>
        </w:rPr>
        <w:t>v2.</w:t>
      </w:r>
      <w:r w:rsidR="00790006" w:rsidRPr="001E2AC4">
        <w:rPr>
          <w:highlight w:val="yellow"/>
        </w:rPr>
        <w:t>3.2</w:t>
      </w:r>
      <w:r w:rsidR="00F22341">
        <w:t xml:space="preserve"> was used for this analysis. </w:t>
      </w:r>
      <w:r w:rsidR="00BE1670">
        <w:t xml:space="preserve">All </w:t>
      </w:r>
      <w:r w:rsidR="00BE1670" w:rsidRPr="00BE1670">
        <w:rPr>
          <w:i/>
          <w:iCs/>
        </w:rPr>
        <w:t>in vitro</w:t>
      </w:r>
      <w:r w:rsidR="00BE1670">
        <w:t xml:space="preserve"> and </w:t>
      </w:r>
      <w:r w:rsidR="00BE1670" w:rsidRPr="00BE1670">
        <w:rPr>
          <w:i/>
          <w:iCs/>
        </w:rPr>
        <w:t>in vivo</w:t>
      </w:r>
      <w:r w:rsidR="00BE1670">
        <w:t xml:space="preserve"> data are made available through data tables released as part of this package. </w:t>
      </w:r>
      <w:r w:rsidR="00F22341">
        <w:t xml:space="preserve">“httk” </w:t>
      </w:r>
      <w:r w:rsidRPr="00810B69">
        <w:t xml:space="preserve">can parameterize a </w:t>
      </w:r>
      <w:r w:rsidR="006567F7" w:rsidRPr="00810B69">
        <w:t>physiologically based</w:t>
      </w:r>
      <w:r w:rsidRPr="00810B69">
        <w:t xml:space="preserve"> toxicokinetic (PBTK) model based on chemical-specific values for</w:t>
      </w:r>
      <w:r w:rsidR="00C57902">
        <w:t xml:space="preserve"> fraction unbound in plasma (</w:t>
      </w:r>
      <w:r w:rsidRPr="00810B69">
        <w:t>f</w:t>
      </w:r>
      <w:r w:rsidRPr="00810B69">
        <w:rPr>
          <w:vertAlign w:val="subscript"/>
        </w:rPr>
        <w:t>up</w:t>
      </w:r>
      <w:r w:rsidR="00C57902">
        <w:t>, unitless) a</w:t>
      </w:r>
      <w:r w:rsidRPr="00810B69">
        <w:t xml:space="preserve">nd </w:t>
      </w:r>
      <w:r w:rsidR="00C57902">
        <w:t>intrinsic hepatic clearance (</w:t>
      </w:r>
      <w:r w:rsidRPr="00810B69">
        <w:t>Cl</w:t>
      </w:r>
      <w:r w:rsidRPr="00810B69">
        <w:rPr>
          <w:vertAlign w:val="subscript"/>
        </w:rPr>
        <w:t>int</w:t>
      </w:r>
      <w:r w:rsidR="00C57902">
        <w:t>, µL/min/10</w:t>
      </w:r>
      <w:r w:rsidR="00C57902" w:rsidRPr="00C57902">
        <w:rPr>
          <w:vertAlign w:val="superscript"/>
        </w:rPr>
        <w:t>6</w:t>
      </w:r>
      <w:r w:rsidR="00C57902">
        <w:t xml:space="preserve"> hepatocytes). These </w:t>
      </w:r>
      <w:r w:rsidR="006567F7">
        <w:t xml:space="preserve">experimentally measured </w:t>
      </w:r>
      <w:r w:rsidR="00C57902">
        <w:t>values are collected from peer-reviewed literature and provided by “httk”. All the QSPRs analyzed here were trained to human data.</w:t>
      </w:r>
    </w:p>
    <w:p w14:paraId="6E828D6C" w14:textId="77777777" w:rsidR="00645AA6" w:rsidRDefault="00645AA6" w:rsidP="00BC60D9"/>
    <w:p w14:paraId="4C3850B2" w14:textId="7266C5C7" w:rsidR="00DA2F7F" w:rsidRDefault="00DA2F7F" w:rsidP="00BC60D9">
      <w:r>
        <w:t>The generic PBTK model used here (model “pbtk”) consists of</w:t>
      </w:r>
      <w:r w:rsidR="00DE3F4C">
        <w:t xml:space="preserve"> well-mixed compartments for the gut, kidney, liver, and rest of body. The model is parameterized for a chemical using f</w:t>
      </w:r>
      <w:r w:rsidR="00DE3F4C" w:rsidRPr="009E42B1">
        <w:rPr>
          <w:vertAlign w:val="subscript"/>
        </w:rPr>
        <w:t>up</w:t>
      </w:r>
      <w:r w:rsidR="00DE3F4C">
        <w:t xml:space="preserve"> and C</w:t>
      </w:r>
      <w:r w:rsidR="00DE3F4C" w:rsidRPr="009E42B1">
        <w:rPr>
          <w:vertAlign w:val="subscript"/>
        </w:rPr>
        <w:t>lint</w:t>
      </w:r>
      <w:r w:rsidR="00DE3F4C">
        <w:t xml:space="preserve"> plus equilibrium tissue:plasma partition coefficients predicted with a modified Schmitt’s method </w:t>
      </w:r>
      <w:r w:rsidR="00EF35D2">
        <w:fldChar w:fldCharType="begin"/>
      </w:r>
      <w:r w:rsidR="0084029A">
        <w:instrText xml:space="preserve"> ADDIN EN.CITE &lt;EndNote&gt;&lt;Cite&gt;&lt;Author&gt;Schmitt&lt;/Author&gt;&lt;Year&gt;2008&lt;/Year&gt;&lt;RecNum&gt;246&lt;/RecNum&gt;&lt;DisplayText&gt;[33,34]&lt;/DisplayText&gt;&lt;record&gt;&lt;rec-number&gt;246&lt;/rec-number&gt;&lt;foreign-keys&gt;&lt;key app="EN" db-id="5sedwzxv0frxxfep2afv55whvxe0v9vsv290" timestamp="1559649428"&gt;246&lt;/key&gt;&lt;/foreign-keys&gt;&lt;ref-type name="Journal Article"&gt;17&lt;/ref-type&gt;&lt;contributors&gt;&lt;authors&gt;&lt;author&gt;Schmitt, Walter&lt;/author&gt;&lt;/authors&gt;&lt;/contributors&gt;&lt;titles&gt;&lt;title&gt;General approach for the calculation of tissue to plasma partition coefficients&lt;/title&gt;&lt;secondary-title&gt;Toxicology in Vitro&lt;/secondary-title&gt;&lt;/titles&gt;&lt;periodical&gt;&lt;full-title&gt;Toxicology in Vitro&lt;/full-title&gt;&lt;/periodical&gt;&lt;pages&gt;457-467&lt;/pages&gt;&lt;volume&gt;22&lt;/volume&gt;&lt;number&gt;2&lt;/number&gt;&lt;dates&gt;&lt;year&gt;2008&lt;/year&gt;&lt;/dates&gt;&lt;isbn&gt;0887-2333&lt;/isbn&gt;&lt;urls&gt;&lt;/urls&gt;&lt;/record&gt;&lt;/Cite&gt;&lt;Cite&gt;&lt;Author&gt;Pearce&lt;/Author&gt;&lt;Year&gt;2017&lt;/Year&gt;&lt;RecNum&gt;475&lt;/RecNum&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EF35D2">
        <w:fldChar w:fldCharType="separate"/>
      </w:r>
      <w:r w:rsidR="0084029A">
        <w:rPr>
          <w:noProof/>
        </w:rPr>
        <w:t>[33,34]</w:t>
      </w:r>
      <w:r w:rsidR="00EF35D2">
        <w:fldChar w:fldCharType="end"/>
      </w:r>
      <w:r w:rsidR="00DE3F4C">
        <w:t>. The model simulates both oral and intravenous dosing. Oral dosing is subject to first-pass metabolism by the liver before the compound distributes systemically.</w:t>
      </w:r>
      <w:r w:rsidR="00C57902">
        <w:t xml:space="preserve"> Among other species, the model includes physiological information for parameterizing both humans and rats (primarily from </w:t>
      </w:r>
      <w:r w:rsidR="00EF35D2">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 </w:instrText>
      </w:r>
      <w:r w:rsidR="0084029A">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DATA </w:instrText>
      </w:r>
      <w:r w:rsidR="0084029A">
        <w:fldChar w:fldCharType="end"/>
      </w:r>
      <w:r w:rsidR="00EF35D2">
        <w:fldChar w:fldCharType="separate"/>
      </w:r>
      <w:r w:rsidR="0084029A">
        <w:rPr>
          <w:noProof/>
        </w:rPr>
        <w:t>[35,33,36]</w:t>
      </w:r>
      <w:r w:rsidR="00EF35D2">
        <w:fldChar w:fldCharType="end"/>
      </w:r>
      <w:r w:rsidR="00C57902">
        <w:t>.</w:t>
      </w:r>
      <w:r w:rsidR="008612C4">
        <w:t xml:space="preserve"> The model was simulated using command “</w:t>
      </w:r>
      <w:r w:rsidR="001E1C75">
        <w:t>httk::</w:t>
      </w:r>
      <w:r w:rsidR="008612C4">
        <w:t>s</w:t>
      </w:r>
      <w:r w:rsidR="008612C4" w:rsidRPr="008612C4">
        <w:t>olve_pbtk</w:t>
      </w:r>
      <w:r w:rsidR="008612C4">
        <w:t>()” with option default.to.human=TRUE</w:t>
      </w:r>
      <w:r w:rsidR="009E42B1">
        <w:t xml:space="preserve"> – that is, since no rat-specific values are predicted by the models under evaluation, comparisons to data from rats were done using rat physiology but human </w:t>
      </w:r>
      <w:r w:rsidR="00BC60D9" w:rsidRPr="00BC60D9">
        <w:rPr>
          <w:i/>
        </w:rPr>
        <w:t>in vitro</w:t>
      </w:r>
      <w:r w:rsidR="009E42B1">
        <w:t xml:space="preserve"> TK parameters.</w:t>
      </w:r>
    </w:p>
    <w:p w14:paraId="22CCE820" w14:textId="77777777" w:rsidR="00645AA6" w:rsidRDefault="00645AA6" w:rsidP="00BC60D9"/>
    <w:p w14:paraId="5003870D" w14:textId="1A432265" w:rsidR="00C57902" w:rsidRDefault="00C57902" w:rsidP="00BC60D9">
      <w:r>
        <w:t>The steady-state ratio of the concentration of chemical in blood and plasma (R</w:t>
      </w:r>
      <w:r w:rsidRPr="00DC2B08">
        <w:rPr>
          <w:vertAlign w:val="subscript"/>
        </w:rPr>
        <w:t>b:p</w:t>
      </w:r>
      <w:r>
        <w:t xml:space="preserve">) is an important parameter in the PBTK model and is used for converting between plasma predictions and observations </w:t>
      </w:r>
      <w:r>
        <w:lastRenderedPageBreak/>
        <w:t xml:space="preserve">in whole blood. The function </w:t>
      </w:r>
      <w:r w:rsidR="004E3E1B">
        <w:t>httk::</w:t>
      </w:r>
      <w:r>
        <w:t>get_rblood2plasma</w:t>
      </w:r>
      <w:r w:rsidR="004E3E1B">
        <w:t>()</w:t>
      </w:r>
      <w:r>
        <w:t xml:space="preserve"> either retrieves measured values of R</w:t>
      </w:r>
      <w:r w:rsidRPr="00DC2B08">
        <w:rPr>
          <w:vertAlign w:val="subscript"/>
        </w:rPr>
        <w:t xml:space="preserve">b:p </w:t>
      </w:r>
      <w:r>
        <w:t>from the literature or predicts the ratio by predicting the red blood cell:plasma equilibrium partition coefficient and then using the hematocrit fraction for the relevant species.</w:t>
      </w:r>
    </w:p>
    <w:p w14:paraId="409766C2" w14:textId="77777777" w:rsidR="00645AA6" w:rsidRDefault="00645AA6" w:rsidP="00BC60D9"/>
    <w:p w14:paraId="62085C12" w14:textId="6BBE58EE" w:rsidR="00416E54" w:rsidRDefault="00416E54" w:rsidP="00BC60D9">
      <w:r>
        <w:t>R is an interpreted</w:t>
      </w:r>
      <w:r w:rsidR="009E42B1">
        <w:t xml:space="preserve"> language</w:t>
      </w:r>
      <w:r>
        <w:t xml:space="preserve"> (primarily </w:t>
      </w:r>
      <w:r w:rsidR="009E42B1">
        <w:t xml:space="preserve">operated by a user from the </w:t>
      </w:r>
      <w:r>
        <w:t>command-line although scripts are common)</w:t>
      </w:r>
      <w:r w:rsidR="009E42B1">
        <w:t>. The</w:t>
      </w:r>
      <w:r>
        <w:t xml:space="preserve"> user can alter</w:t>
      </w:r>
      <w:r w:rsidR="009E42B1">
        <w:t xml:space="preserve"> the values within a</w:t>
      </w:r>
      <w:r w:rsidR="004E3E1B">
        <w:t xml:space="preserve"> </w:t>
      </w:r>
      <w:r>
        <w:t>table which stores the f</w:t>
      </w:r>
      <w:r w:rsidRPr="009E42B1">
        <w:rPr>
          <w:vertAlign w:val="subscript"/>
        </w:rPr>
        <w:t>up</w:t>
      </w:r>
      <w:r>
        <w:t xml:space="preserve"> and C</w:t>
      </w:r>
      <w:r w:rsidRPr="009E42B1">
        <w:rPr>
          <w:vertAlign w:val="subscript"/>
        </w:rPr>
        <w:t>lint</w:t>
      </w:r>
      <w:r>
        <w:t xml:space="preserve"> values for all chemicals</w:t>
      </w:r>
      <w:r w:rsidR="009E42B1">
        <w:t xml:space="preserve"> (</w:t>
      </w:r>
      <w:r w:rsidR="004E3E1B">
        <w:t>httk::</w:t>
      </w:r>
      <w:r w:rsidR="009E42B1">
        <w:t>chem.phys_and_invitro.data)</w:t>
      </w:r>
      <w:r>
        <w:t>.</w:t>
      </w:r>
      <w:r w:rsidR="009E42B1">
        <w:t xml:space="preserve"> After alteration, the httk function will proceed using the new values in the table.</w:t>
      </w:r>
      <w:r>
        <w:t xml:space="preserve"> </w:t>
      </w:r>
      <w:r w:rsidR="004E3E1B">
        <w:t xml:space="preserve">The HTTK data </w:t>
      </w:r>
      <w:r>
        <w:t xml:space="preserve">can be returned to </w:t>
      </w:r>
      <w:r w:rsidR="004E3E1B">
        <w:t>their</w:t>
      </w:r>
      <w:r>
        <w:t xml:space="preserve"> defaul</w:t>
      </w:r>
      <w:r w:rsidR="00294072">
        <w:t>t</w:t>
      </w:r>
      <w:r>
        <w:t xml:space="preserve"> </w:t>
      </w:r>
      <w:r w:rsidR="004E3E1B">
        <w:t>values</w:t>
      </w:r>
      <w:r>
        <w:t xml:space="preserve"> via the command “</w:t>
      </w:r>
      <w:r w:rsidR="004E3E1B">
        <w:t>httk::</w:t>
      </w:r>
      <w:r w:rsidRPr="00416E54">
        <w:t>reset_httk()</w:t>
      </w:r>
      <w:r>
        <w:t>”. By default</w:t>
      </w:r>
      <w:r w:rsidR="00D9030D">
        <w:t>,</w:t>
      </w:r>
      <w:r>
        <w:t xml:space="preserve"> no QSPR values are included in the table</w:t>
      </w:r>
      <w:r w:rsidR="00D9030D">
        <w:t>.</w:t>
      </w:r>
      <w:r>
        <w:t xml:space="preserve"> </w:t>
      </w:r>
      <w:r w:rsidR="00D9030D">
        <w:t>However</w:t>
      </w:r>
      <w:r w:rsidR="004D61D2">
        <w:t>,</w:t>
      </w:r>
      <w:r>
        <w:t xml:space="preserve"> predictions can be loaded with the commands “</w:t>
      </w:r>
      <w:r w:rsidR="004E3E1B">
        <w:t>httk::</w:t>
      </w:r>
      <w:r>
        <w:t>load_sipes2017(overwrite=TRUE)”, “</w:t>
      </w:r>
      <w:r w:rsidR="004E3E1B">
        <w:t>httk::</w:t>
      </w:r>
      <w:r>
        <w:t>load_pradeep2020(overwrite=TRUE)”, or “</w:t>
      </w:r>
      <w:r w:rsidR="004E3E1B">
        <w:t>httk::</w:t>
      </w:r>
      <w:r>
        <w:t xml:space="preserve">load_dawson2021(overwrite=TRUE)” </w:t>
      </w:r>
      <w:r w:rsidR="00EF35D2">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EF35D2">
        <w:fldChar w:fldCharType="separate"/>
      </w:r>
      <w:r w:rsidR="0084029A">
        <w:rPr>
          <w:noProof/>
        </w:rPr>
        <w:t>[23-25]</w:t>
      </w:r>
      <w:r w:rsidR="00EF35D2">
        <w:fldChar w:fldCharType="end"/>
      </w:r>
      <w:r>
        <w:t xml:space="preserve">. The argument “overwrite=TRUE” is needed so that </w:t>
      </w:r>
      <w:r w:rsidR="00BC60D9" w:rsidRPr="00BC60D9">
        <w:rPr>
          <w:i/>
        </w:rPr>
        <w:t>in vitro</w:t>
      </w:r>
      <w:r>
        <w:t xml:space="preserve"> measured data are overwritten whenever a chemical-specific prediction is available. To facilitate comparisons, a custom function “clear_httk()” is included in the </w:t>
      </w:r>
      <w:r w:rsidR="00A05C83">
        <w:t xml:space="preserve">supplemental material </w:t>
      </w:r>
      <w:r>
        <w:t>which deletes all Human C</w:t>
      </w:r>
      <w:r w:rsidRPr="009E42B1">
        <w:rPr>
          <w:vertAlign w:val="subscript"/>
        </w:rPr>
        <w:t>lint</w:t>
      </w:r>
      <w:r>
        <w:t xml:space="preserve"> and </w:t>
      </w:r>
      <w:r w:rsidR="004D61D2">
        <w:t>f</w:t>
      </w:r>
      <w:r w:rsidRPr="009E42B1">
        <w:rPr>
          <w:vertAlign w:val="subscript"/>
        </w:rPr>
        <w:t>up</w:t>
      </w:r>
      <w:r>
        <w:t xml:space="preserve"> values. The OPERA predictions are available as Supplemental Table </w:t>
      </w:r>
      <w:r w:rsidR="00B2596A">
        <w:t>1</w:t>
      </w:r>
      <w:r>
        <w:t>.</w:t>
      </w:r>
    </w:p>
    <w:p w14:paraId="51C08090" w14:textId="77777777" w:rsidR="00416E54" w:rsidRDefault="00416E54" w:rsidP="00BC60D9"/>
    <w:p w14:paraId="6E2CFB84" w14:textId="72CA253D" w:rsidR="00DE3F4C" w:rsidRPr="00DE3F4C" w:rsidRDefault="00C57902" w:rsidP="00BC60D9">
      <w:r>
        <w:t xml:space="preserve"> </w:t>
      </w:r>
    </w:p>
    <w:p w14:paraId="35146EF6" w14:textId="438B25DC" w:rsidR="00810B69" w:rsidRDefault="00DA2F7F" w:rsidP="00BC60D9">
      <w:pPr>
        <w:pStyle w:val="Heading2"/>
      </w:pPr>
      <w:r>
        <w:t>QSPR Models</w:t>
      </w:r>
    </w:p>
    <w:p w14:paraId="0B47640A" w14:textId="2BB2C538" w:rsidR="00DA2F7F" w:rsidRDefault="00DE3F4C" w:rsidP="00BC60D9">
      <w:r>
        <w:t xml:space="preserve">The QSPR models evaluated are summarized in </w:t>
      </w:r>
      <w:r>
        <w:fldChar w:fldCharType="begin"/>
      </w:r>
      <w:r>
        <w:instrText xml:space="preserve"> REF _Ref79323992 \h </w:instrText>
      </w:r>
      <w:r w:rsidR="003B0C76">
        <w:instrText xml:space="preserve"> \* MERGEFORMAT </w:instrText>
      </w:r>
      <w:r>
        <w:fldChar w:fldCharType="separate"/>
      </w:r>
      <w:r w:rsidR="001726ED">
        <w:t xml:space="preserve">Table </w:t>
      </w:r>
      <w:r w:rsidR="001726ED">
        <w:rPr>
          <w:noProof/>
        </w:rPr>
        <w:t>2</w:t>
      </w:r>
      <w:r>
        <w:fldChar w:fldCharType="end"/>
      </w:r>
      <w:r>
        <w:t xml:space="preserve">. </w:t>
      </w:r>
      <w:r w:rsidR="00DA2F7F" w:rsidRPr="00DA2F7F">
        <w:t>Four different modeling teams</w:t>
      </w:r>
      <w:r w:rsidR="006910EB">
        <w:t xml:space="preserve"> previously </w:t>
      </w:r>
      <w:r w:rsidR="00296CF3">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296CF3">
        <w:fldChar w:fldCharType="separate"/>
      </w:r>
      <w:r w:rsidR="0084029A">
        <w:rPr>
          <w:noProof/>
        </w:rPr>
        <w:t>[23-25]</w:t>
      </w:r>
      <w:r w:rsidR="00296CF3">
        <w:fldChar w:fldCharType="end"/>
      </w:r>
      <w:r w:rsidR="00DA2F7F" w:rsidRPr="00DA2F7F">
        <w:t xml:space="preserve"> produced </w:t>
      </w:r>
      <w:r w:rsidR="009F7052">
        <w:t>quantitative structure-property relationship</w:t>
      </w:r>
      <w:r w:rsidR="00DA2F7F" w:rsidRPr="00DA2F7F">
        <w:t xml:space="preserve"> (</w:t>
      </w:r>
      <w:r w:rsidR="009F7052">
        <w:t>QSPR</w:t>
      </w:r>
      <w:r w:rsidR="00DA2F7F" w:rsidRPr="00DA2F7F">
        <w:t xml:space="preserve">) models for two key toxicokinetic parameters that can be measured </w:t>
      </w:r>
      <w:r w:rsidR="00BC60D9" w:rsidRPr="00BC60D9">
        <w:rPr>
          <w:i/>
        </w:rPr>
        <w:t>in vitro</w:t>
      </w:r>
      <w:r w:rsidR="00DA2F7F" w:rsidRPr="00DA2F7F">
        <w:t>: intrinsic hepatic clearance (Cl</w:t>
      </w:r>
      <w:r w:rsidR="00DA2F7F" w:rsidRPr="00B2596A">
        <w:rPr>
          <w:vertAlign w:val="subscript"/>
        </w:rPr>
        <w:t>int</w:t>
      </w:r>
      <w:r w:rsidR="00DA2F7F" w:rsidRPr="00DA2F7F">
        <w:t xml:space="preserve"> measured with hepatocyte incubations) and fraction unbound in plasma (f</w:t>
      </w:r>
      <w:r w:rsidR="00DA2F7F" w:rsidRPr="00B2596A">
        <w:rPr>
          <w:vertAlign w:val="subscript"/>
        </w:rPr>
        <w:t>up</w:t>
      </w:r>
      <w:r w:rsidR="00DA2F7F" w:rsidRPr="00DA2F7F">
        <w:t>)</w:t>
      </w:r>
      <w:r w:rsidR="004D61D2">
        <w:t>.</w:t>
      </w:r>
      <w:r w:rsidR="006910EB">
        <w:t xml:space="preserve"> </w:t>
      </w:r>
      <w:r w:rsidR="00C31FEF">
        <w:t xml:space="preserve">The consensus QSPR was constructed for </w:t>
      </w:r>
      <w:r w:rsidR="00C31FEF" w:rsidRPr="00DA2F7F">
        <w:t>f</w:t>
      </w:r>
      <w:r w:rsidR="00C31FEF" w:rsidRPr="00B2596A">
        <w:rPr>
          <w:vertAlign w:val="subscript"/>
        </w:rPr>
        <w:t>up</w:t>
      </w:r>
      <w:r w:rsidR="00C31FEF">
        <w:t xml:space="preserve"> by taking the inverse logit of the mean of the logit-transformed </w:t>
      </w:r>
      <w:r w:rsidR="00C31FEF" w:rsidRPr="00DA2F7F">
        <w:t>f</w:t>
      </w:r>
      <w:r w:rsidR="00C31FEF" w:rsidRPr="00B2596A">
        <w:rPr>
          <w:vertAlign w:val="subscript"/>
        </w:rPr>
        <w:t>up</w:t>
      </w:r>
      <w:r w:rsidR="00C31FEF">
        <w:rPr>
          <w:vertAlign w:val="subscript"/>
        </w:rPr>
        <w:t xml:space="preserve"> </w:t>
      </w:r>
      <w:r w:rsidR="00C31FEF">
        <w:t xml:space="preserve">from each QSPR. For </w:t>
      </w:r>
      <w:r w:rsidR="00C31FEF" w:rsidRPr="00DA2F7F">
        <w:t>Cl</w:t>
      </w:r>
      <w:r w:rsidR="00C31FEF" w:rsidRPr="00B2596A">
        <w:rPr>
          <w:vertAlign w:val="subscript"/>
        </w:rPr>
        <w:t>int</w:t>
      </w:r>
      <w:r w:rsidR="00C31FEF">
        <w:t xml:space="preserve"> the maximum value predicted by any QSPR was used. </w:t>
      </w:r>
      <w:r w:rsidR="00DA2F7F" w:rsidRPr="00DA2F7F">
        <w:t>Two additional models for chemical half-life were also evaluated</w:t>
      </w:r>
      <w:r w:rsidR="000F00B6">
        <w:t xml:space="preserve">. Individual model predictions are available </w:t>
      </w:r>
      <w:r w:rsidR="00F42E46">
        <w:t>in</w:t>
      </w:r>
      <w:r w:rsidR="000F00B6">
        <w:t xml:space="preserve"> Supplemental Table </w:t>
      </w:r>
      <w:r w:rsidR="00F42E46">
        <w:t>1</w:t>
      </w:r>
      <w:r w:rsidR="000F00B6">
        <w:t>.</w:t>
      </w:r>
    </w:p>
    <w:p w14:paraId="1F128EF1" w14:textId="77777777" w:rsidR="00B2596A" w:rsidRDefault="00B2596A" w:rsidP="00BC60D9"/>
    <w:p w14:paraId="11A9CC5A" w14:textId="77C3DBD2" w:rsidR="00542C9C" w:rsidRDefault="00621266" w:rsidP="00BC60D9">
      <w:r>
        <w:t>Due to the potential presence of the model evaluation data (that is, measure</w:t>
      </w:r>
      <w:r w:rsidR="006910EB">
        <w:t>d</w:t>
      </w:r>
      <w:r>
        <w:t xml:space="preserve"> </w:t>
      </w:r>
      <w:r w:rsidR="00BC60D9" w:rsidRPr="00BC60D9">
        <w:rPr>
          <w:i/>
        </w:rPr>
        <w:t>in vitro</w:t>
      </w:r>
      <w:r>
        <w:t xml:space="preserve"> parameters) in the training sets for some or </w:t>
      </w:r>
      <w:r w:rsidR="00E46B47">
        <w:t xml:space="preserve">all </w:t>
      </w:r>
      <w:r>
        <w:t>the models, we attempted to remove predictions that seemed more like a direct retrieval of the chemical-specific values from a training set.</w:t>
      </w:r>
      <w:r w:rsidR="00FF4817">
        <w:t xml:space="preserve"> </w:t>
      </w:r>
      <w:r w:rsidR="005D3AF5">
        <w:t>Model predictions were removed for a particular model-chemical combination</w:t>
      </w:r>
      <w:r>
        <w:t xml:space="preserve"> </w:t>
      </w:r>
      <w:r w:rsidR="005D3AF5">
        <w:t>i</w:t>
      </w:r>
      <w:r>
        <w:t>f both the predictions for C</w:t>
      </w:r>
      <w:r w:rsidRPr="005D3AF5">
        <w:rPr>
          <w:vertAlign w:val="subscript"/>
        </w:rPr>
        <w:t>lint</w:t>
      </w:r>
      <w:r>
        <w:t xml:space="preserve"> and f</w:t>
      </w:r>
      <w:r w:rsidRPr="005D3AF5">
        <w:rPr>
          <w:vertAlign w:val="subscript"/>
        </w:rPr>
        <w:t>up</w:t>
      </w:r>
      <w:r>
        <w:t xml:space="preserve"> were within 1% absolute fold error of the measured values, the predictions were omitted from the evaluations. Omitted </w:t>
      </w:r>
      <w:r>
        <w:lastRenderedPageBreak/>
        <w:t>predictions are listed in Supplemental Table 6.</w:t>
      </w:r>
      <w:r w:rsidR="005D3AF5">
        <w:t xml:space="preserve"> </w:t>
      </w:r>
      <w:r w:rsidR="009F7052">
        <w:t>When a QSPR model prediction was missing for a particular chemical the mean prediction of the other models was used for evaluation purposes.</w:t>
      </w:r>
    </w:p>
    <w:p w14:paraId="54DCDE46" w14:textId="77777777" w:rsidR="0079543A" w:rsidRDefault="0079543A" w:rsidP="00BC60D9">
      <w:r>
        <w:t>QSAR training set summary data</w:t>
      </w:r>
    </w:p>
    <w:p w14:paraId="3847FE8B" w14:textId="445588EB" w:rsidR="0079543A" w:rsidRDefault="0079543A" w:rsidP="00BC60D9">
      <w:pPr>
        <w:pStyle w:val="ListParagraph"/>
        <w:numPr>
          <w:ilvl w:val="0"/>
          <w:numId w:val="24"/>
        </w:numPr>
      </w:pPr>
      <w:r>
        <w:t>number chemicals, max, min, average values</w:t>
      </w:r>
    </w:p>
    <w:p w14:paraId="3CFCEF8A" w14:textId="77777777" w:rsidR="0079543A" w:rsidRDefault="0079543A" w:rsidP="00BC60D9">
      <w:pPr>
        <w:pStyle w:val="ListParagraph"/>
        <w:numPr>
          <w:ilvl w:val="0"/>
          <w:numId w:val="24"/>
        </w:numPr>
      </w:pPr>
      <w:r>
        <w:t>will use the averages for missing values</w:t>
      </w:r>
    </w:p>
    <w:p w14:paraId="6F2B8AB0" w14:textId="77777777" w:rsidR="0079543A" w:rsidRDefault="0079543A" w:rsidP="00BC60D9"/>
    <w:p w14:paraId="4DBE0110" w14:textId="2FD4EC25" w:rsidR="00DA2F7F" w:rsidRDefault="00BC60D9" w:rsidP="00BC60D9">
      <w:pPr>
        <w:pStyle w:val="Heading2"/>
      </w:pPr>
      <w:r w:rsidRPr="00BC60D9">
        <w:rPr>
          <w:i/>
        </w:rPr>
        <w:t>In vitro</w:t>
      </w:r>
      <w:r w:rsidR="00DA2F7F">
        <w:t xml:space="preserve"> Data</w:t>
      </w:r>
    </w:p>
    <w:p w14:paraId="51E28FB6" w14:textId="7F6461E1" w:rsidR="00DA2F7F" w:rsidRDefault="00DA2F7F" w:rsidP="00BC60D9">
      <w:r w:rsidRPr="00810B69">
        <w:t xml:space="preserve">For </w:t>
      </w:r>
      <w:r w:rsidR="00C31FEF">
        <w:t>61</w:t>
      </w:r>
      <w:r w:rsidR="00C31FEF" w:rsidRPr="00810B69">
        <w:t xml:space="preserve"> </w:t>
      </w:r>
      <w:r w:rsidRPr="00810B69">
        <w:t>of the</w:t>
      </w:r>
      <w:r w:rsidR="00DF72B6">
        <w:t xml:space="preserve"> </w:t>
      </w:r>
      <w:r w:rsidR="00C31FEF">
        <w:t xml:space="preserve">study chemicals </w:t>
      </w:r>
      <w:r w:rsidR="00BC60D9" w:rsidRPr="00BC60D9">
        <w:rPr>
          <w:i/>
          <w:iCs/>
        </w:rPr>
        <w:t>in vitro</w:t>
      </w:r>
      <w:r w:rsidRPr="00810B69">
        <w:rPr>
          <w:i/>
          <w:iCs/>
        </w:rPr>
        <w:t xml:space="preserve"> </w:t>
      </w:r>
      <w:r w:rsidRPr="00810B69">
        <w:t>measurements were also available for comparison</w:t>
      </w:r>
      <w:r>
        <w:t xml:space="preserve">. These data are collected by the R package “httk” but are drawn from the peer reviewed scientific literature (including </w:t>
      </w:r>
      <w:r w:rsidR="00EF35D2">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Sm91cm5hbCBBcnRpY2xlIj4xNzwvcmVmLXR5cGU+PGNvbnRyaWJ1dG9ycz48YXV0aG9ycz48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</w:fldData>
        </w:fldChar>
      </w:r>
      <w:r w:rsidR="005D33F1">
        <w:instrText xml:space="preserve"> ADDIN EN.CITE </w:instrText>
      </w:r>
      <w:r w:rsidR="005D33F1">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Sm91cm5hbCBBcnRpY2xlIj4xNzwvcmVmLXR5cGU+PGNvbnRyaWJ1dG9ycz48YXV0aG9ycz48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</w:fldData>
        </w:fldChar>
      </w:r>
      <w:r w:rsidR="005D33F1">
        <w:instrText xml:space="preserve"> ADDIN EN.CITE.DATA </w:instrText>
      </w:r>
      <w:r w:rsidR="005D33F1">
        <w:fldChar w:fldCharType="end"/>
      </w:r>
      <w:r w:rsidR="00EF35D2">
        <w:fldChar w:fldCharType="separate"/>
      </w:r>
      <w:r w:rsidR="0023790E">
        <w:rPr>
          <w:noProof/>
        </w:rPr>
        <w:t>[9,5,12]</w:t>
      </w:r>
      <w:r w:rsidR="00EF35D2">
        <w:fldChar w:fldCharType="end"/>
      </w:r>
      <w:r>
        <w:t>).</w:t>
      </w:r>
      <w:r w:rsidR="00416E54">
        <w:t xml:space="preserve"> </w:t>
      </w:r>
      <w:r w:rsidR="00DF72B6">
        <w:t xml:space="preserve">It is likely that these data were in the training set of some of the QSPR models. </w:t>
      </w:r>
      <w:r w:rsidR="00416E54">
        <w:t xml:space="preserve">The </w:t>
      </w:r>
      <w:r w:rsidR="00BC60D9" w:rsidRPr="00BC60D9">
        <w:rPr>
          <w:i/>
        </w:rPr>
        <w:t>in vitro</w:t>
      </w:r>
      <w:r w:rsidR="00416E54">
        <w:t xml:space="preserve"> measured values are available </w:t>
      </w:r>
      <w:r w:rsidR="00F42E46">
        <w:t>in</w:t>
      </w:r>
      <w:r w:rsidR="00416E54">
        <w:t xml:space="preserve"> Supplemental Table </w:t>
      </w:r>
      <w:r w:rsidR="00F42E46">
        <w:t>1</w:t>
      </w:r>
      <w:r w:rsidR="00416E54">
        <w:t>.</w:t>
      </w:r>
    </w:p>
    <w:p w14:paraId="43FD331F" w14:textId="77777777" w:rsidR="00A86409" w:rsidRDefault="00A86409" w:rsidP="00BC60D9"/>
    <w:p w14:paraId="0DECB8B7" w14:textId="490BE20F" w:rsidR="00DA2F7F" w:rsidRDefault="00BC60D9" w:rsidP="00BC60D9">
      <w:pPr>
        <w:pStyle w:val="Heading2"/>
      </w:pPr>
      <w:r w:rsidRPr="00BC60D9">
        <w:rPr>
          <w:i/>
        </w:rPr>
        <w:t>In vivo</w:t>
      </w:r>
      <w:r w:rsidR="00DA2F7F">
        <w:t xml:space="preserve"> Data</w:t>
      </w:r>
    </w:p>
    <w:p w14:paraId="291439A2" w14:textId="6B8F6E85" w:rsidR="00DA2F7F" w:rsidRDefault="009262EC" w:rsidP="00BC60D9">
      <w:r w:rsidRPr="009262EC">
        <w:t>EPA has developed a public database of concentration vs. time data for building, calibrating, and evaluating TK models</w:t>
      </w:r>
      <w:r w:rsidR="0006434E">
        <w:t xml:space="preserve">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Pr="009262EC">
        <w:t xml:space="preserve">Curation and development </w:t>
      </w:r>
      <w:r w:rsidR="0006434E">
        <w:t>of the database are</w:t>
      </w:r>
      <w:r w:rsidRPr="009262EC">
        <w:t xml:space="preserve"> ongoing, but </w:t>
      </w:r>
      <w:r w:rsidR="0006434E">
        <w:t xml:space="preserve">when this study </w:t>
      </w:r>
      <w:r w:rsidR="006D3BBA">
        <w:t>began</w:t>
      </w:r>
      <w:r w:rsidR="0006434E">
        <w:t xml:space="preserve"> there were 101 chemicals with either </w:t>
      </w:r>
      <w:r w:rsidR="009413F6">
        <w:t xml:space="preserve">rat or </w:t>
      </w:r>
      <w:r w:rsidR="0006434E">
        <w:t xml:space="preserve">human </w:t>
      </w:r>
      <w:r w:rsidR="00BC60D9" w:rsidRPr="00BC60D9">
        <w:rPr>
          <w:i/>
          <w:iCs/>
        </w:rPr>
        <w:t>in vivo</w:t>
      </w:r>
      <w:r w:rsidR="00DA2F7F" w:rsidRPr="00DA2F7F">
        <w:rPr>
          <w:i/>
          <w:iCs/>
        </w:rPr>
        <w:t xml:space="preserve"> </w:t>
      </w:r>
      <w:r w:rsidR="00C57902" w:rsidRPr="00C57902">
        <w:t xml:space="preserve">blood or </w:t>
      </w:r>
      <w:r w:rsidR="00DA2F7F" w:rsidRPr="00DA2F7F">
        <w:t>plasma concentration vs. time data</w:t>
      </w:r>
      <w:r>
        <w:t>.</w:t>
      </w:r>
      <w:r w:rsidR="00416E54">
        <w:t xml:space="preserve"> The </w:t>
      </w:r>
      <w:r w:rsidR="00BC60D9" w:rsidRPr="00BC60D9">
        <w:rPr>
          <w:i/>
        </w:rPr>
        <w:t>in vivo</w:t>
      </w:r>
      <w:r w:rsidR="00416E54">
        <w:t xml:space="preserve"> measure</w:t>
      </w:r>
      <w:r w:rsidR="005D3AF5">
        <w:t>d</w:t>
      </w:r>
      <w:r w:rsidR="00416E54">
        <w:t xml:space="preserve"> concentration vs. time values are available as Supplemental Table</w:t>
      </w:r>
      <w:r w:rsidR="00F42E46">
        <w:t xml:space="preserve"> 2</w:t>
      </w:r>
      <w:r w:rsidR="00416E54">
        <w:t>.</w:t>
      </w:r>
      <w:r w:rsidR="00DF72B6">
        <w:t xml:space="preserve"> </w:t>
      </w:r>
    </w:p>
    <w:p w14:paraId="687A50F1" w14:textId="77777777" w:rsidR="00A86409" w:rsidRDefault="00A86409" w:rsidP="00BC60D9"/>
    <w:p w14:paraId="657BC74E" w14:textId="25DDEC46" w:rsidR="00203459" w:rsidRDefault="00434B4F" w:rsidP="00BC60D9">
      <w:pPr>
        <w:pStyle w:val="Heading2"/>
      </w:pPr>
      <w:r>
        <w:t>Compartmental Model Fits</w:t>
      </w:r>
    </w:p>
    <w:p w14:paraId="46FB89BD" w14:textId="5DE15A59" w:rsidR="00A86409" w:rsidRDefault="00434B4F" w:rsidP="00BC60D9">
      <w:r w:rsidRPr="00BD0250">
        <w:t xml:space="preserve">For </w:t>
      </w:r>
      <w:r w:rsidR="00DA2F7F" w:rsidRPr="00BD0250">
        <w:t>chemical</w:t>
      </w:r>
      <w:r w:rsidR="00C31FEF">
        <w:t>s</w:t>
      </w:r>
      <w:r w:rsidR="00DA2F7F" w:rsidRPr="00BD0250">
        <w:t xml:space="preserve"> with CvT data, parameters were estimated for empirical o</w:t>
      </w:r>
      <w:r w:rsidRPr="00BD0250">
        <w:t>ne</w:t>
      </w:r>
      <w:r w:rsidR="00DA2F7F" w:rsidRPr="00BD0250">
        <w:t>-</w:t>
      </w:r>
      <w:r w:rsidRPr="00BD0250">
        <w:t xml:space="preserve"> and two-compartment </w:t>
      </w:r>
      <w:r w:rsidR="00DA2F7F" w:rsidRPr="00BD0250">
        <w:t>toxicokinetic models using R package “invivoPKfit” (</w:t>
      </w:r>
      <w:hyperlink r:id="rId11" w:history="1">
        <w:r w:rsidR="00DA2F7F" w:rsidRPr="00BD0250">
          <w:rPr>
            <w:rStyle w:val="Hyperlink"/>
            <w:rFonts w:eastAsiaTheme="majorEastAsia" w:cstheme="minorHAnsi"/>
          </w:rPr>
          <w:t>https://github.com/USEPA/CompTox-ExpoCast-invivoPKfit</w:t>
        </w:r>
      </w:hyperlink>
      <w:r w:rsidR="00DA2F7F" w:rsidRPr="00BD0250">
        <w:t>).</w:t>
      </w:r>
      <w:r w:rsidR="00800F96">
        <w:t xml:space="preserve"> </w:t>
      </w:r>
      <w:r w:rsidR="00C31FEF">
        <w:t xml:space="preserve">Three models were considered: </w:t>
      </w:r>
      <w:r w:rsidR="00800F96">
        <w:t xml:space="preserve">one- and two-compartment </w:t>
      </w:r>
      <w:r w:rsidR="00C31FEF">
        <w:t xml:space="preserve">empirical TK </w:t>
      </w:r>
      <w:r w:rsidR="00800F96">
        <w:t>models</w:t>
      </w:r>
      <w:r w:rsidR="00C31FEF">
        <w:t xml:space="preserve"> and a flat “null hypothesis” where there was no systematic change in concentration vs. time. The model with the </w:t>
      </w:r>
      <w:r w:rsidR="00800F96">
        <w:t>lowe</w:t>
      </w:r>
      <w:r w:rsidR="00C31FEF">
        <w:t>st</w:t>
      </w:r>
      <w:r w:rsidR="00800F96">
        <w:t xml:space="preserve"> Akaike Information Criterion (AIC) value – indicating model parsimony – was selected </w:t>
      </w:r>
      <w:r w:rsidR="00EF35D2">
        <w:fldChar w:fldCharType="begin"/>
      </w:r>
      <w:r w:rsidR="0084029A">
        <w:instrText xml:space="preserve"> ADDIN EN.CITE &lt;EndNote&gt;&lt;Cite&gt;&lt;Author&gt;Akaike&lt;/Author&gt;&lt;Year&gt;1998&lt;/Year&gt;&lt;RecNum&gt;139&lt;/RecNum&gt;&lt;DisplayText&gt;[37]&lt;/DisplayText&gt;&lt;record&gt;&lt;rec-number&gt;139&lt;/rec-number&gt;&lt;foreign-keys&gt;&lt;key app="EN" db-id="0trrd5ets2ax97e9wpgxzdxy59zvaatvfeps" timestamp="1628523803"&gt;139&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00EF35D2">
        <w:fldChar w:fldCharType="separate"/>
      </w:r>
      <w:r w:rsidR="0084029A">
        <w:rPr>
          <w:noProof/>
        </w:rPr>
        <w:t>[37]</w:t>
      </w:r>
      <w:r w:rsidR="00EF35D2">
        <w:fldChar w:fldCharType="end"/>
      </w:r>
      <w:r w:rsidR="00800F96">
        <w:t xml:space="preserve">. </w:t>
      </w:r>
      <w:r w:rsidR="00C31FEF">
        <w:t xml:space="preserve">Data sets where the flat model was selected were omitted from further analysis. </w:t>
      </w:r>
      <w:r w:rsidR="00800F96">
        <w:t xml:space="preserve">The empirical model fit was then used as a “best case” prediction scenario for comparison with PBTK parameterize by </w:t>
      </w:r>
      <w:r w:rsidR="00BC60D9" w:rsidRPr="00BC60D9">
        <w:rPr>
          <w:i/>
        </w:rPr>
        <w:t>in vitro</w:t>
      </w:r>
      <w:r w:rsidR="00800F96">
        <w:t xml:space="preserve"> or QSPR predictions.</w:t>
      </w:r>
      <w:r w:rsidR="0084541D">
        <w:t xml:space="preserve"> </w:t>
      </w:r>
    </w:p>
    <w:p w14:paraId="3E0C787B" w14:textId="77777777" w:rsidR="00A86409" w:rsidRDefault="00A86409" w:rsidP="00BC60D9"/>
    <w:p w14:paraId="46B8F086" w14:textId="20D40213" w:rsidR="0084541D" w:rsidRDefault="0084541D" w:rsidP="00BC60D9">
      <w:r>
        <w:t>For both models a half-life was calculated from the terminal elimination rate as t</w:t>
      </w:r>
      <w:r w:rsidRPr="0084541D">
        <w:rPr>
          <w:vertAlign w:val="subscript"/>
        </w:rPr>
        <w:t>half</w:t>
      </w:r>
      <w:r>
        <w:t xml:space="preserve"> = ln(2)/k</w:t>
      </w:r>
      <w:r w:rsidRPr="0084541D">
        <w:rPr>
          <w:vertAlign w:val="subscript"/>
        </w:rPr>
        <w:t>elim</w:t>
      </w:r>
      <w:r>
        <w:t>. For the two</w:t>
      </w:r>
      <w:r w:rsidR="00CC3027">
        <w:t>-</w:t>
      </w:r>
      <w:r>
        <w:t>compartment model the volume of distribution at steady-state was used as V</w:t>
      </w:r>
      <w:r w:rsidRPr="0084541D">
        <w:rPr>
          <w:vertAlign w:val="subscript"/>
        </w:rPr>
        <w:t>d</w:t>
      </w:r>
      <w:r>
        <w:t>.</w:t>
      </w:r>
      <w:r w:rsidR="00FE5ADB">
        <w:t xml:space="preserve"> For both models</w:t>
      </w:r>
      <w:r w:rsidR="00CC3027">
        <w:t>,</w:t>
      </w:r>
      <w:r w:rsidR="00FE5ADB">
        <w:t xml:space="preserve"> clearance was calculated as Cl</w:t>
      </w:r>
      <w:r w:rsidR="00FE5ADB" w:rsidRPr="00FE5ADB">
        <w:rPr>
          <w:vertAlign w:val="subscript"/>
        </w:rPr>
        <w:t>tot</w:t>
      </w:r>
      <w:r w:rsidR="00FE5ADB">
        <w:t xml:space="preserve"> = V</w:t>
      </w:r>
      <w:r w:rsidR="00FE5ADB" w:rsidRPr="00FE5ADB">
        <w:rPr>
          <w:vertAlign w:val="subscript"/>
        </w:rPr>
        <w:t>d</w:t>
      </w:r>
      <w:r w:rsidR="00FE5ADB">
        <w:t xml:space="preserve"> * k</w:t>
      </w:r>
      <w:r w:rsidR="00FE5ADB" w:rsidRPr="00FE5ADB">
        <w:rPr>
          <w:vertAlign w:val="subscript"/>
        </w:rPr>
        <w:t>elim</w:t>
      </w:r>
      <w:r w:rsidR="00FE5ADB">
        <w:t>.</w:t>
      </w:r>
      <w:r>
        <w:t xml:space="preserve"> T</w:t>
      </w:r>
      <w:r w:rsidR="00416E54">
        <w:t xml:space="preserve">he estimated TK parameters for both models are provided as Supplemental Table </w:t>
      </w:r>
      <w:r>
        <w:t>3.</w:t>
      </w:r>
    </w:p>
    <w:p w14:paraId="227729C6" w14:textId="77777777" w:rsidR="0040747B" w:rsidRDefault="0040747B" w:rsidP="00BC60D9"/>
    <w:p w14:paraId="1D8CA23E" w14:textId="61B2C688" w:rsidR="009262EC" w:rsidRDefault="009262EC" w:rsidP="00BC60D9">
      <w:pPr>
        <w:pStyle w:val="Heading2"/>
      </w:pPr>
      <w:r>
        <w:t>Evaluation Metrics</w:t>
      </w:r>
    </w:p>
    <w:p w14:paraId="5A0310B4" w14:textId="65BFC152" w:rsidR="00295598" w:rsidRPr="00FE5ADB" w:rsidRDefault="009262EC" w:rsidP="00BC60D9">
      <w:pPr>
        <w:rPr>
          <w:sz w:val="32"/>
          <w:szCs w:val="32"/>
        </w:rPr>
      </w:pPr>
      <w:r w:rsidRPr="00FE5ADB">
        <w:t>M</w:t>
      </w:r>
      <w:r w:rsidR="00FE5ADB" w:rsidRPr="00FE5ADB">
        <w:t>ultiple statistics were used to evaluate predictions (</w:t>
      </w:r>
      <w:r w:rsidR="00FE5ADB" w:rsidRPr="00FE5ADB">
        <w:rPr>
          <w:i/>
          <w:iCs/>
        </w:rPr>
        <w:t>pred</w:t>
      </w:r>
      <w:r w:rsidR="00FE5ADB" w:rsidRPr="00FE5ADB">
        <w:t>) relative to observed values (</w:t>
      </w:r>
      <w:r w:rsidR="00FE5ADB" w:rsidRPr="00FE5ADB">
        <w:rPr>
          <w:i/>
          <w:iCs/>
        </w:rPr>
        <w:t>obs</w:t>
      </w:r>
      <w:r w:rsidR="00FE5ADB" w:rsidRPr="00FE5ADB">
        <w:t>) as appropriate.</w:t>
      </w:r>
      <w:r w:rsidR="00FF4817">
        <w:t xml:space="preserve"> </w:t>
      </w:r>
      <w:r w:rsidRPr="00FE5ADB">
        <w:t>Relativ</w:t>
      </w:r>
      <w:r w:rsidR="00FE5ADB" w:rsidRPr="00FE5ADB">
        <w:t>e</w:t>
      </w:r>
      <w:r w:rsidRPr="00FE5ADB">
        <w:t xml:space="preserve"> Predictive Error (RPE)</w:t>
      </w:r>
      <w:r w:rsidR="00FE5ADB" w:rsidRPr="00FE5ADB">
        <w:t xml:space="preserve"> was calculated as RPE =</w:t>
      </w:r>
      <m:oMath>
        <m:r>
          <m:rPr>
            <m:sty m:val="p"/>
          </m:rPr>
          <w:rPr>
            <w:rFonts w:ascii="Cambria Math" w:hAnsi="Cambria Math"/>
          </w:rPr>
          <m:t xml:space="preserve"> </m:t>
        </m:r>
        <m:f>
          <m:fPr>
            <m:ctrlPr>
              <w:rPr>
                <w:rFonts w:ascii="Cambria Math" w:hAnsi="Cambria Math"/>
                <w:i/>
                <w:iCs/>
              </w:rPr>
            </m:ctrlPr>
          </m:fPr>
          <m:num>
            <m:r>
              <w:rPr>
                <w:rFonts w:ascii="Cambria Math" w:hAnsi="Cambria Math"/>
              </w:rPr>
              <m:t>pred-obs</m:t>
            </m:r>
          </m:num>
          <m:den>
            <m:r>
              <w:rPr>
                <w:rFonts w:ascii="Cambria Math" w:hAnsi="Cambria Math"/>
              </w:rPr>
              <m:t>obs</m:t>
            </m:r>
          </m:den>
        </m:f>
      </m:oMath>
      <w:r w:rsidR="00FE5ADB" w:rsidRPr="00FE5ADB">
        <w:rPr>
          <w:iCs/>
        </w:rPr>
        <w:t xml:space="preserve">, where if the observed value was 0 then the error was set to zero. We note that if the predicted value is 0 then RPE = -1. </w:t>
      </w:r>
      <w:r w:rsidR="00295598" w:rsidRPr="00FE5ADB">
        <w:t>Absolute Average Fold Error (AAFE)</w:t>
      </w:r>
      <w:r w:rsidR="00FE5ADB" w:rsidRPr="00FE5ADB">
        <w:t xml:space="preserve"> was calculated as AAFE = </w:t>
      </w:r>
      <m:oMath>
        <m:sSup>
          <m:sSupPr>
            <m:ctrlPr>
              <w:rPr>
                <w:rFonts w:ascii="Cambria Math" w:hAnsi="Cambria Math"/>
                <w:i/>
                <w:iCs/>
              </w:rPr>
            </m:ctrlPr>
          </m:sSupPr>
          <m:e>
            <m:r>
              <w:rPr>
                <w:rFonts w:ascii="Cambria Math" w:hAnsi="Cambria Math"/>
              </w:rPr>
              <m:t>10</m:t>
            </m:r>
          </m:e>
          <m:sup>
            <m:d>
              <m:dPr>
                <m:ctrlPr>
                  <w:rPr>
                    <w:rFonts w:ascii="Cambria Math" w:hAnsi="Cambria Math"/>
                    <w:i/>
                    <w:iCs/>
                  </w:rPr>
                </m:ctrlPr>
              </m:dPr>
              <m:e>
                <m:f>
                  <m:fPr>
                    <m:ctrlPr>
                      <w:rPr>
                        <w:rFonts w:ascii="Cambria Math" w:hAnsi="Cambria Math"/>
                        <w:i/>
                        <w:iCs/>
                      </w:rPr>
                    </m:ctrlPr>
                  </m:fPr>
                  <m:num>
                    <m:r>
                      <w:rPr>
                        <w:rFonts w:ascii="Cambria Math" w:hAnsi="Cambria Math"/>
                      </w:rPr>
                      <m:t>1</m:t>
                    </m:r>
                  </m:num>
                  <m:den>
                    <m:r>
                      <w:rPr>
                        <w:rFonts w:ascii="Cambria Math" w:hAnsi="Cambria Math"/>
                      </w:rPr>
                      <m:t>n</m:t>
                    </m:r>
                  </m:den>
                </m:f>
                <m:nary>
                  <m:naryPr>
                    <m:chr m:val="∑"/>
                    <m:subHide m:val="1"/>
                    <m:supHide m:val="1"/>
                    <m:ctrlPr>
                      <w:rPr>
                        <w:rFonts w:ascii="Cambria Math" w:hAnsi="Cambria Math"/>
                        <w:i/>
                        <w:iCs/>
                      </w:rPr>
                    </m:ctrlPr>
                  </m:naryPr>
                  <m:sub/>
                  <m:sup/>
                  <m:e>
                    <m:r>
                      <w:rPr>
                        <w:rFonts w:ascii="Cambria Math" w:hAnsi="Cambria Math"/>
                      </w:rPr>
                      <m:t>|</m:t>
                    </m:r>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f>
                          <m:fPr>
                            <m:ctrlPr>
                              <w:rPr>
                                <w:rFonts w:ascii="Cambria Math" w:hAnsi="Cambria Math"/>
                                <w:i/>
                                <w:iCs/>
                              </w:rPr>
                            </m:ctrlPr>
                          </m:fPr>
                          <m:num>
                            <m:r>
                              <w:rPr>
                                <w:rFonts w:ascii="Cambria Math" w:hAnsi="Cambria Math"/>
                              </w:rPr>
                              <m:t>pred</m:t>
                            </m:r>
                          </m:num>
                          <m:den>
                            <m:r>
                              <w:rPr>
                                <w:rFonts w:ascii="Cambria Math" w:hAnsi="Cambria Math"/>
                              </w:rPr>
                              <m:t>obs</m:t>
                            </m:r>
                          </m:den>
                        </m:f>
                      </m:e>
                    </m:func>
                    <m:r>
                      <w:rPr>
                        <w:rFonts w:ascii="Cambria Math" w:hAnsi="Cambria Math"/>
                      </w:rPr>
                      <m:t>|</m:t>
                    </m:r>
                  </m:e>
                </m:nary>
              </m:e>
            </m:d>
          </m:sup>
        </m:sSup>
      </m:oMath>
      <w:r w:rsidR="00FE5ADB" w:rsidRPr="00FE5ADB">
        <w:rPr>
          <w:iCs/>
        </w:rPr>
        <w:t xml:space="preserve">, where </w:t>
      </w:r>
      <w:r w:rsidR="00295598" w:rsidRPr="00FE5ADB">
        <w:t xml:space="preserve">if pred=0 and obs=0 </w:t>
      </w:r>
      <w:r w:rsidR="00FE5ADB" w:rsidRPr="00FE5ADB">
        <w:t xml:space="preserve">we </w:t>
      </w:r>
      <w:r w:rsidR="00295598" w:rsidRPr="00FE5ADB">
        <w:t>assign</w:t>
      </w:r>
      <w:r w:rsidR="00FE5ADB" w:rsidRPr="00FE5ADB">
        <w:t>ed</w:t>
      </w:r>
      <w:r w:rsidR="00295598" w:rsidRPr="00FE5ADB">
        <w:t xml:space="preserve"> </w:t>
      </w:r>
      <m:oMath>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10</m:t>
                </m:r>
              </m:sub>
            </m:sSub>
          </m:fName>
          <m:e>
            <m:f>
              <m:fPr>
                <m:ctrlPr>
                  <w:rPr>
                    <w:rFonts w:ascii="Cambria Math" w:hAnsi="Cambria Math"/>
                  </w:rPr>
                </m:ctrlPr>
              </m:fPr>
              <m:num>
                <m:r>
                  <m:rPr>
                    <m:sty m:val="p"/>
                  </m:rPr>
                  <w:rPr>
                    <w:rFonts w:ascii="Cambria Math" w:hAnsi="Cambria Math"/>
                  </w:rPr>
                  <m:t>0</m:t>
                </m:r>
              </m:num>
              <m:den>
                <m:r>
                  <m:rPr>
                    <m:sty m:val="p"/>
                  </m:rPr>
                  <w:rPr>
                    <w:rFonts w:ascii="Cambria Math" w:hAnsi="Cambria Math"/>
                  </w:rPr>
                  <m:t>0</m:t>
                </m:r>
              </m:den>
            </m:f>
          </m:e>
        </m:func>
        <m:r>
          <m:rPr>
            <m:sty m:val="p"/>
          </m:rPr>
          <w:rPr>
            <w:rFonts w:ascii="Cambria Math" w:hAnsi="Cambria Math"/>
          </w:rPr>
          <m:t xml:space="preserve"> </m:t>
        </m:r>
      </m:oMath>
      <w:r w:rsidR="00295598" w:rsidRPr="00FE5ADB">
        <w:t>= 0</w:t>
      </w:r>
      <w:r w:rsidR="00FE5ADB" w:rsidRPr="00FE5ADB">
        <w:t xml:space="preserve">. </w:t>
      </w:r>
      <w:r w:rsidR="00295598" w:rsidRPr="00FE5ADB">
        <w:t>Root Mean Squared Log Error (RMSLE)</w:t>
      </w:r>
      <w:r w:rsidR="00FE5ADB" w:rsidRPr="00FE5ADB">
        <w:t xml:space="preserve"> was calculated as RMSLE = </w:t>
      </w:r>
      <m:oMath>
        <m:rad>
          <m:radPr>
            <m:degHide m:val="1"/>
            <m:ctrlPr>
              <w:rPr>
                <w:rFonts w:ascii="Cambria Math" w:hAnsi="Cambria Math"/>
                <w:i/>
                <w:iCs/>
              </w:rPr>
            </m:ctrlPr>
          </m:radPr>
          <m:deg/>
          <m:e>
            <m:sSup>
              <m:sSupPr>
                <m:ctrlPr>
                  <w:rPr>
                    <w:rFonts w:ascii="Cambria Math" w:hAnsi="Cambria Math"/>
                    <w:i/>
                    <w:iCs/>
                  </w:rPr>
                </m:ctrlPr>
              </m:sSupPr>
              <m:e>
                <m:f>
                  <m:fPr>
                    <m:ctrlPr>
                      <w:rPr>
                        <w:rFonts w:ascii="Cambria Math" w:hAnsi="Cambria Math"/>
                        <w:i/>
                        <w:iCs/>
                      </w:rPr>
                    </m:ctrlPr>
                  </m:fPr>
                  <m:num>
                    <m:r>
                      <w:rPr>
                        <w:rFonts w:ascii="Cambria Math" w:hAnsi="Cambria Math"/>
                      </w:rPr>
                      <m:t>1</m:t>
                    </m:r>
                  </m:num>
                  <m:den>
                    <m:r>
                      <w:rPr>
                        <w:rFonts w:ascii="Cambria Math" w:hAnsi="Cambria Math"/>
                      </w:rPr>
                      <m:t>n</m:t>
                    </m:r>
                  </m:den>
                </m:f>
                <m:nary>
                  <m:naryPr>
                    <m:chr m:val="∑"/>
                    <m:subHide m:val="1"/>
                    <m:supHide m:val="1"/>
                    <m:ctrlPr>
                      <w:rPr>
                        <w:rFonts w:ascii="Cambria Math" w:hAnsi="Cambria Math"/>
                        <w:i/>
                        <w:iCs/>
                      </w:rPr>
                    </m:ctrlPr>
                  </m:naryPr>
                  <m:sub/>
                  <m:sup/>
                  <m:e>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iCs/>
                              </w:rPr>
                            </m:ctrlPr>
                          </m:dPr>
                          <m:e>
                            <m:r>
                              <w:rPr>
                                <w:rFonts w:ascii="Cambria Math" w:hAnsi="Cambria Math"/>
                              </w:rPr>
                              <m:t>pred+1</m:t>
                            </m:r>
                          </m:e>
                        </m:d>
                        <m:r>
                          <w:rPr>
                            <w:rFonts w:ascii="Cambria Math" w:hAnsi="Cambria Math"/>
                          </w:rPr>
                          <m:t>-</m:t>
                        </m:r>
                        <m:func>
                          <m:funcPr>
                            <m:ctrlPr>
                              <w:rPr>
                                <w:rFonts w:ascii="Cambria Math" w:hAnsi="Cambria Math"/>
                                <w:i/>
                                <w:iCs/>
                              </w:rPr>
                            </m:ctrlPr>
                          </m:funcPr>
                          <m:fName>
                            <m:sSub>
                              <m:sSubPr>
                                <m:ctrlPr>
                                  <w:rPr>
                                    <w:rFonts w:ascii="Cambria Math" w:hAnsi="Cambria Math"/>
                                    <w:i/>
                                    <w:iCs/>
                                  </w:rPr>
                                </m:ctrlPr>
                              </m:sSubPr>
                              <m:e>
                                <m:r>
                                  <m:rPr>
                                    <m:sty m:val="p"/>
                                  </m:rPr>
                                  <w:rPr>
                                    <w:rFonts w:ascii="Cambria Math" w:hAnsi="Cambria Math"/>
                                  </w:rPr>
                                  <m:t>log</m:t>
                                </m:r>
                              </m:e>
                              <m:sub>
                                <m:r>
                                  <w:rPr>
                                    <w:rFonts w:ascii="Cambria Math" w:hAnsi="Cambria Math"/>
                                  </w:rPr>
                                  <m:t>10</m:t>
                                </m:r>
                              </m:sub>
                            </m:sSub>
                          </m:fName>
                          <m:e>
                            <m:r>
                              <w:rPr>
                                <w:rFonts w:ascii="Cambria Math" w:hAnsi="Cambria Math"/>
                              </w:rPr>
                              <m:t>(obs+1)</m:t>
                            </m:r>
                          </m:e>
                        </m:func>
                      </m:e>
                    </m:func>
                  </m:e>
                </m:nary>
                <m:r>
                  <w:rPr>
                    <w:rFonts w:ascii="Cambria Math" w:hAnsi="Cambria Math"/>
                  </w:rPr>
                  <m:t>)</m:t>
                </m:r>
              </m:e>
              <m:sup>
                <m:r>
                  <w:rPr>
                    <w:rFonts w:ascii="Cambria Math" w:hAnsi="Cambria Math"/>
                  </w:rPr>
                  <m:t>2</m:t>
                </m:r>
              </m:sup>
            </m:sSup>
          </m:e>
        </m:rad>
      </m:oMath>
      <w:r w:rsidR="00FE5ADB" w:rsidRPr="00FE5ADB">
        <w:rPr>
          <w:iCs/>
        </w:rPr>
        <w:t>.</w:t>
      </w:r>
      <w:r w:rsidR="005D3AF5">
        <w:rPr>
          <w:iCs/>
        </w:rPr>
        <w:t xml:space="preserve"> </w:t>
      </w:r>
    </w:p>
    <w:p w14:paraId="0641A47A" w14:textId="77777777" w:rsidR="00A86409" w:rsidRDefault="00A86409" w:rsidP="00BC60D9"/>
    <w:p w14:paraId="2CD234E9" w14:textId="5FFCF4A1" w:rsidR="00645AA6" w:rsidRDefault="00645AA6" w:rsidP="00BC60D9">
      <w:r>
        <w:t xml:space="preserve">Kolmogorov-Smirnov tests were performed using R function </w:t>
      </w:r>
      <w:r w:rsidRPr="00645AA6">
        <w:rPr>
          <w:i/>
          <w:iCs/>
        </w:rPr>
        <w:t>ks.test</w:t>
      </w:r>
      <w:r>
        <w:t>.</w:t>
      </w:r>
    </w:p>
    <w:p w14:paraId="22866481" w14:textId="5E7AFDA9" w:rsidR="00FA0300" w:rsidRDefault="00FA0300" w:rsidP="00BC60D9"/>
    <w:p w14:paraId="7DFE3E76" w14:textId="77777777" w:rsidR="00DC2B08" w:rsidRDefault="00DC2B08" w:rsidP="00BC60D9">
      <w:pPr>
        <w:rPr>
          <w:rFonts w:asciiTheme="majorHAnsi" w:eastAsiaTheme="majorEastAsia" w:hAnsiTheme="majorHAnsi" w:cstheme="majorBidi"/>
          <w:sz w:val="32"/>
          <w:szCs w:val="32"/>
        </w:rPr>
      </w:pPr>
      <w:r>
        <w:br w:type="page"/>
      </w:r>
    </w:p>
    <w:p w14:paraId="3F080E88" w14:textId="1DD48BA7" w:rsidR="003029C6" w:rsidRPr="0078023A" w:rsidRDefault="00AA4D78" w:rsidP="00BC60D9">
      <w:pPr>
        <w:pStyle w:val="Heading1"/>
      </w:pPr>
      <w:r>
        <w:lastRenderedPageBreak/>
        <w:t>Results</w:t>
      </w:r>
    </w:p>
    <w:p w14:paraId="0C76DB18" w14:textId="77777777" w:rsidR="00841392" w:rsidRDefault="00841392" w:rsidP="00BC60D9"/>
    <w:p w14:paraId="1E6F0246" w14:textId="77777777" w:rsidR="00841392" w:rsidRDefault="00841392" w:rsidP="00BC60D9">
      <w:pPr>
        <w:pStyle w:val="Heading2"/>
      </w:pPr>
      <w:r>
        <w:t>Evaluation Chemicals and Predictions</w:t>
      </w:r>
    </w:p>
    <w:p w14:paraId="022FD515" w14:textId="41C47879" w:rsidR="00DF72FB" w:rsidRDefault="00810B69" w:rsidP="00BC60D9">
      <w:r w:rsidRPr="00CC37A3">
        <w:t xml:space="preserve">There </w:t>
      </w:r>
      <w:r w:rsidR="00723712">
        <w:t>are</w:t>
      </w:r>
      <w:r w:rsidR="00723712" w:rsidRPr="00CC37A3">
        <w:t xml:space="preserve"> </w:t>
      </w:r>
      <w:r w:rsidRPr="00CC37A3">
        <w:t>10</w:t>
      </w:r>
      <w:r w:rsidR="00DF72B6">
        <w:t>1</w:t>
      </w:r>
      <w:r w:rsidRPr="00CC37A3">
        <w:t xml:space="preserve"> chemicals present in the </w:t>
      </w:r>
      <w:r w:rsidR="00723712">
        <w:t xml:space="preserve">public release of </w:t>
      </w:r>
      <w:r w:rsidRPr="00CC37A3">
        <w:t>CvTdb (Sayre, 2020) that had plasma concentration data following either oral or intravenous doses</w:t>
      </w:r>
      <w:r w:rsidR="00266DEE">
        <w:t xml:space="preserve"> given to </w:t>
      </w:r>
      <w:r w:rsidR="00266DEE" w:rsidRPr="00CC37A3">
        <w:t>rat</w:t>
      </w:r>
      <w:r w:rsidR="00266DEE">
        <w:t>s</w:t>
      </w:r>
      <w:r w:rsidR="00266DEE" w:rsidRPr="00CC37A3">
        <w:t xml:space="preserve"> or human</w:t>
      </w:r>
      <w:r w:rsidR="00266DEE">
        <w:t>s</w:t>
      </w:r>
      <w:r w:rsidR="00CD35A4">
        <w:t xml:space="preserve">. These chemicals included: </w:t>
      </w:r>
      <w:r w:rsidRPr="00CD35A4">
        <w:t>57 from the Toxic Substances Control Act (TSCA) active inventory</w:t>
      </w:r>
      <w:r w:rsidR="00266DEE">
        <w:t xml:space="preserve"> </w:t>
      </w:r>
      <w:r w:rsidR="00F96FC3">
        <w:fldChar w:fldCharType="begin"/>
      </w:r>
      <w:r w:rsidR="0084029A">
        <w:instrText xml:space="preserve"> ADDIN EN.CITE &lt;EndNote&gt;&lt;Cite&gt;&lt;Author&gt;Schmidt&lt;/Author&gt;&lt;Year&gt;2016&lt;/Year&gt;&lt;RecNum&gt;957&lt;/RecNum&gt;&lt;DisplayText&gt;[38]&lt;/DisplayText&gt;&lt;record&gt;&lt;rec-number&gt;957&lt;/rec-number&gt;&lt;foreign-keys&gt;&lt;key app="EN" db-id="5sedwzxv0frxxfep2afv55whvxe0v9vsv290" timestamp="1630591359"&gt;957&lt;/key&gt;&lt;/foreign-keys&gt;&lt;ref-type name="Generic"&gt;13&lt;/ref-type&gt;&lt;contributors&gt;&lt;authors&gt;&lt;author&gt;Schmidt, Charles W&lt;/author&gt;&lt;/authors&gt;&lt;/contributors&gt;&lt;titles&gt;&lt;title&gt;TSCA 2.0: A new era in chemical risk management&lt;/title&gt;&lt;/titles&gt;&lt;dates&gt;&lt;year&gt;2016&lt;/year&gt;&lt;/dates&gt;&lt;publisher&gt;National Institute of Environmental Health Sciences&lt;/publisher&gt;&lt;isbn&gt;0091-6765&lt;/isbn&gt;&lt;urls&gt;&lt;/urls&gt;&lt;/record&gt;&lt;/Cite&gt;&lt;/EndNote&gt;</w:instrText>
      </w:r>
      <w:r w:rsidR="00F96FC3">
        <w:fldChar w:fldCharType="separate"/>
      </w:r>
      <w:r w:rsidR="0084029A">
        <w:rPr>
          <w:noProof/>
        </w:rPr>
        <w:t>[38]</w:t>
      </w:r>
      <w:r w:rsidR="00F96FC3">
        <w:fldChar w:fldCharType="end"/>
      </w:r>
      <w:r w:rsidR="00CD35A4">
        <w:t xml:space="preserve">, </w:t>
      </w:r>
      <w:r w:rsidRPr="00CD35A4">
        <w:t>20 pharmaceuticals</w:t>
      </w:r>
      <w:r w:rsidR="00CD35A4">
        <w:t xml:space="preserve">, </w:t>
      </w:r>
      <w:r w:rsidRPr="00CD35A4">
        <w:t>24 pesticides</w:t>
      </w:r>
      <w:r w:rsidR="00CD35A4">
        <w:t xml:space="preserve">, </w:t>
      </w:r>
      <w:r w:rsidRPr="00CD35A4">
        <w:t>99 that are found in consumer products, 7 per- and poly-fluorinated substances (PFAS)</w:t>
      </w:r>
      <w:r w:rsidR="00266DEE">
        <w:t xml:space="preserve"> </w:t>
      </w:r>
      <w:r w:rsidR="00F96FC3">
        <w:fldChar w:fldCharType="begin"/>
      </w:r>
      <w:r w:rsidR="0084029A">
        <w:instrText xml:space="preserve"> ADDIN EN.CITE &lt;EndNote&gt;&lt;Cite&gt;&lt;Author&gt;Patlewicz&lt;/Author&gt;&lt;Year&gt;2019&lt;/Year&gt;&lt;RecNum&gt;958&lt;/RecNum&gt;&lt;DisplayText&gt;[39]&lt;/DisplayText&gt;&lt;record&gt;&lt;rec-number&gt;958&lt;/rec-number&gt;&lt;foreign-keys&gt;&lt;key app="EN" db-id="5sedwzxv0frxxfep2afv55whvxe0v9vsv290" timestamp="1630591385"&gt;958&lt;/key&gt;&lt;/foreign-keys&gt;&lt;ref-type name="Journal Article"&gt;17&lt;/ref-type&gt;&lt;contributors&gt;&lt;authors&gt;&lt;author&gt;Patlewicz, Grace&lt;/author&gt;&lt;author&gt;Richard, Ann M&lt;/author&gt;&lt;author&gt;Williams, Antony J&lt;/author&gt;&lt;author&gt;Grulke, Christopher M&lt;/author&gt;&lt;author&gt;Sams, Reeder&lt;/author&gt;&lt;author&gt;Lambert, Jason&lt;/author&gt;&lt;author&gt;Noyes, Pamela D&lt;/author&gt;&lt;author&gt;DeVito, Michael J&lt;/author&gt;&lt;author&gt;Hines, Ronald N&lt;/author&gt;&lt;author&gt;Strynar, Mark&lt;/author&gt;&lt;/authors&gt;&lt;/contributors&gt;&lt;titles&gt;&lt;title&gt;A chemical category-based prioritization approach for selecting 75 per-and polyfluoroalkyl substances (PFAS) for tiered toxicity and toxicokinetic testing&lt;/title&gt;&lt;secondary-title&gt;Environmental health perspectives&lt;/secondary-title&gt;&lt;/titles&gt;&lt;periodical&gt;&lt;full-title&gt;Environmental Health Perspectives&lt;/full-title&gt;&lt;/periodical&gt;&lt;pages&gt;014501&lt;/pages&gt;&lt;volume&gt;127&lt;/volume&gt;&lt;number&gt;01&lt;/number&gt;&lt;dates&gt;&lt;year&gt;2019&lt;/year&gt;&lt;/dates&gt;&lt;isbn&gt;0091-6765&lt;/isbn&gt;&lt;urls&gt;&lt;/urls&gt;&lt;/record&gt;&lt;/Cite&gt;&lt;/EndNote&gt;</w:instrText>
      </w:r>
      <w:r w:rsidR="00F96FC3">
        <w:fldChar w:fldCharType="separate"/>
      </w:r>
      <w:r w:rsidR="0084029A">
        <w:rPr>
          <w:noProof/>
        </w:rPr>
        <w:t>[39]</w:t>
      </w:r>
      <w:r w:rsidR="00F96FC3">
        <w:fldChar w:fldCharType="end"/>
      </w:r>
      <w:r w:rsidR="00CD35A4">
        <w:t xml:space="preserve">, and </w:t>
      </w:r>
      <w:r w:rsidRPr="00CD35A4">
        <w:t>64 that are part of the ToxCast screening program</w:t>
      </w:r>
      <w:r w:rsidR="00CD35A4">
        <w:t xml:space="preserve">. </w:t>
      </w:r>
      <w:r w:rsidR="0040747B">
        <w:t>Note that a chemical could be in more than one of these categories.</w:t>
      </w:r>
    </w:p>
    <w:p w14:paraId="6DC0A1B2" w14:textId="77777777" w:rsidR="00A64054" w:rsidRDefault="00A64054" w:rsidP="00BC60D9"/>
    <w:p w14:paraId="25C96245" w14:textId="4F1EE545" w:rsidR="00CD42B6" w:rsidRDefault="00294E5B" w:rsidP="00294E5B">
      <w:r>
        <w:t xml:space="preserve">As illustrated in </w:t>
      </w:r>
      <w:r w:rsidR="001726ED">
        <w:fldChar w:fldCharType="begin"/>
      </w:r>
      <w:r w:rsidR="001726ED">
        <w:instrText xml:space="preserve"> REF _Ref168474324 \h </w:instrText>
      </w:r>
      <w:r w:rsidR="001726ED">
        <w:fldChar w:fldCharType="separate"/>
      </w:r>
      <w:r w:rsidR="001726ED">
        <w:t xml:space="preserve">Figure </w:t>
      </w:r>
      <w:r w:rsidR="001726ED">
        <w:rPr>
          <w:noProof/>
        </w:rPr>
        <w:t>1</w:t>
      </w:r>
      <w:r w:rsidR="001726ED">
        <w:fldChar w:fldCharType="end"/>
      </w:r>
      <w:r>
        <w:t xml:space="preserve">, a typical TK concentration vs. time curve following a single oral dose consists of separate phases: 1) an initial increase driven by absorption of the chemical into the body, 2) a steep decrease driven by distribution of the chemical from the blood into tissues with varying affinities for the chemical, followed by 3) metabolism and excretion of the chemical (elimination) from the blood. Metabolism and excretion are present during the distribution phase, and that phase can be more or less pronounced depending on how much chemical the tissues can sequester. Following an intravenous dose there is no absorption phase, although there maybe a very short </w:t>
      </w:r>
      <w:r w:rsidR="00882FDC">
        <w:t>initial</w:t>
      </w:r>
      <w:r>
        <w:t xml:space="preserve"> phase as the chemical is distributed from the site of injection to the systemic blood circulation. The different phases are more or les sensitive to the sorts of HTTK parameters that are predicted here, with </w:t>
      </w:r>
      <w:r w:rsidR="00882FDC">
        <w:t>the metabolism and elimination being the most relevant.</w:t>
      </w:r>
    </w:p>
    <w:p w14:paraId="1487EB81" w14:textId="77777777" w:rsidR="00CD42B6" w:rsidRDefault="00CD42B6" w:rsidP="00BC60D9"/>
    <w:p w14:paraId="794494F4" w14:textId="77777777" w:rsidR="00882FDC" w:rsidRDefault="00723712" w:rsidP="00BC60D9">
      <w:r>
        <w:t xml:space="preserve">Data sets were modeled for </w:t>
      </w:r>
      <w:r w:rsidR="005543A5">
        <w:t>their suitability to</w:t>
      </w:r>
      <w:r>
        <w:t xml:space="preserve"> evaluat</w:t>
      </w:r>
      <w:r w:rsidR="005543A5">
        <w:t>e HTT</w:t>
      </w:r>
      <w:r>
        <w:t xml:space="preserve">K predictions by systematically optimizing parameters for one- and two-compartment models </w:t>
      </w:r>
      <w:r w:rsidR="00A5629A">
        <w:fldChar w:fldCharType="begin"/>
      </w:r>
      <w:r w:rsidR="00A5629A">
        <w:instrText xml:space="preserve"> ADDIN EN.CITE &lt;EndNote&gt;&lt;Cite&gt;&lt;Author&gt;Mercado&lt;/Author&gt;&lt;Year&gt;2024&lt;/Year&gt;&lt;RecNum&gt;1383&lt;/RecNum&gt;&lt;DisplayText&gt;[40]&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rsidR="00A5629A">
        <w:fldChar w:fldCharType="separate"/>
      </w:r>
      <w:r w:rsidR="00A5629A">
        <w:rPr>
          <w:noProof/>
        </w:rPr>
        <w:t>[40]</w:t>
      </w:r>
      <w:r w:rsidR="00A5629A">
        <w:fldChar w:fldCharType="end"/>
      </w:r>
      <w:r>
        <w:t xml:space="preserve">. </w:t>
      </w:r>
      <w:r w:rsidR="0045050C">
        <w:t xml:space="preserve">Of the 101 chemicals, </w:t>
      </w:r>
      <w:r w:rsidR="00882FDC">
        <w:t>four</w:t>
      </w:r>
      <w:r w:rsidR="0045050C">
        <w:t xml:space="preserve"> were best described by the “flat” model indicating that the data sets were too noisy to estimate empirical TK parameters</w:t>
      </w:r>
      <w:r w:rsidR="00882FDC">
        <w:t xml:space="preserve">: </w:t>
      </w:r>
    </w:p>
    <w:p w14:paraId="68292237" w14:textId="51CD9FED" w:rsidR="00A64054" w:rsidRDefault="00882FDC" w:rsidP="00882FDC">
      <w:r>
        <w:t>Perfluorohexanoic acid, Perfluorooctanoic acid. 1,4-Dioxane, and Perfluorooctanesulfonate</w:t>
      </w:r>
      <w:r w:rsidR="0045050C">
        <w:t xml:space="preserve">. </w:t>
      </w:r>
      <w:r w:rsidR="007E1EBF">
        <w:t xml:space="preserve">Given that these chemicals were poorly described by basic TK models – potentially indicating problems with chemical analysis sensitivity -- these chemicals were withheld from subsequent analysis. </w:t>
      </w:r>
      <w:r>
        <w:t xml:space="preserve">Further, the reported limits of </w:t>
      </w:r>
      <w:r w:rsidR="00D23BC3">
        <w:t>quantitation</w:t>
      </w:r>
      <w:r>
        <w:t xml:space="preserve"> for C.I. Solvent Red 1</w:t>
      </w:r>
      <w:r w:rsidR="00D23BC3">
        <w:t xml:space="preserve"> and</w:t>
      </w:r>
      <w:r>
        <w:t xml:space="preserve"> Propylparaben were higher than the measured concentrations, so these data were also withheld. </w:t>
      </w:r>
      <w:r w:rsidR="007E1EBF">
        <w:t xml:space="preserve">The data for each remaining chemical could be described using either a one- or two-compartment empirical pharmacokinetic models. </w:t>
      </w:r>
      <w:r w:rsidR="007E1EBF" w:rsidRPr="007E1EBF">
        <w:t>There were 1</w:t>
      </w:r>
      <w:r>
        <w:t>1</w:t>
      </w:r>
      <w:r w:rsidR="007E1EBF" w:rsidRPr="007E1EBF">
        <w:t xml:space="preserve"> chemicals where we only had oral data</w:t>
      </w:r>
      <w:r w:rsidR="007E1EBF">
        <w:t xml:space="preserve">, so that we could not estimate the parameters needed to make </w:t>
      </w:r>
      <w:r w:rsidR="007E1EBF">
        <w:lastRenderedPageBreak/>
        <w:t xml:space="preserve">novel predictions but were well-described by an empirical TK model. </w:t>
      </w:r>
      <w:r w:rsidR="0045050C">
        <w:t>Separate</w:t>
      </w:r>
      <w:r w:rsidR="00A64054">
        <w:t xml:space="preserve"> </w:t>
      </w:r>
      <w:r w:rsidR="009A13A7">
        <w:t xml:space="preserve">parameter estimates were made </w:t>
      </w:r>
      <w:r w:rsidR="00A64054">
        <w:t xml:space="preserve">for each combination of compound and species for which there were data. For each remaining chemical the better of the one or two compartment models was used </w:t>
      </w:r>
      <w:r>
        <w:t>based on</w:t>
      </w:r>
      <w:r w:rsidR="00A64054">
        <w:t xml:space="preserve"> model parsimony.</w:t>
      </w:r>
    </w:p>
    <w:p w14:paraId="27B7F887" w14:textId="57C61A86" w:rsidR="00A64054" w:rsidRDefault="00A64054" w:rsidP="00BC60D9"/>
    <w:p w14:paraId="1555866C" w14:textId="77777777" w:rsidR="00FA558B" w:rsidRDefault="00FA558B" w:rsidP="00BC60D9"/>
    <w:p w14:paraId="4B4BF320" w14:textId="77777777" w:rsidR="005543A5" w:rsidRDefault="005543A5" w:rsidP="00BC60D9">
      <w:pPr>
        <w:pStyle w:val="Heading2"/>
      </w:pPr>
      <w:r>
        <w:t>QSPR Predictions</w:t>
      </w:r>
    </w:p>
    <w:p w14:paraId="283381EE" w14:textId="77777777" w:rsidR="00A94FAC" w:rsidRDefault="00A94FAC" w:rsidP="00BC60D9"/>
    <w:p w14:paraId="02060F4F" w14:textId="74B4CB7C" w:rsidR="00A06768" w:rsidRDefault="00A06768" w:rsidP="00BC60D9">
      <w:r>
        <w:t>T</w:t>
      </w:r>
      <w:r w:rsidR="00353233">
        <w:t xml:space="preserve">he number of chemicals </w:t>
      </w:r>
      <w:r>
        <w:t xml:space="preserve">for which </w:t>
      </w:r>
      <w:r w:rsidR="00CD767F">
        <w:t>predictions</w:t>
      </w:r>
      <w:r>
        <w:t xml:space="preserve"> could be made </w:t>
      </w:r>
      <w:r w:rsidR="00353233">
        <w:t xml:space="preserve">(that is, domain of applicability) varied from </w:t>
      </w:r>
      <w:r>
        <w:t xml:space="preserve">QSPR </w:t>
      </w:r>
      <w:r w:rsidR="00353233">
        <w:t xml:space="preserve">model to </w:t>
      </w:r>
      <w:r>
        <w:t xml:space="preserve">QSPR </w:t>
      </w:r>
      <w:r w:rsidR="00353233">
        <w:t xml:space="preserve">model. </w:t>
      </w:r>
      <w:r>
        <w:t>Throughout this effort we have reported statistics on different subsets of chemicals. T</w:t>
      </w:r>
      <w:r w:rsidR="00353233">
        <w:t>here was only a subset of chemicals</w:t>
      </w:r>
      <w:r>
        <w:t xml:space="preserve"> with predictions </w:t>
      </w:r>
      <w:r w:rsidR="00CD767F">
        <w:t>from representing</w:t>
      </w:r>
      <w:r w:rsidR="00353233">
        <w:t xml:space="preserve"> an intersection of the models. </w:t>
      </w:r>
    </w:p>
    <w:p w14:paraId="664E412B" w14:textId="77777777" w:rsidR="00A06768" w:rsidRDefault="00A06768" w:rsidP="00BC60D9"/>
    <w:p w14:paraId="3BAAEE9B" w14:textId="533D2AAB" w:rsidR="00353233" w:rsidRDefault="00A06768" w:rsidP="00BC60D9">
      <w:r>
        <w:t xml:space="preserve">Additionally, HTTK </w:t>
      </w:r>
      <w:r w:rsidR="00BC60D9" w:rsidRPr="00BC60D9">
        <w:rPr>
          <w:i/>
        </w:rPr>
        <w:t>in vitro</w:t>
      </w:r>
      <w:r>
        <w:t xml:space="preserve"> data were not available for all the chemicals with CVT data, so evaluations aimed at characterizing the predictivity of </w:t>
      </w:r>
      <w:r w:rsidR="00BC60D9" w:rsidRPr="00BC60D9">
        <w:rPr>
          <w:i/>
        </w:rPr>
        <w:t>in vitro</w:t>
      </w:r>
      <w:r>
        <w:t xml:space="preserve"> HTTK only relied on 6</w:t>
      </w:r>
      <w:r w:rsidR="00D23BC3">
        <w:t>4</w:t>
      </w:r>
      <w:r>
        <w:t xml:space="preserve"> chemicals. Second </w:t>
      </w:r>
      <w:r w:rsidR="00353233">
        <w:t>Finally, statistics are reported for the maximal number of chemicals for which the QSPR could make predictions. The subset of chemicals with overlap between all models is more rigorous statistically, however the superset of all chemicals with predictions is more rigorous chemically.</w:t>
      </w:r>
    </w:p>
    <w:p w14:paraId="49CB27F0" w14:textId="77777777" w:rsidR="00F73EBF" w:rsidRDefault="00F73EBF" w:rsidP="00BC60D9"/>
    <w:p w14:paraId="3618F16D" w14:textId="77777777" w:rsidR="005543A5" w:rsidRDefault="005543A5" w:rsidP="00BC60D9">
      <w:r>
        <w:t>For each QSPR we removed predictions where the predicted values for a given chemical were within 1% for both f</w:t>
      </w:r>
      <w:r w:rsidRPr="00A64054">
        <w:rPr>
          <w:vertAlign w:val="subscript"/>
        </w:rPr>
        <w:t>up</w:t>
      </w:r>
      <w:r>
        <w:t xml:space="preserve"> and Cl</w:t>
      </w:r>
      <w:r w:rsidRPr="00A64054">
        <w:rPr>
          <w:vertAlign w:val="subscript"/>
        </w:rPr>
        <w:t>int</w:t>
      </w:r>
      <w:r>
        <w:t xml:space="preserve"> assuming these values reflected the chemical data present in the training set and the model method allowing for recall of the measurements. This affected 21 chemicals as predicted by OPERA (see Supplement Materials Table </w:t>
      </w:r>
      <w:r w:rsidRPr="005543A5">
        <w:t>SupTable-PossibleTrainingChems.txt</w:t>
      </w:r>
      <w:r>
        <w:t>).</w:t>
      </w:r>
    </w:p>
    <w:p w14:paraId="75F2BE15" w14:textId="77777777" w:rsidR="005543A5" w:rsidRDefault="005543A5" w:rsidP="00BC60D9"/>
    <w:p w14:paraId="7C732383" w14:textId="6A88BD9E" w:rsidR="005543A5" w:rsidRDefault="005543A5" w:rsidP="00BC60D9">
      <w:r>
        <w:t xml:space="preserve">We summarize the chemical-specific properties and predictions in </w:t>
      </w:r>
      <w:r>
        <w:fldChar w:fldCharType="begin"/>
      </w:r>
      <w:r>
        <w:instrText xml:space="preserve"> REF _Ref79399113 \h  \* MERGEFORMAT </w:instrText>
      </w:r>
      <w:r>
        <w:fldChar w:fldCharType="separate"/>
      </w:r>
      <w:r w:rsidR="001726ED">
        <w:t xml:space="preserve">Figure </w:t>
      </w:r>
      <w:r w:rsidR="001726ED">
        <w:rPr>
          <w:noProof/>
        </w:rPr>
        <w:t>2</w:t>
      </w:r>
      <w:r>
        <w:fldChar w:fldCharType="end"/>
      </w:r>
      <w:r>
        <w:t xml:space="preserve">. In </w:t>
      </w:r>
      <w:r>
        <w:fldChar w:fldCharType="begin"/>
      </w:r>
      <w:r>
        <w:instrText xml:space="preserve"> REF _Ref79399113 \h  \* MERGEFORMAT </w:instrText>
      </w:r>
      <w:r>
        <w:fldChar w:fldCharType="separate"/>
      </w:r>
      <w:r w:rsidR="001726ED">
        <w:t xml:space="preserve">Figure </w:t>
      </w:r>
      <w:r w:rsidR="001726ED">
        <w:rPr>
          <w:noProof/>
        </w:rPr>
        <w:t>2</w:t>
      </w:r>
      <w:r>
        <w:fldChar w:fldCharType="end"/>
      </w:r>
      <w:r>
        <w:t xml:space="preserve"> similar chemicals (rows) and properties/predictions (columns) are clustered together based on Euclidean distance. All properties/predictions were centered (mean changed to zero) and scaled (divided by standard deviation) such that the value reflects the number of standard deviations from the mean. Interestingly, the first division between clusters in </w:t>
      </w:r>
      <w:r>
        <w:fldChar w:fldCharType="begin"/>
      </w:r>
      <w:r>
        <w:instrText xml:space="preserve"> REF _Ref79399113 \h  \* MERGEFORMAT </w:instrText>
      </w:r>
      <w:r>
        <w:fldChar w:fldCharType="separate"/>
      </w:r>
      <w:r w:rsidR="001726ED">
        <w:t xml:space="preserve">Figure </w:t>
      </w:r>
      <w:r w:rsidR="001726ED">
        <w:rPr>
          <w:noProof/>
        </w:rPr>
        <w:t>2</w:t>
      </w:r>
      <w:r>
        <w:fldChar w:fldCharType="end"/>
      </w:r>
      <w:r>
        <w:t xml:space="preserve"> places all the Cl</w:t>
      </w:r>
      <w:r w:rsidRPr="00E311B5">
        <w:rPr>
          <w:vertAlign w:val="subscript"/>
        </w:rPr>
        <w:t>int</w:t>
      </w:r>
      <w:r>
        <w:t xml:space="preserve"> measurements and predictions on the one side and all the f</w:t>
      </w:r>
      <w:r w:rsidRPr="004A1E97">
        <w:rPr>
          <w:vertAlign w:val="subscript"/>
        </w:rPr>
        <w:t>up</w:t>
      </w:r>
      <w:r>
        <w:t xml:space="preserve"> measurements and predictions on the other. The physico-chemical properties are divided between those two clusters, with Octanol:Water (partition coefficient, PC), Octanol:Air PC, </w:t>
      </w:r>
      <w:r>
        <w:lastRenderedPageBreak/>
        <w:t>Molecular Weight, Boiling Point, and Melting Point all clustering with Cl</w:t>
      </w:r>
      <w:r w:rsidRPr="00E311B5">
        <w:rPr>
          <w:vertAlign w:val="subscript"/>
        </w:rPr>
        <w:t>int</w:t>
      </w:r>
      <w:r>
        <w:t>. Water solubility, vapor pressure, and the Henry’s law constant all clustered with f</w:t>
      </w:r>
      <w:r w:rsidRPr="004A1E97">
        <w:rPr>
          <w:vertAlign w:val="subscript"/>
        </w:rPr>
        <w:t>up</w:t>
      </w:r>
      <w:r>
        <w:t xml:space="preserve">. </w:t>
      </w:r>
    </w:p>
    <w:p w14:paraId="17DC5366" w14:textId="77777777" w:rsidR="00B174A1" w:rsidRDefault="00B174A1" w:rsidP="00BC60D9"/>
    <w:p w14:paraId="54653CE7" w14:textId="4C46547B" w:rsidR="00CD35A4" w:rsidRDefault="00841392" w:rsidP="00BC60D9">
      <w:pPr>
        <w:pStyle w:val="Heading2"/>
      </w:pPr>
      <w:r>
        <w:t>Level 1 Analysis</w:t>
      </w:r>
    </w:p>
    <w:p w14:paraId="5F3C27F9" w14:textId="77777777" w:rsidR="00A94FAC" w:rsidRPr="00CC37A3" w:rsidRDefault="00A94FAC" w:rsidP="00BC60D9"/>
    <w:p w14:paraId="42BA1ED4" w14:textId="7905CDAA" w:rsidR="00AE0F09" w:rsidRDefault="008C0733" w:rsidP="00BC60D9">
      <w:r>
        <w:rPr>
          <w:rFonts w:eastAsiaTheme="majorEastAsia"/>
        </w:rPr>
        <w:t xml:space="preserve">Our first level of evaluation directly compared the predictions of </w:t>
      </w:r>
      <w:r w:rsidR="00CC37A3" w:rsidRPr="00CC37A3">
        <w:rPr>
          <w:rFonts w:eastAsiaTheme="majorEastAsia"/>
        </w:rPr>
        <w:t xml:space="preserve">QSPR's with the </w:t>
      </w:r>
      <w:r w:rsidR="00BC60D9" w:rsidRPr="00BC60D9">
        <w:rPr>
          <w:rFonts w:eastAsiaTheme="majorEastAsia"/>
          <w:i/>
        </w:rPr>
        <w:t>in vitro</w:t>
      </w:r>
      <w:r w:rsidR="00CC37A3" w:rsidRPr="00CC37A3">
        <w:rPr>
          <w:rFonts w:eastAsiaTheme="majorEastAsia"/>
        </w:rPr>
        <w:t xml:space="preserve"> measured values.</w:t>
      </w:r>
      <w:r w:rsidR="0079311A">
        <w:rPr>
          <w:rFonts w:eastAsiaTheme="majorEastAsia"/>
        </w:rPr>
        <w:t xml:space="preserve"> </w:t>
      </w:r>
      <w:r w:rsidR="000F0F81">
        <w:t xml:space="preserve">Supplemental Table SupTable-QSPRPredCounts.txt gives the per QSPR number of chemicals that were made – the values ranged from a low of </w:t>
      </w:r>
      <w:r w:rsidR="00D23BC3">
        <w:t>43</w:t>
      </w:r>
      <w:r w:rsidR="000F0F81">
        <w:t xml:space="preserve"> for Cl</w:t>
      </w:r>
      <w:r w:rsidR="000F0F81" w:rsidRPr="001E2AC4">
        <w:rPr>
          <w:vertAlign w:val="subscript"/>
        </w:rPr>
        <w:t>int</w:t>
      </w:r>
      <w:r w:rsidR="000F0F81">
        <w:t xml:space="preserve"> for the Pradeep et al. (2020) QSPR to </w:t>
      </w:r>
      <w:r w:rsidR="00D23BC3">
        <w:t xml:space="preserve">51 for </w:t>
      </w:r>
      <w:r w:rsidR="000F0F81">
        <w:t>IVBP.</w:t>
      </w:r>
      <w:r w:rsidR="00D23BC3">
        <w:t xml:space="preserve"> For f</w:t>
      </w:r>
      <w:r w:rsidR="00D23BC3" w:rsidRPr="001E2AC4">
        <w:rPr>
          <w:vertAlign w:val="subscript"/>
        </w:rPr>
        <w:t>up</w:t>
      </w:r>
      <w:r w:rsidR="00D23BC3">
        <w:t xml:space="preserve"> Pradeep et al. (2020) predicted a low of 38 and Simulations Plus covered a high of 45. </w:t>
      </w:r>
      <w:r w:rsidR="00AE0F09" w:rsidRPr="00AE0F09">
        <w:rPr>
          <w:rFonts w:eastAsiaTheme="majorEastAsia"/>
        </w:rPr>
        <w:t xml:space="preserve">Evaluation data </w:t>
      </w:r>
      <w:r w:rsidR="00AE0F09">
        <w:rPr>
          <w:rFonts w:eastAsiaTheme="majorEastAsia"/>
        </w:rPr>
        <w:t xml:space="preserve">were available </w:t>
      </w:r>
      <w:r w:rsidR="00AE0F09" w:rsidRPr="00AE0F09">
        <w:rPr>
          <w:rFonts w:eastAsiaTheme="majorEastAsia"/>
        </w:rPr>
        <w:t>for Cl</w:t>
      </w:r>
      <w:r w:rsidR="00AE0F09" w:rsidRPr="001E2AC4">
        <w:rPr>
          <w:rFonts w:eastAsiaTheme="majorEastAsia"/>
          <w:vertAlign w:val="subscript"/>
        </w:rPr>
        <w:t>int</w:t>
      </w:r>
      <w:r w:rsidR="00AE0F09" w:rsidRPr="00AE0F09">
        <w:rPr>
          <w:rFonts w:eastAsiaTheme="majorEastAsia"/>
        </w:rPr>
        <w:t xml:space="preserve"> for 6</w:t>
      </w:r>
      <w:r w:rsidR="00D23BC3">
        <w:rPr>
          <w:rFonts w:eastAsiaTheme="majorEastAsia"/>
        </w:rPr>
        <w:t>4</w:t>
      </w:r>
      <w:r w:rsidR="00AE0F09" w:rsidRPr="00AE0F09">
        <w:rPr>
          <w:rFonts w:eastAsiaTheme="majorEastAsia"/>
        </w:rPr>
        <w:t xml:space="preserve"> chemicals and </w:t>
      </w:r>
      <w:r w:rsidR="00AE0F09">
        <w:rPr>
          <w:rFonts w:eastAsiaTheme="majorEastAsia"/>
        </w:rPr>
        <w:t>f</w:t>
      </w:r>
      <w:r w:rsidR="00AE0F09" w:rsidRPr="001E2AC4">
        <w:rPr>
          <w:rFonts w:eastAsiaTheme="majorEastAsia"/>
          <w:vertAlign w:val="subscript"/>
        </w:rPr>
        <w:t>up</w:t>
      </w:r>
      <w:r w:rsidR="00AE0F09" w:rsidRPr="00AE0F09">
        <w:rPr>
          <w:rFonts w:eastAsiaTheme="majorEastAsia"/>
        </w:rPr>
        <w:t xml:space="preserve"> for 6</w:t>
      </w:r>
      <w:r w:rsidR="00D23BC3">
        <w:rPr>
          <w:rFonts w:eastAsiaTheme="majorEastAsia"/>
        </w:rPr>
        <w:t>0</w:t>
      </w:r>
      <w:r w:rsidR="00AE0F09">
        <w:rPr>
          <w:rFonts w:eastAsiaTheme="majorEastAsia"/>
        </w:rPr>
        <w:t>.</w:t>
      </w:r>
      <w:r w:rsidR="00AE0F09">
        <w:t xml:space="preserve"> </w:t>
      </w:r>
      <w:r w:rsidR="00AE0F09">
        <w:fldChar w:fldCharType="begin"/>
      </w:r>
      <w:r w:rsidR="00AE0F09">
        <w:instrText xml:space="preserve"> REF _Ref81395636 \h </w:instrText>
      </w:r>
      <w:r w:rsidR="00AE0F09">
        <w:fldChar w:fldCharType="separate"/>
      </w:r>
      <w:r w:rsidR="001726ED">
        <w:t xml:space="preserve">Table </w:t>
      </w:r>
      <w:r w:rsidR="001726ED">
        <w:rPr>
          <w:noProof/>
        </w:rPr>
        <w:t>3</w:t>
      </w:r>
      <w:r w:rsidR="00AE0F09">
        <w:fldChar w:fldCharType="end"/>
      </w:r>
      <w:r w:rsidR="00AE0F09">
        <w:t xml:space="preserve"> summarizes the fold errors by parameter and QSPR.</w:t>
      </w:r>
      <w:r w:rsidR="00543FA9">
        <w:t xml:space="preserve"> Note that there were several potential training chemicals that were removed from OPERA because its nearest-neighbor algorithm predicted the values too accurately.</w:t>
      </w:r>
    </w:p>
    <w:p w14:paraId="09FCBA47" w14:textId="77777777" w:rsidR="00C64F6D" w:rsidRDefault="00C64F6D" w:rsidP="00BC60D9"/>
    <w:p w14:paraId="209299CE" w14:textId="3CD11F6D" w:rsidR="00543FA9" w:rsidRDefault="00543FA9" w:rsidP="00BC60D9">
      <w:r>
        <w:t>We evaluate model performance for Cl</w:t>
      </w:r>
      <w:r w:rsidRPr="000D576E">
        <w:rPr>
          <w:vertAlign w:val="subscript"/>
        </w:rPr>
        <w:t>int</w:t>
      </w:r>
      <w:r>
        <w:t xml:space="preserve"> in </w:t>
      </w:r>
      <w:r>
        <w:fldChar w:fldCharType="begin"/>
      </w:r>
      <w:r>
        <w:instrText xml:space="preserve"> REF _Ref79402600 \h  \* MERGEFORMAT </w:instrText>
      </w:r>
      <w:r>
        <w:fldChar w:fldCharType="separate"/>
      </w:r>
      <w:r w:rsidR="001726ED">
        <w:t xml:space="preserve">Figure </w:t>
      </w:r>
      <w:r w:rsidR="001726ED">
        <w:rPr>
          <w:noProof/>
        </w:rPr>
        <w:t>3</w:t>
      </w:r>
      <w:r>
        <w:fldChar w:fldCharType="end"/>
      </w:r>
      <w:r>
        <w:t>. Note that the QSPRS models perform reasonably similarly despite that the Dawson (2021) model is categorical (that is, predicting only three values: very slow, slow, and fast) while the other models are continuous. Across the chemicals the</w:t>
      </w:r>
      <w:r w:rsidR="000D576E">
        <w:t xml:space="preserve"> </w:t>
      </w:r>
      <w:r w:rsidR="00266DEE">
        <w:t>RMSLE (</w:t>
      </w:r>
      <w:r w:rsidR="000D576E">
        <w:t>root mean squared log</w:t>
      </w:r>
      <w:r w:rsidR="000D576E" w:rsidRPr="000D576E">
        <w:rPr>
          <w:vertAlign w:val="subscript"/>
        </w:rPr>
        <w:t>10</w:t>
      </w:r>
      <w:r w:rsidR="000D576E">
        <w:t xml:space="preserve"> </w:t>
      </w:r>
      <w:r w:rsidR="00266DEE">
        <w:t>error)</w:t>
      </w:r>
      <w:r>
        <w:t xml:space="preserve"> for Cl</w:t>
      </w:r>
      <w:r w:rsidRPr="001E2AC4">
        <w:rPr>
          <w:vertAlign w:val="subscript"/>
        </w:rPr>
        <w:t>int</w:t>
      </w:r>
      <w:r>
        <w:t xml:space="preserve"> predictions for the three QSPRs trained in part on chemicals from the ToxCast project (OPERA, Dawson (2021), Pradeep (2020)) were lower. </w:t>
      </w:r>
      <w:r w:rsidR="00882FDC">
        <w:t>The</w:t>
      </w:r>
      <w:r>
        <w:t xml:space="preserve"> QSPRs trained more broadly</w:t>
      </w:r>
      <w:r w:rsidR="00882FDC">
        <w:t>,</w:t>
      </w:r>
      <w:r>
        <w:t xml:space="preserve"> S</w:t>
      </w:r>
      <w:r w:rsidR="000D576E">
        <w:t xml:space="preserve">imulations Plus </w:t>
      </w:r>
      <w:r w:rsidR="006B78D6">
        <w:t>ADMET</w:t>
      </w:r>
      <w:r w:rsidR="000D576E">
        <w:t xml:space="preserve"> predictor</w:t>
      </w:r>
      <w:r>
        <w:t xml:space="preserve"> and IV</w:t>
      </w:r>
      <w:r w:rsidR="00F73EBF">
        <w:t>B</w:t>
      </w:r>
      <w:r>
        <w:t xml:space="preserve">P had larger RSMLEs. </w:t>
      </w:r>
      <w:r w:rsidR="00882FDC">
        <w:t>IVBP</w:t>
      </w:r>
      <w:r w:rsidR="00F73EBF">
        <w:t xml:space="preserve"> tends to overestimate the </w:t>
      </w:r>
      <w:r w:rsidR="00BC60D9" w:rsidRPr="00BC60D9">
        <w:rPr>
          <w:i/>
          <w:iCs/>
        </w:rPr>
        <w:t>in vitro</w:t>
      </w:r>
      <w:r w:rsidR="00F73EBF">
        <w:t xml:space="preserve"> measured clearance when it predicts that there is clearance. </w:t>
      </w:r>
      <w:r w:rsidR="00722C2D">
        <w:t xml:space="preserve">In </w:t>
      </w:r>
      <w:r w:rsidR="00722C2D">
        <w:fldChar w:fldCharType="begin"/>
      </w:r>
      <w:r w:rsidR="00722C2D">
        <w:instrText xml:space="preserve"> REF _Ref81395636 \h  \* MERGEFORMAT </w:instrText>
      </w:r>
      <w:r w:rsidR="00722C2D">
        <w:fldChar w:fldCharType="separate"/>
      </w:r>
      <w:r w:rsidR="001726ED">
        <w:t xml:space="preserve">Table </w:t>
      </w:r>
      <w:r w:rsidR="001726ED">
        <w:rPr>
          <w:noProof/>
        </w:rPr>
        <w:t>3</w:t>
      </w:r>
      <w:r w:rsidR="00722C2D">
        <w:fldChar w:fldCharType="end"/>
      </w:r>
      <w:r w:rsidR="00722C2D">
        <w:t xml:space="preserve"> we summarize the fold errors for the five QSPRs. </w:t>
      </w:r>
      <w:r>
        <w:t xml:space="preserve">QSPRs not trained to ToxCast chemicals tended to overestimate the clearance measured </w:t>
      </w:r>
      <w:r w:rsidR="00BC60D9" w:rsidRPr="00BC60D9">
        <w:rPr>
          <w:i/>
        </w:rPr>
        <w:t>in vitro</w:t>
      </w:r>
      <w:r>
        <w:t xml:space="preserve">. </w:t>
      </w:r>
      <w:r w:rsidR="00483D6E">
        <w:t xml:space="preserve">Also shown in </w:t>
      </w:r>
      <w:r w:rsidR="00483D6E">
        <w:fldChar w:fldCharType="begin"/>
      </w:r>
      <w:r w:rsidR="00483D6E">
        <w:instrText xml:space="preserve"> REF _Ref81395636 \h  \* MERGEFORMAT </w:instrText>
      </w:r>
      <w:r w:rsidR="00483D6E">
        <w:fldChar w:fldCharType="separate"/>
      </w:r>
      <w:r w:rsidR="001726ED">
        <w:t xml:space="preserve">Table </w:t>
      </w:r>
      <w:r w:rsidR="001726ED">
        <w:rPr>
          <w:noProof/>
        </w:rPr>
        <w:t>3</w:t>
      </w:r>
      <w:r w:rsidR="00483D6E">
        <w:fldChar w:fldCharType="end"/>
      </w:r>
      <w:r w:rsidR="00483D6E">
        <w:t xml:space="preserve"> is that the predictions of Cl</w:t>
      </w:r>
      <w:r w:rsidR="00483D6E" w:rsidRPr="00E32FE1">
        <w:rPr>
          <w:vertAlign w:val="subscript"/>
        </w:rPr>
        <w:t>int</w:t>
      </w:r>
      <w:r w:rsidR="00483D6E">
        <w:t xml:space="preserve"> range from 100x lower than experimental values (log</w:t>
      </w:r>
      <w:r w:rsidR="00483D6E" w:rsidRPr="00E32FE1">
        <w:rPr>
          <w:vertAlign w:val="subscript"/>
        </w:rPr>
        <w:t>10</w:t>
      </w:r>
      <w:r w:rsidR="00483D6E">
        <w:t xml:space="preserve"> folder error of -2) to 1000x higher (log</w:t>
      </w:r>
      <w:r w:rsidR="00483D6E" w:rsidRPr="00E32FE1">
        <w:rPr>
          <w:vertAlign w:val="subscript"/>
        </w:rPr>
        <w:t>10</w:t>
      </w:r>
      <w:r w:rsidR="00483D6E">
        <w:t xml:space="preserve"> fold error of 3).</w:t>
      </w:r>
      <w:r w:rsidR="006B1977">
        <w:t xml:space="preserve"> Each QSPR</w:t>
      </w:r>
      <w:r w:rsidR="00E52114">
        <w:t xml:space="preserve">’s predictions are compared separately to observations in Supplemental Figure </w:t>
      </w:r>
      <w:r w:rsidR="00F73EBF">
        <w:t>1</w:t>
      </w:r>
      <w:r w:rsidR="00E52114">
        <w:t>.</w:t>
      </w:r>
    </w:p>
    <w:p w14:paraId="5E5DB2D5" w14:textId="77777777" w:rsidR="00483D6E" w:rsidRDefault="00483D6E" w:rsidP="00BC60D9"/>
    <w:p w14:paraId="11E041E4" w14:textId="43E2E49E" w:rsidR="00483D6E" w:rsidRDefault="00543FA9" w:rsidP="00BC60D9">
      <w:r>
        <w:fldChar w:fldCharType="begin"/>
      </w:r>
      <w:r>
        <w:instrText xml:space="preserve"> REF _Ref79402605 \h  \* MERGEFORMAT </w:instrText>
      </w:r>
      <w:r>
        <w:fldChar w:fldCharType="separate"/>
      </w:r>
      <w:r w:rsidR="001726ED">
        <w:t xml:space="preserve">Figure </w:t>
      </w:r>
      <w:r w:rsidR="001726ED">
        <w:rPr>
          <w:noProof/>
        </w:rPr>
        <w:t>4</w:t>
      </w:r>
      <w:r>
        <w:fldChar w:fldCharType="end"/>
      </w:r>
      <w:r>
        <w:t xml:space="preserve"> shows that all four models perform very well for predicting f</w:t>
      </w:r>
      <w:r w:rsidRPr="006B78D6">
        <w:rPr>
          <w:vertAlign w:val="subscript"/>
        </w:rPr>
        <w:t>up</w:t>
      </w:r>
      <w:r>
        <w:t>. Most models are within ten-fold and predictions are highly correlated with observed. For f</w:t>
      </w:r>
      <w:r w:rsidRPr="001E2AC4">
        <w:rPr>
          <w:vertAlign w:val="subscript"/>
        </w:rPr>
        <w:t>up</w:t>
      </w:r>
      <w:r>
        <w:t>,</w:t>
      </w:r>
      <w:r w:rsidR="007F2856">
        <w:t xml:space="preserve"> w</w:t>
      </w:r>
      <w:r w:rsidR="00722C2D">
        <w:t>e note that the errors for OPERA are extremely low (effectively zero for f</w:t>
      </w:r>
      <w:r w:rsidR="00722C2D" w:rsidRPr="00F86941">
        <w:rPr>
          <w:vertAlign w:val="subscript"/>
        </w:rPr>
        <w:t>up</w:t>
      </w:r>
      <w:r w:rsidR="00722C2D">
        <w:t>), even with the obvious training set chemicals removed.</w:t>
      </w:r>
      <w:r w:rsidR="00483D6E">
        <w:t xml:space="preserve"> </w:t>
      </w:r>
    </w:p>
    <w:p w14:paraId="5383EA6F" w14:textId="77777777" w:rsidR="000D576E" w:rsidRDefault="000D576E" w:rsidP="00BC60D9"/>
    <w:p w14:paraId="69FD032D" w14:textId="20997287" w:rsidR="002F15F9" w:rsidRDefault="002F15F9" w:rsidP="00BC60D9">
      <w:r>
        <w:t xml:space="preserve">We examined the distributions of fold errors between the predictions and the measured data using a </w:t>
      </w:r>
      <w:r w:rsidRPr="002F15F9">
        <w:t>Kolmogorov-Smirnov tes</w:t>
      </w:r>
      <w:r>
        <w:t>t. For both Cl</w:t>
      </w:r>
      <w:r w:rsidRPr="00C75990">
        <w:rPr>
          <w:vertAlign w:val="subscript"/>
        </w:rPr>
        <w:t>int</w:t>
      </w:r>
      <w:r>
        <w:t xml:space="preserve"> and f</w:t>
      </w:r>
      <w:r w:rsidRPr="00C75990">
        <w:rPr>
          <w:vertAlign w:val="subscript"/>
        </w:rPr>
        <w:t>up</w:t>
      </w:r>
      <w:r>
        <w:t xml:space="preserve"> the only QSPR</w:t>
      </w:r>
      <w:r w:rsidR="00722C2D">
        <w:t>s</w:t>
      </w:r>
      <w:r>
        <w:t xml:space="preserve"> that differed from the others </w:t>
      </w:r>
      <w:r w:rsidR="00722C2D">
        <w:t xml:space="preserve">were </w:t>
      </w:r>
      <w:r>
        <w:lastRenderedPageBreak/>
        <w:t>OPERA</w:t>
      </w:r>
      <w:r w:rsidR="00722C2D">
        <w:t xml:space="preserve"> and IVBP. Those two QSPRs</w:t>
      </w:r>
      <w:r>
        <w:t xml:space="preserve"> which had a significant (p-value &lt; 0.05) difference between the distribution of predicted values and the distributions of the three other QSPRs</w:t>
      </w:r>
      <w:r w:rsidR="00722C2D">
        <w:t xml:space="preserve"> as well as each other</w:t>
      </w:r>
      <w:r>
        <w:t xml:space="preserve">. </w:t>
      </w:r>
    </w:p>
    <w:p w14:paraId="6FAED21F" w14:textId="77777777" w:rsidR="00841392" w:rsidRDefault="00841392" w:rsidP="00BC60D9"/>
    <w:p w14:paraId="696F2E80" w14:textId="6C39679E" w:rsidR="00841392" w:rsidRDefault="00841392" w:rsidP="00BC60D9">
      <w:pPr>
        <w:pStyle w:val="Heading2"/>
      </w:pPr>
      <w:r>
        <w:t>Level 2 Analysis</w:t>
      </w:r>
    </w:p>
    <w:p w14:paraId="1FC0CEB9" w14:textId="002C4F76" w:rsidR="00DA332C" w:rsidRDefault="00820CD3" w:rsidP="00BC60D9">
      <w:r>
        <w:t>For the second level of analysis,</w:t>
      </w:r>
      <w:r w:rsidRPr="00EF73D4">
        <w:t xml:space="preserve"> we </w:t>
      </w:r>
      <w:r>
        <w:t>co</w:t>
      </w:r>
      <w:r w:rsidRPr="00EF73D4">
        <w:t>mpar</w:t>
      </w:r>
      <w:r>
        <w:t xml:space="preserve">ed </w:t>
      </w:r>
      <w:r w:rsidRPr="00EF73D4">
        <w:t xml:space="preserve">predictions </w:t>
      </w:r>
      <w:r>
        <w:t>based on the</w:t>
      </w:r>
      <w:r w:rsidRPr="00EF73D4">
        <w:t xml:space="preserve"> QS</w:t>
      </w:r>
      <w:r>
        <w:t>P</w:t>
      </w:r>
      <w:r w:rsidRPr="00EF73D4">
        <w:t xml:space="preserve">R </w:t>
      </w:r>
      <w:r>
        <w:t xml:space="preserve">predicted </w:t>
      </w:r>
      <w:r w:rsidRPr="00EF73D4">
        <w:t>values with actual tissue concentration vs. time data.</w:t>
      </w:r>
      <w:r>
        <w:t xml:space="preserve"> </w:t>
      </w:r>
      <w:r w:rsidR="00DA332C">
        <w:t xml:space="preserve">We show all CvT curve fits and predictions on a per chemical, species, and route basis in the Supplemental materials (Supplemental Figures </w:t>
      </w:r>
      <w:r w:rsidR="001A4699" w:rsidRPr="001A4699">
        <w:t>SupFig-ChembyQSPRCvTPlots.pdf</w:t>
      </w:r>
      <w:r w:rsidR="00DA332C">
        <w:t>).</w:t>
      </w:r>
    </w:p>
    <w:p w14:paraId="1F061217" w14:textId="77777777" w:rsidR="00A94FAC" w:rsidRPr="00A94FAC" w:rsidRDefault="00A94FAC" w:rsidP="00BC60D9"/>
    <w:p w14:paraId="08CBD115" w14:textId="3905384E" w:rsidR="00B174A1" w:rsidRPr="008F139E" w:rsidRDefault="00573321" w:rsidP="00BC60D9">
      <w:pPr>
        <w:rPr>
          <w:rFonts w:cstheme="minorHAnsi"/>
        </w:rPr>
      </w:pPr>
      <w:r>
        <w:t xml:space="preserve">All </w:t>
      </w:r>
      <w:r w:rsidR="008D1F73">
        <w:t xml:space="preserve">predicted </w:t>
      </w:r>
      <w:r>
        <w:t>v</w:t>
      </w:r>
      <w:r w:rsidRPr="00EF73D4">
        <w:t xml:space="preserve">alues </w:t>
      </w:r>
      <w:r w:rsidR="00E67F4E">
        <w:t>were</w:t>
      </w:r>
      <w:r w:rsidRPr="00EF73D4">
        <w:t xml:space="preserve"> used with </w:t>
      </w:r>
      <w:r w:rsidR="00E67F4E">
        <w:t>a</w:t>
      </w:r>
      <w:r w:rsidR="00E67F4E" w:rsidRPr="00EF73D4">
        <w:t xml:space="preserve"> </w:t>
      </w:r>
      <w:r w:rsidRPr="00EF73D4">
        <w:t>HTTK PBTK model to make predictions.</w:t>
      </w:r>
      <w:r w:rsidR="00FF4817">
        <w:t xml:space="preserve"> </w:t>
      </w:r>
      <w:r w:rsidR="008D1F73">
        <w:t xml:space="preserve">We bracket </w:t>
      </w:r>
      <w:r w:rsidR="00820CD3">
        <w:t xml:space="preserve">QSPR </w:t>
      </w:r>
      <w:r w:rsidR="008D1F73">
        <w:t xml:space="preserve">model performance in three ways: First, we use the HTTK PBTK model with the actual </w:t>
      </w:r>
      <w:r w:rsidR="00BC60D9" w:rsidRPr="00BC60D9">
        <w:rPr>
          <w:i/>
          <w:iCs/>
        </w:rPr>
        <w:t>in vitro</w:t>
      </w:r>
      <w:r w:rsidR="008D1F73" w:rsidRPr="001E2AC4">
        <w:rPr>
          <w:i/>
          <w:iCs/>
        </w:rPr>
        <w:t xml:space="preserve"> </w:t>
      </w:r>
      <w:r w:rsidR="008D1F73">
        <w:t xml:space="preserve">measured values. In subsequent figures this is labeled as “HTTK-InVitro”. Next, for a </w:t>
      </w:r>
      <w:r w:rsidR="00D22CAF">
        <w:t>best-case</w:t>
      </w:r>
      <w:r w:rsidR="008D1F73">
        <w:t xml:space="preserve"> performance, we use empirical (one or two compartment toxicokinetic model) fits to the</w:t>
      </w:r>
      <w:r w:rsidR="00CC6EB1">
        <w:t xml:space="preserve"> </w:t>
      </w:r>
      <w:r w:rsidR="00BC60D9" w:rsidRPr="00BC60D9">
        <w:rPr>
          <w:i/>
          <w:iCs/>
        </w:rPr>
        <w:t>in vivo</w:t>
      </w:r>
      <w:r w:rsidR="008D1F73">
        <w:t xml:space="preserve"> data, labelled as “</w:t>
      </w:r>
      <w:r w:rsidR="00BC60D9" w:rsidRPr="00BC60D9">
        <w:rPr>
          <w:i/>
        </w:rPr>
        <w:t>In vivo</w:t>
      </w:r>
      <w:r w:rsidR="00820CD3">
        <w:t xml:space="preserve"> Fits</w:t>
      </w:r>
      <w:r w:rsidR="008D1F73">
        <w:t xml:space="preserve">”. The one and two compartment models are simpler than the high throughput PBTK model used for </w:t>
      </w:r>
      <w:r w:rsidR="008D1F73" w:rsidRPr="008F139E">
        <w:rPr>
          <w:rFonts w:cstheme="minorHAnsi"/>
        </w:rPr>
        <w:t xml:space="preserve">all other scenarios, but </w:t>
      </w:r>
      <w:r w:rsidR="00296CF3" w:rsidRPr="008F139E">
        <w:rPr>
          <w:rFonts w:cstheme="minorHAnsi"/>
        </w:rPr>
        <w:t>because they have</w:t>
      </w:r>
      <w:r w:rsidR="008D1F73" w:rsidRPr="008F139E">
        <w:rPr>
          <w:rFonts w:cstheme="minorHAnsi"/>
        </w:rPr>
        <w:t xml:space="preserve"> been optimized to the</w:t>
      </w:r>
      <w:r w:rsidR="00CC6EB1" w:rsidRPr="008F139E">
        <w:rPr>
          <w:rFonts w:cstheme="minorHAnsi"/>
        </w:rPr>
        <w:t xml:space="preserve"> </w:t>
      </w:r>
      <w:r w:rsidR="00BC60D9" w:rsidRPr="00BC60D9">
        <w:rPr>
          <w:rFonts w:cstheme="minorHAnsi"/>
          <w:i/>
          <w:iCs/>
        </w:rPr>
        <w:t>in vivo</w:t>
      </w:r>
      <w:r w:rsidR="008D1F73" w:rsidRPr="008F139E">
        <w:rPr>
          <w:rFonts w:cstheme="minorHAnsi"/>
        </w:rPr>
        <w:t xml:space="preserve"> evaluation data</w:t>
      </w:r>
      <w:r w:rsidR="00820CD3" w:rsidRPr="008F139E">
        <w:rPr>
          <w:rFonts w:cstheme="minorHAnsi"/>
        </w:rPr>
        <w:t xml:space="preserve"> itself,</w:t>
      </w:r>
      <w:r w:rsidR="008D1F73" w:rsidRPr="008F139E">
        <w:rPr>
          <w:rFonts w:cstheme="minorHAnsi"/>
        </w:rPr>
        <w:t xml:space="preserve"> they are expected to outperform the other approaches here. Finally, for worst case performance we use y-randomization so that the measured values </w:t>
      </w:r>
      <w:r w:rsidR="00820CD3" w:rsidRPr="008F139E">
        <w:rPr>
          <w:rFonts w:cstheme="minorHAnsi"/>
        </w:rPr>
        <w:t>across all chemicals in the R package “httk” library</w:t>
      </w:r>
      <w:r w:rsidR="008D1F73" w:rsidRPr="008F139E">
        <w:rPr>
          <w:rFonts w:cstheme="minorHAnsi"/>
        </w:rPr>
        <w:t xml:space="preserve"> are scrambled and assigned to the incorrect chemicals, labelled “HTTK-YRandom”. </w:t>
      </w:r>
    </w:p>
    <w:p w14:paraId="499D8784" w14:textId="77777777" w:rsidR="00B174A1" w:rsidRPr="008F139E" w:rsidRDefault="00B174A1" w:rsidP="00BC60D9"/>
    <w:p w14:paraId="630E59FE" w14:textId="11F3D75E" w:rsidR="008F139E" w:rsidRDefault="009F3C21" w:rsidP="00BC60D9">
      <w:pPr>
        <w:rPr>
          <w:color w:val="000000"/>
        </w:rPr>
      </w:pPr>
      <w:r>
        <w:fldChar w:fldCharType="begin"/>
      </w:r>
      <w:r>
        <w:instrText xml:space="preserve"> REF _Ref167358395 \h </w:instrText>
      </w:r>
      <w:r>
        <w:fldChar w:fldCharType="separate"/>
      </w:r>
      <w:r w:rsidR="001726ED">
        <w:t xml:space="preserve">Figure </w:t>
      </w:r>
      <w:r w:rsidR="001726ED">
        <w:rPr>
          <w:noProof/>
        </w:rPr>
        <w:t>5</w:t>
      </w:r>
      <w:r>
        <w:fldChar w:fldCharType="end"/>
      </w:r>
      <w:r>
        <w:t xml:space="preserve"> </w:t>
      </w:r>
      <w:r w:rsidR="00573321" w:rsidRPr="008F139E">
        <w:t>shows the full predicted time-courses</w:t>
      </w:r>
      <w:r w:rsidR="008D1F73" w:rsidRPr="008F139E">
        <w:t xml:space="preserve"> for each set of model predictions as well as the actual </w:t>
      </w:r>
      <w:r w:rsidR="00BC60D9" w:rsidRPr="00BC60D9">
        <w:rPr>
          <w:i/>
        </w:rPr>
        <w:t>in vitro</w:t>
      </w:r>
      <w:r w:rsidR="008D1F73" w:rsidRPr="008F139E">
        <w:t xml:space="preserve"> data and empirical model fits</w:t>
      </w:r>
      <w:r w:rsidR="00573321" w:rsidRPr="008F139E">
        <w:t xml:space="preserve">. </w:t>
      </w:r>
      <w:r w:rsidR="0045162B" w:rsidRPr="008F139E">
        <w:t>Across the QSPRs the predictions tended to be within a factor of ten (indic</w:t>
      </w:r>
      <w:r w:rsidR="008F139E" w:rsidRPr="008F139E">
        <w:t xml:space="preserve">ated by the dashed lines) with a bias toward over-predicting at low concentrations. We see chemicals where there are vertical bars in </w:t>
      </w:r>
      <w:r w:rsidR="00AB6F03">
        <w:fldChar w:fldCharType="begin"/>
      </w:r>
      <w:r w:rsidR="00AB6F03">
        <w:instrText xml:space="preserve"> REF _Ref167358395 \h </w:instrText>
      </w:r>
      <w:r w:rsidR="00AB6F03">
        <w:fldChar w:fldCharType="separate"/>
      </w:r>
      <w:r w:rsidR="00AB6F03">
        <w:t xml:space="preserve">Figure </w:t>
      </w:r>
      <w:r w:rsidR="00AB6F03">
        <w:rPr>
          <w:noProof/>
        </w:rPr>
        <w:t>5</w:t>
      </w:r>
      <w:r w:rsidR="00AB6F03">
        <w:fldChar w:fldCharType="end"/>
      </w:r>
      <w:r w:rsidR="008F139E" w:rsidRPr="008F139E">
        <w:t xml:space="preserve">, indicating that the predicted concentrations were relatively constant (and low) over time while the observed concentrations changed. </w:t>
      </w:r>
      <w:r w:rsidR="00AB6F03" w:rsidRPr="008F139E">
        <w:t>Typically,</w:t>
      </w:r>
      <w:r w:rsidR="008F139E" w:rsidRPr="008F139E">
        <w:t xml:space="preserve"> these are chemicals where the CvT </w:t>
      </w:r>
      <w:r w:rsidR="00BC2B43" w:rsidRPr="008F139E">
        <w:t>time course</w:t>
      </w:r>
      <w:r w:rsidR="008F139E" w:rsidRPr="008F139E">
        <w:t xml:space="preserve"> was especially biphasic, with an initial rapid decline and then long tails where low levels of the chemical remained. In the tails the models tend to underestimate concentration, even for the </w:t>
      </w:r>
      <w:r w:rsidR="00BC60D9" w:rsidRPr="00BC60D9">
        <w:rPr>
          <w:i/>
        </w:rPr>
        <w:t>in vivo</w:t>
      </w:r>
      <w:r w:rsidR="008F139E" w:rsidRPr="008F139E">
        <w:t xml:space="preserve"> fits. </w:t>
      </w:r>
    </w:p>
    <w:p w14:paraId="414516D6" w14:textId="77777777" w:rsidR="008F139E" w:rsidRPr="001E2AC4" w:rsidRDefault="008F139E" w:rsidP="00BC60D9"/>
    <w:p w14:paraId="315CC20A" w14:textId="59CBD694" w:rsidR="00F72701" w:rsidRDefault="00CF57E3" w:rsidP="00BC60D9">
      <w:r>
        <w:t>Prediction error as characterized RMSLE is calculated first on a per</w:t>
      </w:r>
      <w:r w:rsidR="00E45437">
        <w:t xml:space="preserve"> </w:t>
      </w:r>
      <w:r>
        <w:t xml:space="preserve">chemical </w:t>
      </w:r>
      <w:r w:rsidR="00E45437">
        <w:t xml:space="preserve">and method </w:t>
      </w:r>
      <w:r>
        <w:t>basis (error for prediction</w:t>
      </w:r>
      <w:r w:rsidR="00F72701">
        <w:t>s</w:t>
      </w:r>
      <w:r>
        <w:t xml:space="preserve"> </w:t>
      </w:r>
      <w:r w:rsidR="00E45437">
        <w:t>for a single method and a single chemical aggregating over all doses, routes, and time points). For each prediction method</w:t>
      </w:r>
      <w:r>
        <w:t xml:space="preserve"> the mean RMSLE across all chemicals is</w:t>
      </w:r>
      <w:r w:rsidR="00CB5DCE">
        <w:t xml:space="preserve"> reported </w:t>
      </w:r>
      <w:r w:rsidR="008F139E">
        <w:t xml:space="preserve">in </w:t>
      </w:r>
      <w:r w:rsidR="008F139E">
        <w:fldChar w:fldCharType="begin"/>
      </w:r>
      <w:r w:rsidR="008F139E">
        <w:instrText xml:space="preserve"> REF _Ref166680182 \h  \* MERGEFORMAT </w:instrText>
      </w:r>
      <w:r w:rsidR="008F139E">
        <w:fldChar w:fldCharType="separate"/>
      </w:r>
      <w:r w:rsidR="001726ED">
        <w:t xml:space="preserve">Table </w:t>
      </w:r>
      <w:r w:rsidR="001726ED">
        <w:rPr>
          <w:noProof/>
        </w:rPr>
        <w:t>4</w:t>
      </w:r>
      <w:r w:rsidR="008F139E">
        <w:fldChar w:fldCharType="end"/>
      </w:r>
      <w:r w:rsidR="00CB5DCE">
        <w:t>. O</w:t>
      </w:r>
      <w:r w:rsidR="008F139E">
        <w:t>ptimal performance is given by the empirical fits to the data.</w:t>
      </w:r>
      <w:r>
        <w:t xml:space="preserve"> </w:t>
      </w:r>
      <w:r w:rsidR="008F139E">
        <w:t xml:space="preserve">Worst case performance is given by the </w:t>
      </w:r>
      <w:r w:rsidR="008F139E" w:rsidRPr="001E2AC4">
        <w:rPr>
          <w:i/>
          <w:iCs/>
        </w:rPr>
        <w:t>y</w:t>
      </w:r>
      <w:r w:rsidR="008F139E">
        <w:t>-</w:t>
      </w:r>
      <w:r w:rsidR="008F139E">
        <w:lastRenderedPageBreak/>
        <w:t>randomized measured dat</w:t>
      </w:r>
      <w:r w:rsidR="00AB6F03">
        <w:t>a</w:t>
      </w:r>
      <w:r w:rsidR="008F139E">
        <w:t xml:space="preserve">. </w:t>
      </w:r>
      <w:r w:rsidR="00F72701">
        <w:t xml:space="preserve">Performance of HTTK using the </w:t>
      </w:r>
      <w:r w:rsidR="00BC60D9" w:rsidRPr="00BC60D9">
        <w:rPr>
          <w:i/>
        </w:rPr>
        <w:t>in vitro</w:t>
      </w:r>
      <w:r w:rsidR="00F72701">
        <w:t xml:space="preserve"> measured parameters is closer to the </w:t>
      </w:r>
      <w:r w:rsidR="00F72701" w:rsidRPr="001E2AC4">
        <w:rPr>
          <w:i/>
          <w:iCs/>
        </w:rPr>
        <w:t>y</w:t>
      </w:r>
      <w:r w:rsidR="00F72701">
        <w:t xml:space="preserve">-randomization than the </w:t>
      </w:r>
      <w:r w:rsidR="00BC60D9" w:rsidRPr="00BC60D9">
        <w:rPr>
          <w:i/>
          <w:iCs/>
        </w:rPr>
        <w:t>in vivo</w:t>
      </w:r>
      <w:r w:rsidR="00F72701">
        <w:t xml:space="preserve"> fits – RMSLE of 1.2 indicates slightly more than a factor of ten on average.</w:t>
      </w:r>
    </w:p>
    <w:p w14:paraId="01636F60" w14:textId="77777777" w:rsidR="00CB5DCE" w:rsidRDefault="00CB5DCE" w:rsidP="00BC60D9"/>
    <w:p w14:paraId="1B76D8BB" w14:textId="7BF3C514" w:rsidR="008F139E" w:rsidRDefault="008F139E" w:rsidP="00BC60D9">
      <w:r>
        <w:t xml:space="preserve">The QSPRs perform roughly </w:t>
      </w:r>
      <w:r w:rsidR="00F72701">
        <w:t>equally, with RMSLE generally ranging between 1.1 and 1.3</w:t>
      </w:r>
      <w:r w:rsidR="00023B2E">
        <w:t xml:space="preserve"> in </w:t>
      </w:r>
      <w:r w:rsidR="00023B2E">
        <w:fldChar w:fldCharType="begin"/>
      </w:r>
      <w:r w:rsidR="00023B2E">
        <w:instrText xml:space="preserve"> REF _Ref166680182 \h  \* MERGEFORMAT </w:instrText>
      </w:r>
      <w:r w:rsidR="00023B2E">
        <w:fldChar w:fldCharType="separate"/>
      </w:r>
      <w:r w:rsidR="001726ED">
        <w:t xml:space="preserve">Table </w:t>
      </w:r>
      <w:r w:rsidR="001726ED">
        <w:rPr>
          <w:noProof/>
        </w:rPr>
        <w:t>4</w:t>
      </w:r>
      <w:r w:rsidR="00023B2E">
        <w:fldChar w:fldCharType="end"/>
      </w:r>
      <w:r w:rsidR="00F72701">
        <w:t xml:space="preserve">. Notably the QSPRs are close to the performance of the </w:t>
      </w:r>
      <w:r w:rsidR="00BC60D9" w:rsidRPr="00BC60D9">
        <w:rPr>
          <w:i/>
          <w:iCs/>
        </w:rPr>
        <w:t>in vitro</w:t>
      </w:r>
      <w:r w:rsidR="00F72701">
        <w:t xml:space="preserve"> HTTK data. Remarkably, the consensus predictor (using the mean plasma binding and the maximal predicted metabolism) outperforms the </w:t>
      </w:r>
      <w:r w:rsidR="00BC60D9" w:rsidRPr="00BC60D9">
        <w:rPr>
          <w:i/>
        </w:rPr>
        <w:t>in vitro</w:t>
      </w:r>
      <w:r w:rsidR="00F72701">
        <w:t xml:space="preserve"> HTTK data.</w:t>
      </w:r>
      <w:r w:rsidR="00023B2E">
        <w:t xml:space="preserve"> </w:t>
      </w:r>
      <w:r>
        <w:t>Absolute Average Fold Error results are summarized in Supplemental Table SupTable-Level2-Cvt-AAFEstats.txt.</w:t>
      </w:r>
    </w:p>
    <w:p w14:paraId="1B09DD50" w14:textId="77777777" w:rsidR="00CB5DCE" w:rsidRDefault="00CB5DCE" w:rsidP="00BC60D9"/>
    <w:p w14:paraId="534EC151" w14:textId="0C0F36CA" w:rsidR="00CB5DCE" w:rsidRDefault="00CB5DCE" w:rsidP="00BC60D9">
      <w:r>
        <w:t xml:space="preserve">In </w:t>
      </w:r>
      <w:r>
        <w:fldChar w:fldCharType="begin"/>
      </w:r>
      <w:r>
        <w:instrText xml:space="preserve"> REF _Ref166680182 \h  \* MERGEFORMAT </w:instrText>
      </w:r>
      <w:r>
        <w:fldChar w:fldCharType="separate"/>
      </w:r>
      <w:r w:rsidR="001726ED">
        <w:t xml:space="preserve">Table </w:t>
      </w:r>
      <w:r w:rsidR="001726ED">
        <w:rPr>
          <w:noProof/>
        </w:rPr>
        <w:t>4</w:t>
      </w:r>
      <w:r>
        <w:fldChar w:fldCharType="end"/>
      </w:r>
      <w:r>
        <w:t xml:space="preserve"> we note that error was roughly consistent regardless of the subset of chemicals used (that is, 1) those chemicals with</w:t>
      </w:r>
      <w:r w:rsidRPr="0086223F">
        <w:rPr>
          <w:i/>
          <w:iCs/>
        </w:rPr>
        <w:t xml:space="preserve"> </w:t>
      </w:r>
      <w:r w:rsidR="00BC60D9" w:rsidRPr="00BC60D9">
        <w:rPr>
          <w:i/>
          <w:iCs/>
        </w:rPr>
        <w:t>in vitro</w:t>
      </w:r>
      <w:r w:rsidRPr="0086223F">
        <w:rPr>
          <w:i/>
          <w:iCs/>
        </w:rPr>
        <w:t xml:space="preserve"> </w:t>
      </w:r>
      <w:r>
        <w:t xml:space="preserve">HTTK data, 2) those without </w:t>
      </w:r>
      <w:r w:rsidR="00BC60D9" w:rsidRPr="00BC60D9">
        <w:rPr>
          <w:i/>
          <w:iCs/>
        </w:rPr>
        <w:t>in vitro</w:t>
      </w:r>
      <w:r>
        <w:t xml:space="preserve"> data, 3) those chemicals representing the intersection of all QSPR models, and 4) all chemicals predicted by a given method. For the subsequent analyses we report only the results for those chemicals with </w:t>
      </w:r>
      <w:r w:rsidR="00BC60D9" w:rsidRPr="00BC60D9">
        <w:rPr>
          <w:i/>
          <w:iCs/>
        </w:rPr>
        <w:t>in vitro</w:t>
      </w:r>
      <w:r w:rsidRPr="001E2AC4">
        <w:rPr>
          <w:i/>
          <w:iCs/>
        </w:rPr>
        <w:t xml:space="preserve"> </w:t>
      </w:r>
      <w:r>
        <w:t>HTTK data in the manuscript, although results for the other subsets are available in Supplemental Material.</w:t>
      </w:r>
    </w:p>
    <w:p w14:paraId="7BC97CD7" w14:textId="77777777" w:rsidR="008D1F73" w:rsidRDefault="008D1F73" w:rsidP="00BC60D9"/>
    <w:p w14:paraId="35588E15" w14:textId="6CB29B14" w:rsidR="00477379" w:rsidRDefault="00573321" w:rsidP="00BC60D9">
      <w:r>
        <w:t xml:space="preserve">In </w:t>
      </w:r>
      <w:r>
        <w:fldChar w:fldCharType="begin"/>
      </w:r>
      <w:r>
        <w:instrText xml:space="preserve"> REF _Ref79402840 \h </w:instrText>
      </w:r>
      <w:r w:rsidR="003B0C76">
        <w:instrText xml:space="preserve"> \* MERGEFORMAT </w:instrText>
      </w:r>
      <w:r>
        <w:fldChar w:fldCharType="separate"/>
      </w:r>
      <w:r w:rsidR="001726ED">
        <w:t xml:space="preserve">Figure </w:t>
      </w:r>
      <w:r w:rsidR="001726ED">
        <w:rPr>
          <w:noProof/>
        </w:rPr>
        <w:t>6</w:t>
      </w:r>
      <w:r>
        <w:fldChar w:fldCharType="end"/>
      </w:r>
      <w:r>
        <w:t xml:space="preserve"> we examine the </w:t>
      </w:r>
      <w:r w:rsidR="00F73562">
        <w:t xml:space="preserve">distribution of </w:t>
      </w:r>
      <w:r w:rsidR="00E45437">
        <w:t xml:space="preserve">per chemical </w:t>
      </w:r>
      <w:r>
        <w:t>RMSLE</w:t>
      </w:r>
      <w:r w:rsidR="00E45437">
        <w:t xml:space="preserve">. In the </w:t>
      </w:r>
      <w:r w:rsidR="008B22A2">
        <w:t xml:space="preserve">first panel of </w:t>
      </w:r>
      <w:r w:rsidR="008B22A2">
        <w:fldChar w:fldCharType="begin"/>
      </w:r>
      <w:r w:rsidR="008B22A2">
        <w:instrText xml:space="preserve"> REF _Ref79402840 \h  \* MERGEFORMAT </w:instrText>
      </w:r>
      <w:r w:rsidR="008B22A2">
        <w:fldChar w:fldCharType="separate"/>
      </w:r>
      <w:r w:rsidR="001726ED">
        <w:t xml:space="preserve">Figure </w:t>
      </w:r>
      <w:r w:rsidR="001726ED">
        <w:rPr>
          <w:noProof/>
        </w:rPr>
        <w:t>6</w:t>
      </w:r>
      <w:r w:rsidR="008B22A2">
        <w:fldChar w:fldCharType="end"/>
      </w:r>
      <w:r w:rsidR="008B22A2">
        <w:t xml:space="preserve"> </w:t>
      </w:r>
      <w:r w:rsidR="00E45437">
        <w:t xml:space="preserve"> a</w:t>
      </w:r>
      <w:r w:rsidR="00810B69" w:rsidRPr="00810B69">
        <w:t xml:space="preserve">ll observed time points </w:t>
      </w:r>
      <w:r w:rsidR="0023790E">
        <w:t xml:space="preserve">are valued </w:t>
      </w:r>
      <w:r w:rsidR="00810B69" w:rsidRPr="00810B69">
        <w:t xml:space="preserve">equally, </w:t>
      </w:r>
      <w:r w:rsidR="0023790E">
        <w:t xml:space="preserve">without consideration of </w:t>
      </w:r>
      <w:r w:rsidR="00810B69" w:rsidRPr="00810B69">
        <w:t>phase (absorption/distribution/metabolism) and measurement accuracy.</w:t>
      </w:r>
      <w:r w:rsidR="00E45437">
        <w:t xml:space="preserve"> Here it is clear that the performance of HTPBTK with parameters for a random chemical</w:t>
      </w:r>
      <w:r w:rsidR="00BC2B43">
        <w:t>,</w:t>
      </w:r>
      <w:r w:rsidR="00E45437">
        <w:t xml:space="preserve"> while worse, is not a marked departure from the performance HTPBTK with the correct parameters or a QSPR model.</w:t>
      </w:r>
      <w:r w:rsidR="00AB6F03">
        <w:t xml:space="preserve"> </w:t>
      </w:r>
      <w:r w:rsidR="00BC2B43">
        <w:t>A</w:t>
      </w:r>
      <w:r w:rsidR="00E45437">
        <w:t xml:space="preserve">t early time points </w:t>
      </w:r>
      <w:r w:rsidR="00BC2B43">
        <w:t xml:space="preserve">(second panel of </w:t>
      </w:r>
      <w:r w:rsidR="00BC2B43">
        <w:fldChar w:fldCharType="begin"/>
      </w:r>
      <w:r w:rsidR="00BC2B43">
        <w:instrText xml:space="preserve"> REF _Ref79402840 \h  \* MERGEFORMAT </w:instrText>
      </w:r>
      <w:r w:rsidR="00BC2B43">
        <w:fldChar w:fldCharType="separate"/>
      </w:r>
      <w:r w:rsidR="001726ED">
        <w:t xml:space="preserve">Figure </w:t>
      </w:r>
      <w:r w:rsidR="001726ED">
        <w:rPr>
          <w:noProof/>
        </w:rPr>
        <w:t>6</w:t>
      </w:r>
      <w:r w:rsidR="00BC2B43">
        <w:fldChar w:fldCharType="end"/>
      </w:r>
      <w:r w:rsidR="00BC2B43">
        <w:t xml:space="preserve">) </w:t>
      </w:r>
      <w:r w:rsidR="00E45437">
        <w:t>all methods are more accurate</w:t>
      </w:r>
      <w:r w:rsidR="008B22A2">
        <w:t xml:space="preserve"> than for all time points</w:t>
      </w:r>
      <w:r w:rsidR="00E45437">
        <w:t xml:space="preserve">. </w:t>
      </w:r>
      <w:r w:rsidR="008B730C">
        <w:t xml:space="preserve">This is consistent with </w:t>
      </w:r>
      <w:r w:rsidR="008B730C">
        <w:fldChar w:fldCharType="begin"/>
      </w:r>
      <w:r w:rsidR="008B730C">
        <w:instrText xml:space="preserve"> REF _Ref168474324 \h </w:instrText>
      </w:r>
      <w:r w:rsidR="008B730C">
        <w:fldChar w:fldCharType="separate"/>
      </w:r>
      <w:r w:rsidR="008B730C">
        <w:t xml:space="preserve">Figure </w:t>
      </w:r>
      <w:r w:rsidR="008B730C">
        <w:rPr>
          <w:noProof/>
        </w:rPr>
        <w:t>1</w:t>
      </w:r>
      <w:r w:rsidR="008B730C">
        <w:fldChar w:fldCharType="end"/>
      </w:r>
      <w:r w:rsidR="008B730C">
        <w:t xml:space="preserve">: </w:t>
      </w:r>
      <w:r w:rsidR="00E45437">
        <w:t xml:space="preserve">The early absorption and </w:t>
      </w:r>
      <w:r w:rsidR="00F00ABB">
        <w:t>distribution</w:t>
      </w:r>
      <w:r w:rsidR="00E45437">
        <w:t xml:space="preserve"> phases are dominated by the accuracy of volume of distribution</w:t>
      </w:r>
      <w:r w:rsidR="00BC2B43">
        <w:t xml:space="preserve"> (V</w:t>
      </w:r>
      <w:r w:rsidR="00BC2B43" w:rsidRPr="001E2AC4">
        <w:rPr>
          <w:vertAlign w:val="subscript"/>
        </w:rPr>
        <w:t>d</w:t>
      </w:r>
      <w:r w:rsidR="00BC2B43">
        <w:t>). Prediction of V</w:t>
      </w:r>
      <w:r w:rsidR="00BC2B43" w:rsidRPr="001E2AC4">
        <w:rPr>
          <w:vertAlign w:val="subscript"/>
        </w:rPr>
        <w:t>d</w:t>
      </w:r>
      <w:r w:rsidR="00B56762">
        <w:t xml:space="preserve"> largely depend</w:t>
      </w:r>
      <w:r w:rsidR="00BC2B43">
        <w:t>s</w:t>
      </w:r>
      <w:r w:rsidR="00B56762">
        <w:t xml:space="preserve"> on physico-chemical properties (which have not been randomized) and weakly on </w:t>
      </w:r>
      <w:r w:rsidR="00E45437">
        <w:t>f</w:t>
      </w:r>
      <w:r w:rsidR="00E45437" w:rsidRPr="001E2AC4">
        <w:rPr>
          <w:vertAlign w:val="subscript"/>
        </w:rPr>
        <w:t>up</w:t>
      </w:r>
      <w:r w:rsidR="00B56762">
        <w:t>.</w:t>
      </w:r>
      <w:r w:rsidR="008B22A2">
        <w:t xml:space="preserve"> We note that the same absorption rate is used for all QSPR models (and indeed for all chemicals) based on the mean absorption observed </w:t>
      </w:r>
      <w:r w:rsidR="005D6B92">
        <w:t xml:space="preserve">across the chemicals profiled in </w:t>
      </w:r>
      <w:r w:rsidR="008B22A2">
        <w:fldChar w:fldCharType="begin"/>
      </w:r>
      <w:r w:rsidR="008B22A2">
        <w:instrText xml:space="preserve"> ADDIN EN.CITE &lt;EndNote&gt;&lt;Cite AuthorYear="1"&gt;&lt;Author&gt;Wambaugh&lt;/Author&gt;&lt;Year&gt;2018&lt;/Year&gt;&lt;RecNum&gt;690&lt;/RecNum&gt;&lt;DisplayText&gt;Wambaugh et al. [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8B22A2">
        <w:fldChar w:fldCharType="separate"/>
      </w:r>
      <w:r w:rsidR="008B22A2">
        <w:rPr>
          <w:noProof/>
        </w:rPr>
        <w:t>Wambaugh et al. [26]</w:t>
      </w:r>
      <w:r w:rsidR="008B22A2">
        <w:fldChar w:fldCharType="end"/>
      </w:r>
      <w:r w:rsidR="008B22A2">
        <w:t xml:space="preserve">. </w:t>
      </w:r>
    </w:p>
    <w:p w14:paraId="2D05EFD0" w14:textId="214F934C" w:rsidR="00477379" w:rsidRDefault="00477379" w:rsidP="00BC60D9"/>
    <w:p w14:paraId="21652A9A" w14:textId="317552C6" w:rsidR="00810B69" w:rsidRDefault="008B730C" w:rsidP="00BC60D9">
      <w:pPr>
        <w:rPr>
          <w:rFonts w:eastAsiaTheme="majorEastAsia"/>
        </w:rPr>
      </w:pPr>
      <w:r>
        <w:t xml:space="preserve">Also consistent with </w:t>
      </w:r>
      <w:r>
        <w:fldChar w:fldCharType="begin"/>
      </w:r>
      <w:r>
        <w:instrText xml:space="preserve"> REF _Ref168474324 \h </w:instrText>
      </w:r>
      <w:r>
        <w:fldChar w:fldCharType="separate"/>
      </w:r>
      <w:r>
        <w:t xml:space="preserve">Figure </w:t>
      </w:r>
      <w:r>
        <w:rPr>
          <w:noProof/>
        </w:rPr>
        <w:t>1</w:t>
      </w:r>
      <w:r>
        <w:fldChar w:fldCharType="end"/>
      </w:r>
      <w:r>
        <w:t>, t</w:t>
      </w:r>
      <w:r w:rsidR="009F3C21">
        <w:t xml:space="preserve">he most discriminating data for judging HTTK-based Cvt predictions depend on the later time points which characterize metabolism and excretion (the elimination phase of TK). </w:t>
      </w:r>
      <w:r w:rsidR="00E45437">
        <w:rPr>
          <w:rFonts w:eastAsiaTheme="majorEastAsia"/>
        </w:rPr>
        <w:t xml:space="preserve">In the third panel of </w:t>
      </w:r>
      <w:r w:rsidR="00E45437">
        <w:rPr>
          <w:rFonts w:eastAsiaTheme="majorEastAsia"/>
        </w:rPr>
        <w:fldChar w:fldCharType="begin"/>
      </w:r>
      <w:r w:rsidR="00E45437">
        <w:rPr>
          <w:rFonts w:eastAsiaTheme="majorEastAsia"/>
        </w:rPr>
        <w:instrText xml:space="preserve"> REF _Ref79402840 \h  \* MERGEFORMAT </w:instrText>
      </w:r>
      <w:r w:rsidR="00E45437">
        <w:rPr>
          <w:rFonts w:eastAsiaTheme="majorEastAsia"/>
        </w:rPr>
      </w:r>
      <w:r w:rsidR="00E45437">
        <w:rPr>
          <w:rFonts w:eastAsiaTheme="majorEastAsia"/>
        </w:rPr>
        <w:fldChar w:fldCharType="separate"/>
      </w:r>
      <w:r w:rsidR="001726ED">
        <w:t xml:space="preserve">Figure </w:t>
      </w:r>
      <w:r w:rsidR="001726ED">
        <w:rPr>
          <w:noProof/>
        </w:rPr>
        <w:t>6</w:t>
      </w:r>
      <w:r w:rsidR="00E45437">
        <w:rPr>
          <w:rFonts w:eastAsiaTheme="majorEastAsia"/>
        </w:rPr>
        <w:fldChar w:fldCharType="end"/>
      </w:r>
      <w:r w:rsidR="00E45437">
        <w:rPr>
          <w:rFonts w:eastAsiaTheme="majorEastAsia"/>
        </w:rPr>
        <w:t xml:space="preserve"> we see that </w:t>
      </w:r>
      <w:r w:rsidR="00EA2CA7">
        <w:rPr>
          <w:rFonts w:eastAsiaTheme="majorEastAsia"/>
        </w:rPr>
        <w:t>all predictors perform worse in the elimination phase, which is driven by the estimated C</w:t>
      </w:r>
      <w:r w:rsidR="00EA2CA7" w:rsidRPr="001E2AC4">
        <w:rPr>
          <w:rFonts w:eastAsiaTheme="majorEastAsia"/>
          <w:vertAlign w:val="subscript"/>
        </w:rPr>
        <w:t>lint</w:t>
      </w:r>
      <w:r w:rsidR="008B22A2">
        <w:rPr>
          <w:rFonts w:eastAsiaTheme="majorEastAsia"/>
        </w:rPr>
        <w:t xml:space="preserve">. For the late time points the specific values of the HTTK </w:t>
      </w:r>
      <w:r w:rsidR="00BC60D9" w:rsidRPr="00BC60D9">
        <w:rPr>
          <w:rFonts w:eastAsiaTheme="majorEastAsia"/>
          <w:i/>
        </w:rPr>
        <w:t>in vitro</w:t>
      </w:r>
      <w:r w:rsidR="008B22A2">
        <w:rPr>
          <w:rFonts w:eastAsiaTheme="majorEastAsia"/>
        </w:rPr>
        <w:t xml:space="preserve"> parameters (measured or predicted) have greater influence on the accuracy of the predictions – </w:t>
      </w:r>
      <w:r w:rsidR="008B22A2" w:rsidRPr="001E2AC4">
        <w:rPr>
          <w:rFonts w:eastAsiaTheme="majorEastAsia"/>
          <w:i/>
          <w:iCs/>
        </w:rPr>
        <w:t>y</w:t>
      </w:r>
      <w:r w:rsidR="008B22A2">
        <w:rPr>
          <w:rFonts w:eastAsiaTheme="majorEastAsia"/>
        </w:rPr>
        <w:t>-</w:t>
      </w:r>
      <w:r w:rsidR="008B22A2">
        <w:rPr>
          <w:rFonts w:eastAsiaTheme="majorEastAsia"/>
        </w:rPr>
        <w:lastRenderedPageBreak/>
        <w:t>randomization performs notably worse</w:t>
      </w:r>
      <w:r w:rsidR="009F3C21">
        <w:rPr>
          <w:rFonts w:eastAsiaTheme="majorEastAsia"/>
        </w:rPr>
        <w:t xml:space="preserve"> than the QSPRs</w:t>
      </w:r>
      <w:r w:rsidR="008B22A2">
        <w:rPr>
          <w:rFonts w:eastAsiaTheme="majorEastAsia"/>
        </w:rPr>
        <w:t>.</w:t>
      </w:r>
      <w:r w:rsidR="009F3C21">
        <w:rPr>
          <w:rFonts w:eastAsiaTheme="majorEastAsia"/>
        </w:rPr>
        <w:t xml:space="preserve"> </w:t>
      </w:r>
      <w:r w:rsidR="007F61D3">
        <w:rPr>
          <w:rFonts w:eastAsiaTheme="majorEastAsia"/>
        </w:rPr>
        <w:t>T</w:t>
      </w:r>
      <w:r w:rsidR="009F3C21">
        <w:rPr>
          <w:rFonts w:eastAsiaTheme="majorEastAsia"/>
        </w:rPr>
        <w:t xml:space="preserve">he HTPBTK predictions based upon </w:t>
      </w:r>
      <w:r w:rsidR="00BC60D9" w:rsidRPr="00BC60D9">
        <w:rPr>
          <w:rFonts w:eastAsiaTheme="majorEastAsia"/>
          <w:i/>
        </w:rPr>
        <w:t>in vitro</w:t>
      </w:r>
      <w:r w:rsidR="009F3C21">
        <w:rPr>
          <w:rFonts w:eastAsiaTheme="majorEastAsia"/>
        </w:rPr>
        <w:t>-measured HTTK data have an RMSLE which is indistinct from the QSPRs</w:t>
      </w:r>
      <w:r w:rsidR="007F61D3">
        <w:rPr>
          <w:rFonts w:eastAsiaTheme="majorEastAsia"/>
        </w:rPr>
        <w:t xml:space="preserve">. </w:t>
      </w:r>
      <w:r w:rsidR="009F3C21">
        <w:rPr>
          <w:rFonts w:eastAsiaTheme="majorEastAsia"/>
        </w:rPr>
        <w:t xml:space="preserve">Remarkably, the consensus QSPR predictions, using the most rapid predicted clearance, outperform the </w:t>
      </w:r>
      <w:r w:rsidR="00BC60D9" w:rsidRPr="00BC60D9">
        <w:rPr>
          <w:rFonts w:eastAsiaTheme="majorEastAsia"/>
          <w:i/>
        </w:rPr>
        <w:t>in vitro</w:t>
      </w:r>
      <w:r w:rsidR="009F3C21">
        <w:rPr>
          <w:rFonts w:eastAsiaTheme="majorEastAsia"/>
        </w:rPr>
        <w:t xml:space="preserve"> data, with an RMSLE of 1.1 across the evaluation chemicals.</w:t>
      </w:r>
    </w:p>
    <w:p w14:paraId="26B7472B" w14:textId="603203BA" w:rsidR="00366A92" w:rsidRDefault="00366A92" w:rsidP="00BC60D9"/>
    <w:p w14:paraId="4BCD0875" w14:textId="0C5EC518" w:rsidR="00055F79" w:rsidRDefault="00055F79" w:rsidP="00BC60D9">
      <w:r>
        <w:t xml:space="preserve">In </w:t>
      </w:r>
      <w:r>
        <w:fldChar w:fldCharType="begin"/>
      </w:r>
      <w:r>
        <w:instrText xml:space="preserve"> REF _Ref81406251 \h </w:instrText>
      </w:r>
      <w:r w:rsidR="003B0C76">
        <w:instrText xml:space="preserve"> \* MERGEFORMAT </w:instrText>
      </w:r>
      <w:r>
        <w:fldChar w:fldCharType="separate"/>
      </w:r>
      <w:r w:rsidR="001726ED">
        <w:t xml:space="preserve">Figure </w:t>
      </w:r>
      <w:r w:rsidR="001726ED">
        <w:rPr>
          <w:noProof/>
        </w:rPr>
        <w:t>7</w:t>
      </w:r>
      <w:r>
        <w:fldChar w:fldCharType="end"/>
      </w:r>
      <w:r>
        <w:t xml:space="preserve"> we plot each chemical-specific RMSLE by prediction method with each method as a row and each chemical as a column. </w:t>
      </w:r>
      <w:r w:rsidR="00170654">
        <w:t xml:space="preserve">These data are also provided in Supplemental Table </w:t>
      </w:r>
      <w:r w:rsidR="009F3C21" w:rsidRPr="009F3C21">
        <w:t>SupTable-RMSLEbyChem.txt</w:t>
      </w:r>
      <w:r w:rsidR="00170654">
        <w:t xml:space="preserve">. </w:t>
      </w:r>
      <w:r>
        <w:t xml:space="preserve">Chemicals and methods have been clustered based upon Euclidean distance. </w:t>
      </w:r>
      <w:r w:rsidR="00387B59">
        <w:t xml:space="preserve">White gaps mark chemicals that were not in the domain of applicability of different QSPRs (or, in the case of </w:t>
      </w:r>
      <w:r w:rsidR="00BC60D9" w:rsidRPr="00BC60D9">
        <w:rPr>
          <w:i/>
        </w:rPr>
        <w:t>in vitro</w:t>
      </w:r>
      <w:r w:rsidR="00387B59">
        <w:t xml:space="preserve"> data, no measurements were available). </w:t>
      </w:r>
      <w:r>
        <w:t>We see th</w:t>
      </w:r>
      <w:r w:rsidR="00387B59">
        <w:t>at the consensus QSPR also gives the best coverage of chemicals, because the domain of applicability of the different QSPRs are varied.</w:t>
      </w:r>
    </w:p>
    <w:p w14:paraId="48FFB033" w14:textId="77777777" w:rsidR="00B35719" w:rsidRDefault="00B35719" w:rsidP="00BC60D9"/>
    <w:p w14:paraId="5AB45BDE" w14:textId="27E480D0" w:rsidR="009F3C21" w:rsidRPr="009F3C21" w:rsidRDefault="00841392" w:rsidP="00BC60D9">
      <w:pPr>
        <w:pStyle w:val="Heading2"/>
      </w:pPr>
      <w:r>
        <w:t>Level 3 Analysis</w:t>
      </w:r>
    </w:p>
    <w:p w14:paraId="5FF81BD3" w14:textId="54642D8A" w:rsidR="006F5D64" w:rsidRPr="000116A8" w:rsidRDefault="00275525" w:rsidP="00BC60D9">
      <w:r>
        <w:t>The</w:t>
      </w:r>
      <w:r w:rsidR="00B11F12">
        <w:t xml:space="preserve"> third level </w:t>
      </w:r>
      <w:r>
        <w:t>evaluates prediction of TK</w:t>
      </w:r>
      <w:r w:rsidR="006F5D64">
        <w:t xml:space="preserve"> </w:t>
      </w:r>
      <w:r w:rsidR="000A7FF4">
        <w:t xml:space="preserve">summary </w:t>
      </w:r>
      <w:r w:rsidR="006F5D64">
        <w:t>parameters</w:t>
      </w:r>
      <w:r>
        <w:t xml:space="preserve">; specifically, </w:t>
      </w:r>
      <w:r w:rsidR="00BC00A9">
        <w:t>peak concentration (C</w:t>
      </w:r>
      <w:r w:rsidR="00BC00A9" w:rsidRPr="001E2AC4">
        <w:rPr>
          <w:vertAlign w:val="subscript"/>
        </w:rPr>
        <w:t>max</w:t>
      </w:r>
      <w:r w:rsidR="00BC00A9">
        <w:t xml:space="preserve">), area under the plasma concentration time course (AUC), </w:t>
      </w:r>
      <w:r w:rsidR="000A7FF4">
        <w:t>volume of distribution (V</w:t>
      </w:r>
      <w:r w:rsidR="000A7FF4" w:rsidRPr="000A7FF4">
        <w:rPr>
          <w:vertAlign w:val="subscript"/>
        </w:rPr>
        <w:t>d</w:t>
      </w:r>
      <w:r w:rsidR="000A7FF4">
        <w:t>), half-life for elimination from the body (t</w:t>
      </w:r>
      <w:r w:rsidR="000A7FF4" w:rsidRPr="000A7FF4">
        <w:rPr>
          <w:vertAlign w:val="subscript"/>
        </w:rPr>
        <w:t>half</w:t>
      </w:r>
      <w:r w:rsidR="000A7FF4">
        <w:t xml:space="preserve">), and </w:t>
      </w:r>
      <w:r w:rsidR="000116A8">
        <w:t>whole-body</w:t>
      </w:r>
      <w:r w:rsidR="000A7FF4">
        <w:t xml:space="preserve"> clearance (Cl</w:t>
      </w:r>
      <w:r w:rsidR="000A7FF4" w:rsidRPr="000A7FF4">
        <w:rPr>
          <w:vertAlign w:val="subscript"/>
        </w:rPr>
        <w:t>tot</w:t>
      </w:r>
      <w:r w:rsidR="000A7FF4">
        <w:t>)</w:t>
      </w:r>
      <w:r w:rsidR="00BC00A9">
        <w:t xml:space="preserve">. Where available, we </w:t>
      </w:r>
      <w:r w:rsidR="000A7FF4">
        <w:t xml:space="preserve">compare the predictions to the values estimated from the </w:t>
      </w:r>
      <w:r w:rsidR="000A7FF4" w:rsidRPr="000116A8">
        <w:t>empirical fits to the CvT data</w:t>
      </w:r>
      <w:r w:rsidR="006F5D64" w:rsidRPr="000116A8">
        <w:t xml:space="preserve">. The values predicted for each method are provided in </w:t>
      </w:r>
      <w:r w:rsidR="00BC00A9">
        <w:t xml:space="preserve">Supplemental Table </w:t>
      </w:r>
      <w:r w:rsidR="00BC00A9" w:rsidRPr="00BC00A9">
        <w:t>SupTable-Level3.txt</w:t>
      </w:r>
      <w:r w:rsidR="006F5D64" w:rsidRPr="000116A8">
        <w:t>.</w:t>
      </w:r>
    </w:p>
    <w:p w14:paraId="3FC1FAE0" w14:textId="16420B74" w:rsidR="006F5D64" w:rsidRDefault="006F5D64" w:rsidP="00BC60D9"/>
    <w:p w14:paraId="43B528DA" w14:textId="57940C1E" w:rsidR="00850753" w:rsidRPr="000116A8" w:rsidRDefault="009F3C21" w:rsidP="00BC60D9">
      <w:r>
        <w:t>Early time points are dominated by the ability to correctly predict peak plasma concentration (C</w:t>
      </w:r>
      <w:r w:rsidRPr="00366A92">
        <w:rPr>
          <w:vertAlign w:val="subscript"/>
        </w:rPr>
        <w:t>max</w:t>
      </w:r>
      <w:r>
        <w:t xml:space="preserve">). In </w:t>
      </w:r>
      <w:r>
        <w:fldChar w:fldCharType="begin"/>
      </w:r>
      <w:r>
        <w:instrText xml:space="preserve"> REF _Ref167358423 \h </w:instrText>
      </w:r>
      <w:r>
        <w:fldChar w:fldCharType="separate"/>
      </w:r>
      <w:r w:rsidR="001726ED">
        <w:t xml:space="preserve">Table </w:t>
      </w:r>
      <w:r w:rsidR="001726ED">
        <w:rPr>
          <w:noProof/>
        </w:rPr>
        <w:t>5</w:t>
      </w:r>
      <w:r>
        <w:fldChar w:fldCharType="end"/>
      </w:r>
      <w:r>
        <w:t xml:space="preserve"> we examine each methods accuracy in predicting C</w:t>
      </w:r>
      <w:r w:rsidRPr="00366A92">
        <w:rPr>
          <w:vertAlign w:val="subscript"/>
        </w:rPr>
        <w:t>max</w:t>
      </w:r>
      <w:r>
        <w:t xml:space="preserve"> as determined from the CvT data.</w:t>
      </w:r>
      <w:r w:rsidR="00B079E0">
        <w:t xml:space="preserve"> </w:t>
      </w:r>
      <w:r w:rsidR="00275525">
        <w:t>While empirical fits are again best</w:t>
      </w:r>
      <w:r w:rsidR="007F61D3">
        <w:t xml:space="preserve">, </w:t>
      </w:r>
      <w:r w:rsidR="00275525">
        <w:t xml:space="preserve">predictions based on </w:t>
      </w:r>
      <w:r w:rsidR="00BC60D9" w:rsidRPr="00BC60D9">
        <w:rPr>
          <w:i/>
        </w:rPr>
        <w:t>in vitro</w:t>
      </w:r>
      <w:r w:rsidR="00275525">
        <w:t xml:space="preserve"> measured HTTK data are not that different from QSPR predictions. Y-randomization shows that C</w:t>
      </w:r>
      <w:r w:rsidR="00275525" w:rsidRPr="001E2AC4">
        <w:rPr>
          <w:vertAlign w:val="subscript"/>
        </w:rPr>
        <w:t>max</w:t>
      </w:r>
      <w:r w:rsidR="00275525">
        <w:t xml:space="preserve"> is relatively insensitive to f</w:t>
      </w:r>
      <w:r w:rsidR="00275525" w:rsidRPr="001E2AC4">
        <w:rPr>
          <w:vertAlign w:val="subscript"/>
        </w:rPr>
        <w:t>up</w:t>
      </w:r>
      <w:r w:rsidR="00275525">
        <w:t xml:space="preserve"> and Cl</w:t>
      </w:r>
      <w:r w:rsidR="00275525" w:rsidRPr="001E2AC4">
        <w:rPr>
          <w:vertAlign w:val="subscript"/>
        </w:rPr>
        <w:t>int</w:t>
      </w:r>
      <w:r w:rsidR="00275525">
        <w:t>, with RMSLE of 1. That is, we d</w:t>
      </w:r>
      <w:r w:rsidR="008776B0">
        <w:t>o not see large differences</w:t>
      </w:r>
      <w:r w:rsidR="00275525">
        <w:t xml:space="preserve"> between</w:t>
      </w:r>
      <w:r w:rsidR="00275525" w:rsidRPr="001E2AC4">
        <w:rPr>
          <w:i/>
          <w:iCs/>
        </w:rPr>
        <w:t xml:space="preserve"> </w:t>
      </w:r>
      <w:r w:rsidR="00BC60D9" w:rsidRPr="00BC60D9">
        <w:rPr>
          <w:i/>
          <w:iCs/>
        </w:rPr>
        <w:t>in vivo</w:t>
      </w:r>
      <w:r w:rsidR="00275525" w:rsidRPr="001E2AC4">
        <w:rPr>
          <w:i/>
          <w:iCs/>
        </w:rPr>
        <w:t xml:space="preserve"> </w:t>
      </w:r>
      <w:r w:rsidR="00275525">
        <w:t>data, QSPRs, or y-randomization with respect to C</w:t>
      </w:r>
      <w:r w:rsidR="00275525" w:rsidRPr="001E2AC4">
        <w:rPr>
          <w:vertAlign w:val="subscript"/>
        </w:rPr>
        <w:t>max</w:t>
      </w:r>
      <w:r w:rsidR="00275525">
        <w:t xml:space="preserve">. </w:t>
      </w:r>
      <w:r w:rsidR="008776B0">
        <w:t xml:space="preserve">As shown in Supplemental Figure 3, all the models tend to do a good job </w:t>
      </w:r>
      <w:r w:rsidR="00275525">
        <w:t>predicting</w:t>
      </w:r>
      <w:r w:rsidR="008776B0">
        <w:t xml:space="preserve"> C</w:t>
      </w:r>
      <w:r w:rsidR="008776B0" w:rsidRPr="001E2AC4">
        <w:rPr>
          <w:vertAlign w:val="subscript"/>
        </w:rPr>
        <w:t>max</w:t>
      </w:r>
      <w:r w:rsidR="008776B0">
        <w:t xml:space="preserve"> greater than 1 </w:t>
      </w:r>
      <w:r w:rsidR="00610657">
        <w:t>m</w:t>
      </w:r>
      <w:r w:rsidR="008776B0">
        <w:t>g/</w:t>
      </w:r>
      <w:r w:rsidR="00074291">
        <w:t>L but</w:t>
      </w:r>
      <w:r w:rsidR="008776B0">
        <w:t xml:space="preserve"> have a tendency to overestimate when C</w:t>
      </w:r>
      <w:r w:rsidR="008776B0" w:rsidRPr="001E2AC4">
        <w:rPr>
          <w:vertAlign w:val="subscript"/>
        </w:rPr>
        <w:t xml:space="preserve">max </w:t>
      </w:r>
      <w:r w:rsidR="008776B0">
        <w:t>is less than 1 mg/L.</w:t>
      </w:r>
      <w:r w:rsidR="00B079E0">
        <w:t xml:space="preserve"> </w:t>
      </w:r>
      <w:r w:rsidR="00610657">
        <w:t>C</w:t>
      </w:r>
      <w:r w:rsidR="00610657" w:rsidRPr="001E2AC4">
        <w:rPr>
          <w:vertAlign w:val="subscript"/>
        </w:rPr>
        <w:t>max</w:t>
      </w:r>
      <w:r w:rsidR="00610657">
        <w:t xml:space="preserve"> d</w:t>
      </w:r>
      <w:r w:rsidR="00D250F4">
        <w:t>epends on V</w:t>
      </w:r>
      <w:r w:rsidR="00D250F4" w:rsidRPr="001E2AC4">
        <w:rPr>
          <w:vertAlign w:val="subscript"/>
        </w:rPr>
        <w:t>d</w:t>
      </w:r>
      <w:r w:rsidR="00D250F4">
        <w:t xml:space="preserve"> (</w:t>
      </w:r>
      <w:r w:rsidR="00610657">
        <w:t>for intravenous doses C</w:t>
      </w:r>
      <w:r w:rsidR="00610657" w:rsidRPr="001E2AC4">
        <w:rPr>
          <w:vertAlign w:val="subscript"/>
        </w:rPr>
        <w:t xml:space="preserve">max </w:t>
      </w:r>
      <w:r w:rsidR="00610657">
        <w:t>= dose / V</w:t>
      </w:r>
      <w:r w:rsidR="00610657" w:rsidRPr="001E2AC4">
        <w:rPr>
          <w:vertAlign w:val="subscript"/>
        </w:rPr>
        <w:t>d</w:t>
      </w:r>
      <w:r w:rsidR="00D250F4">
        <w:t>).</w:t>
      </w:r>
      <w:r w:rsidR="00610657">
        <w:t xml:space="preserve">  </w:t>
      </w:r>
      <w:r w:rsidR="00FD711E">
        <w:t>Given that</w:t>
      </w:r>
      <w:r w:rsidR="00B079E0">
        <w:t xml:space="preserve"> the Cvt data were relatively insensitive to HTTK parameters at early time points (</w:t>
      </w:r>
      <w:r w:rsidR="00B079E0">
        <w:fldChar w:fldCharType="begin"/>
      </w:r>
      <w:r w:rsidR="00B079E0">
        <w:instrText xml:space="preserve"> REF _Ref79402840 \h </w:instrText>
      </w:r>
      <w:r w:rsidR="00B079E0">
        <w:fldChar w:fldCharType="separate"/>
      </w:r>
      <w:r w:rsidR="001726ED">
        <w:t xml:space="preserve">Figure </w:t>
      </w:r>
      <w:r w:rsidR="001726ED">
        <w:rPr>
          <w:noProof/>
        </w:rPr>
        <w:t>6</w:t>
      </w:r>
      <w:r w:rsidR="00B079E0">
        <w:fldChar w:fldCharType="end"/>
      </w:r>
      <w:r w:rsidR="00B079E0">
        <w:t>),</w:t>
      </w:r>
      <w:r w:rsidR="00074291">
        <w:t xml:space="preserve"> as shown in </w:t>
      </w:r>
      <w:r w:rsidR="00074291">
        <w:fldChar w:fldCharType="begin"/>
      </w:r>
      <w:r w:rsidR="00074291">
        <w:instrText xml:space="preserve"> REF _Ref167366307 \h </w:instrText>
      </w:r>
      <w:r w:rsidR="00074291">
        <w:fldChar w:fldCharType="separate"/>
      </w:r>
      <w:r w:rsidR="001726ED">
        <w:t xml:space="preserve">Table </w:t>
      </w:r>
      <w:r w:rsidR="001726ED">
        <w:rPr>
          <w:noProof/>
        </w:rPr>
        <w:t>6</w:t>
      </w:r>
      <w:r w:rsidR="00074291">
        <w:fldChar w:fldCharType="end"/>
      </w:r>
      <w:r w:rsidR="00074291">
        <w:t>,</w:t>
      </w:r>
      <w:r w:rsidR="00B079E0">
        <w:t xml:space="preserve"> </w:t>
      </w:r>
      <w:r w:rsidR="00850753" w:rsidRPr="000116A8">
        <w:t xml:space="preserve">y-randomization </w:t>
      </w:r>
      <w:r w:rsidR="00B079E0">
        <w:t xml:space="preserve">was much </w:t>
      </w:r>
      <w:r w:rsidR="00FD711E">
        <w:t xml:space="preserve">not </w:t>
      </w:r>
      <w:r w:rsidR="00B079E0">
        <w:t xml:space="preserve">worse </w:t>
      </w:r>
      <w:r w:rsidR="00850753" w:rsidRPr="000116A8">
        <w:t>for predicting V</w:t>
      </w:r>
      <w:r w:rsidR="00850753" w:rsidRPr="00836CD7">
        <w:rPr>
          <w:vertAlign w:val="subscript"/>
        </w:rPr>
        <w:t>d</w:t>
      </w:r>
      <w:r w:rsidR="00FD711E">
        <w:t xml:space="preserve"> when</w:t>
      </w:r>
      <w:r w:rsidR="00B079E0">
        <w:t xml:space="preserve"> compared with both </w:t>
      </w:r>
      <w:r w:rsidR="00BC60D9" w:rsidRPr="00BC60D9">
        <w:rPr>
          <w:i/>
        </w:rPr>
        <w:t>in vitro</w:t>
      </w:r>
      <w:r w:rsidR="00B079E0">
        <w:t xml:space="preserve"> data and QSPR-based predictions</w:t>
      </w:r>
      <w:r w:rsidR="00FD711E">
        <w:t>.</w:t>
      </w:r>
    </w:p>
    <w:p w14:paraId="668E5C85" w14:textId="77777777" w:rsidR="00D250F4" w:rsidRDefault="00D250F4" w:rsidP="00BC60D9"/>
    <w:p w14:paraId="54543448" w14:textId="7C462DF1" w:rsidR="00B079E0" w:rsidRPr="000116A8" w:rsidRDefault="009F3C21" w:rsidP="00BC60D9">
      <w:r>
        <w:t xml:space="preserve">The most discriminating data for judging HTTK-based Cvt predictions depend on the later time points which characterize metabolism and elimination and inform metrics such as AUC. </w:t>
      </w:r>
      <w:r w:rsidR="00B079E0">
        <w:rPr>
          <w:rFonts w:eastAsiaTheme="majorEastAsia"/>
        </w:rPr>
        <w:t xml:space="preserve">In </w:t>
      </w:r>
      <w:r w:rsidR="00B079E0">
        <w:rPr>
          <w:rFonts w:eastAsiaTheme="majorEastAsia"/>
        </w:rPr>
        <w:fldChar w:fldCharType="begin"/>
      </w:r>
      <w:r w:rsidR="00B079E0">
        <w:rPr>
          <w:rFonts w:eastAsiaTheme="majorEastAsia"/>
        </w:rPr>
        <w:instrText xml:space="preserve"> REF _Ref167358423 \h </w:instrText>
      </w:r>
      <w:r w:rsidR="00B079E0">
        <w:rPr>
          <w:rFonts w:eastAsiaTheme="majorEastAsia"/>
        </w:rPr>
      </w:r>
      <w:r w:rsidR="00B079E0">
        <w:rPr>
          <w:rFonts w:eastAsiaTheme="majorEastAsia"/>
        </w:rPr>
        <w:fldChar w:fldCharType="separate"/>
      </w:r>
      <w:r w:rsidR="001726ED">
        <w:t xml:space="preserve">Table </w:t>
      </w:r>
      <w:r w:rsidR="001726ED">
        <w:rPr>
          <w:noProof/>
        </w:rPr>
        <w:t>5</w:t>
      </w:r>
      <w:r w:rsidR="00B079E0">
        <w:rPr>
          <w:rFonts w:eastAsiaTheme="majorEastAsia"/>
        </w:rPr>
        <w:fldChar w:fldCharType="end"/>
      </w:r>
      <w:r w:rsidR="00B079E0">
        <w:rPr>
          <w:rFonts w:eastAsiaTheme="majorEastAsia"/>
        </w:rPr>
        <w:t xml:space="preserve"> we examine </w:t>
      </w:r>
      <w:r w:rsidR="00B079E0">
        <w:rPr>
          <w:rFonts w:eastAsiaTheme="majorEastAsia"/>
        </w:rPr>
        <w:lastRenderedPageBreak/>
        <w:t>the ability to predict time-integrated area under the plasma concentration time course (Area Under the Curve or AUC). Again, the empirical fits give a clear best-case scenario, but here the y-randomization more clearly gives a worst-case scenario</w:t>
      </w:r>
      <w:r w:rsidR="00B079E0">
        <w:t xml:space="preserve">. </w:t>
      </w:r>
      <w:r w:rsidR="00BC60D9" w:rsidRPr="00BC60D9">
        <w:rPr>
          <w:i/>
          <w:iCs/>
        </w:rPr>
        <w:t>In vitro</w:t>
      </w:r>
      <w:r w:rsidR="00B079E0" w:rsidRPr="001E2AC4">
        <w:rPr>
          <w:i/>
          <w:iCs/>
        </w:rPr>
        <w:t xml:space="preserve"> </w:t>
      </w:r>
      <w:r w:rsidR="00B079E0">
        <w:t>measured HTTK data predict AUC with an RMSLE of 1.3, while the QSPRs range from RMSLE 1.3 to 1.5. The consensus QSPR predictions were the best model, with an RMSLE of 1.1.</w:t>
      </w:r>
    </w:p>
    <w:p w14:paraId="26D6230F" w14:textId="77777777" w:rsidR="009F3C21" w:rsidRDefault="009F3C21" w:rsidP="00BC60D9"/>
    <w:p w14:paraId="56B08FE2" w14:textId="0C55DF31" w:rsidR="001B5AB5" w:rsidRDefault="000A7FF4" w:rsidP="00BC60D9">
      <w:pPr>
        <w:rPr>
          <w:rFonts w:asciiTheme="majorHAnsi" w:eastAsiaTheme="majorEastAsia" w:hAnsiTheme="majorHAnsi" w:cstheme="majorBidi"/>
          <w:sz w:val="32"/>
          <w:szCs w:val="32"/>
        </w:rPr>
      </w:pPr>
      <w:r w:rsidRPr="000116A8">
        <w:t>In</w:t>
      </w:r>
      <w:r w:rsidR="003A2624">
        <w:t xml:space="preserve"> </w:t>
      </w:r>
      <w:r w:rsidR="003A2624">
        <w:fldChar w:fldCharType="begin"/>
      </w:r>
      <w:r w:rsidR="003A2624">
        <w:instrText xml:space="preserve"> REF _Ref167366307 \h </w:instrText>
      </w:r>
      <w:r w:rsidR="003A2624">
        <w:fldChar w:fldCharType="separate"/>
      </w:r>
      <w:r w:rsidR="001726ED">
        <w:t xml:space="preserve">Table </w:t>
      </w:r>
      <w:r w:rsidR="001726ED">
        <w:rPr>
          <w:noProof/>
        </w:rPr>
        <w:t>6</w:t>
      </w:r>
      <w:r w:rsidR="003A2624">
        <w:fldChar w:fldCharType="end"/>
      </w:r>
      <w:r w:rsidR="003A2624">
        <w:t>,</w:t>
      </w:r>
      <w:r w:rsidRPr="000116A8">
        <w:t xml:space="preserve"> </w:t>
      </w:r>
      <w:r w:rsidR="006F5502" w:rsidRPr="000116A8">
        <w:t>we</w:t>
      </w:r>
      <w:r w:rsidR="003A2624">
        <w:t xml:space="preserve"> also examine two quantities that inform our ability to predict AUC at late time points -- </w:t>
      </w:r>
      <w:r w:rsidR="003A2624" w:rsidRPr="000116A8">
        <w:t>t</w:t>
      </w:r>
      <w:r w:rsidR="003A2624" w:rsidRPr="00296CF3">
        <w:rPr>
          <w:vertAlign w:val="subscript"/>
        </w:rPr>
        <w:t>half</w:t>
      </w:r>
      <w:r w:rsidR="003A2624">
        <w:rPr>
          <w:vertAlign w:val="subscript"/>
        </w:rPr>
        <w:t xml:space="preserve"> </w:t>
      </w:r>
      <w:r w:rsidR="003A2624" w:rsidRPr="001E2AC4">
        <w:t xml:space="preserve">and </w:t>
      </w:r>
      <w:r w:rsidR="003A2624">
        <w:t>CL</w:t>
      </w:r>
      <w:r w:rsidR="003A2624" w:rsidRPr="00836CD7">
        <w:rPr>
          <w:vertAlign w:val="subscript"/>
        </w:rPr>
        <w:t>tot</w:t>
      </w:r>
      <w:r w:rsidR="006F5502" w:rsidRPr="000116A8">
        <w:t xml:space="preserve"> examine predicted vs. observed t</w:t>
      </w:r>
      <w:r w:rsidR="006F5502" w:rsidRPr="00296CF3">
        <w:rPr>
          <w:vertAlign w:val="subscript"/>
        </w:rPr>
        <w:t>half</w:t>
      </w:r>
      <w:r w:rsidR="006F5502" w:rsidRPr="000116A8">
        <w:t xml:space="preserve">. </w:t>
      </w:r>
      <w:r w:rsidR="003A2624">
        <w:rPr>
          <w:rFonts w:eastAsiaTheme="majorEastAsia"/>
        </w:rPr>
        <w:t xml:space="preserve">Most of the models and the </w:t>
      </w:r>
      <w:r w:rsidR="00BC60D9" w:rsidRPr="00BC60D9">
        <w:rPr>
          <w:rFonts w:eastAsiaTheme="majorEastAsia"/>
          <w:i/>
        </w:rPr>
        <w:t>in vitro</w:t>
      </w:r>
      <w:r w:rsidR="003A2624">
        <w:rPr>
          <w:rFonts w:eastAsiaTheme="majorEastAsia"/>
        </w:rPr>
        <w:t xml:space="preserve"> measured data were </w:t>
      </w:r>
      <w:r w:rsidR="00A53228">
        <w:rPr>
          <w:rFonts w:eastAsiaTheme="majorEastAsia"/>
        </w:rPr>
        <w:t>unsuccessful</w:t>
      </w:r>
      <w:r w:rsidR="003A2624">
        <w:rPr>
          <w:rFonts w:eastAsiaTheme="majorEastAsia"/>
        </w:rPr>
        <w:t xml:space="preserve"> for predicting </w:t>
      </w:r>
      <w:r w:rsidR="003A2624" w:rsidRPr="000116A8">
        <w:t>t</w:t>
      </w:r>
      <w:r w:rsidR="003A2624" w:rsidRPr="00296CF3">
        <w:rPr>
          <w:vertAlign w:val="subscript"/>
        </w:rPr>
        <w:t>half</w:t>
      </w:r>
      <w:r w:rsidR="003A2624">
        <w:rPr>
          <w:vertAlign w:val="subscript"/>
        </w:rPr>
        <w:t xml:space="preserve">, </w:t>
      </w:r>
      <w:r w:rsidR="003A2624">
        <w:rPr>
          <w:rFonts w:eastAsiaTheme="majorEastAsia"/>
        </w:rPr>
        <w:t>with RMSLE indicating errors larger than 100x. Interestingly the y-randomization outperforms the models. Both the QSARINS and IFS-QAPR models are good, predicting t</w:t>
      </w:r>
      <w:r w:rsidR="003A2624" w:rsidRPr="001E2AC4">
        <w:rPr>
          <w:rFonts w:eastAsiaTheme="majorEastAsia"/>
          <w:vertAlign w:val="subscript"/>
        </w:rPr>
        <w:t>half</w:t>
      </w:r>
      <w:r w:rsidR="003A2624">
        <w:rPr>
          <w:rFonts w:eastAsiaTheme="majorEastAsia"/>
        </w:rPr>
        <w:t xml:space="preserve"> within a factor of 10x. The consensus model is improved over any of the other models, with a RMSLE of 1.7 (50x error).</w:t>
      </w:r>
      <w:r w:rsidR="003A2624">
        <w:t xml:space="preserve"> Finally, in </w:t>
      </w:r>
      <w:r w:rsidR="003A2624">
        <w:fldChar w:fldCharType="begin"/>
      </w:r>
      <w:r w:rsidR="003A2624">
        <w:instrText xml:space="preserve"> REF _Ref167366307 \h </w:instrText>
      </w:r>
      <w:r w:rsidR="003A2624">
        <w:fldChar w:fldCharType="separate"/>
      </w:r>
      <w:r w:rsidR="001726ED">
        <w:t xml:space="preserve">Table </w:t>
      </w:r>
      <w:r w:rsidR="001726ED">
        <w:rPr>
          <w:noProof/>
        </w:rPr>
        <w:t>6</w:t>
      </w:r>
      <w:r w:rsidR="003A2624">
        <w:fldChar w:fldCharType="end"/>
      </w:r>
      <w:r w:rsidR="003A2624">
        <w:t xml:space="preserve"> we </w:t>
      </w:r>
      <w:r w:rsidR="000116A8">
        <w:t xml:space="preserve">examine predictions for </w:t>
      </w:r>
      <w:r>
        <w:t>CL</w:t>
      </w:r>
      <w:r w:rsidRPr="00836CD7">
        <w:rPr>
          <w:vertAlign w:val="subscript"/>
        </w:rPr>
        <w:t>tot</w:t>
      </w:r>
      <w:r w:rsidR="000116A8">
        <w:t>, which depends on both elimination rate (inverse of t</w:t>
      </w:r>
      <w:r w:rsidR="000116A8" w:rsidRPr="000116A8">
        <w:rPr>
          <w:vertAlign w:val="subscript"/>
        </w:rPr>
        <w:t>half</w:t>
      </w:r>
      <w:r w:rsidR="000116A8">
        <w:t>) and V</w:t>
      </w:r>
      <w:r w:rsidR="000116A8" w:rsidRPr="000116A8">
        <w:rPr>
          <w:vertAlign w:val="subscript"/>
        </w:rPr>
        <w:t>d</w:t>
      </w:r>
      <w:r w:rsidR="000116A8">
        <w:t>.</w:t>
      </w:r>
      <w:r w:rsidR="0085262A">
        <w:rPr>
          <w:rFonts w:eastAsiaTheme="majorEastAsia"/>
        </w:rPr>
        <w:t xml:space="preserve"> Both IFS-QSAR and QSARINS-Chem </w:t>
      </w:r>
      <w:r w:rsidR="003A2624">
        <w:rPr>
          <w:rFonts w:eastAsiaTheme="majorEastAsia"/>
        </w:rPr>
        <w:t xml:space="preserve">again performed best. </w:t>
      </w:r>
      <w:r w:rsidR="00836CD7">
        <w:rPr>
          <w:rFonts w:eastAsiaTheme="majorEastAsia"/>
        </w:rPr>
        <w:t xml:space="preserve">The other QSPRs performed about as well as using the </w:t>
      </w:r>
      <w:r w:rsidR="00BC60D9" w:rsidRPr="00BC60D9">
        <w:rPr>
          <w:rFonts w:eastAsiaTheme="majorEastAsia"/>
          <w:i/>
          <w:iCs/>
        </w:rPr>
        <w:t>in vitro</w:t>
      </w:r>
      <w:r w:rsidR="00836CD7">
        <w:rPr>
          <w:rFonts w:eastAsiaTheme="majorEastAsia"/>
        </w:rPr>
        <w:t xml:space="preserve"> measured data.</w:t>
      </w:r>
      <w:r w:rsidR="001B5AB5">
        <w:br w:type="page"/>
      </w:r>
    </w:p>
    <w:p w14:paraId="6270730F" w14:textId="7AEFA597" w:rsidR="00AA4D78" w:rsidRDefault="00AA4D78" w:rsidP="00BC60D9">
      <w:pPr>
        <w:pStyle w:val="Heading1"/>
      </w:pPr>
      <w:r>
        <w:lastRenderedPageBreak/>
        <w:t>Discussion</w:t>
      </w:r>
    </w:p>
    <w:p w14:paraId="5561BD93" w14:textId="77777777" w:rsidR="00F83DCC" w:rsidRDefault="00F83DCC" w:rsidP="00BC60D9"/>
    <w:p w14:paraId="34ACD7D5" w14:textId="0B7826E9" w:rsidR="003E0280" w:rsidRDefault="00D060CC" w:rsidP="00BC60D9">
      <w:r>
        <w:t xml:space="preserve">To </w:t>
      </w:r>
      <w:r w:rsidRPr="00810B69">
        <w:t>understand chemical risk</w:t>
      </w:r>
      <w:r w:rsidR="008F7F10">
        <w:t xml:space="preserve"> to human health</w:t>
      </w:r>
      <w:r w:rsidRPr="00810B69">
        <w:t xml:space="preserve"> </w:t>
      </w:r>
      <w:r w:rsidR="00F83DCC" w:rsidRPr="00810B69">
        <w:t xml:space="preserve">TK information </w:t>
      </w:r>
      <w:r>
        <w:t xml:space="preserve">are needed, including </w:t>
      </w:r>
      <w:r w:rsidR="006E11AA">
        <w:t>half-life</w:t>
      </w:r>
      <w:r w:rsidR="00DE1906">
        <w:t xml:space="preserve"> (</w:t>
      </w:r>
      <w:r w:rsidR="00DE1906" w:rsidRPr="00810B69">
        <w:t>t</w:t>
      </w:r>
      <w:r w:rsidR="00DE1906" w:rsidRPr="00810B69">
        <w:rPr>
          <w:vertAlign w:val="subscript"/>
        </w:rPr>
        <w:t>half</w:t>
      </w:r>
      <w:r w:rsidR="00DE1906" w:rsidRPr="00810B69">
        <w:t>)</w:t>
      </w:r>
      <w:r w:rsidR="00DE1906">
        <w:t xml:space="preserve"> and toxicological dose metrics like peak concentration (C</w:t>
      </w:r>
      <w:r w:rsidR="00DE1906" w:rsidRPr="001E2AC4">
        <w:rPr>
          <w:vertAlign w:val="subscript"/>
        </w:rPr>
        <w:t>max</w:t>
      </w:r>
      <w:r w:rsidR="00DE1906">
        <w:t>) and time-integrated plasma concentration (AUC)</w:t>
      </w:r>
      <w:r w:rsidR="00F83DCC">
        <w:t xml:space="preserve">. </w:t>
      </w:r>
      <w:r w:rsidR="006E11AA">
        <w:t>Unfortunately,</w:t>
      </w:r>
      <w:r w:rsidR="00DE1906">
        <w:t xml:space="preserve"> TK is chemical-specific, requiring some sort of method tail</w:t>
      </w:r>
      <w:r w:rsidR="001D7679">
        <w:t>or</w:t>
      </w:r>
      <w:r w:rsidR="00DE1906">
        <w:t>ed o</w:t>
      </w:r>
      <w:r w:rsidR="001D7679">
        <w:t>n</w:t>
      </w:r>
      <w:r w:rsidR="00DE1906">
        <w:t xml:space="preserve"> a per chemical basis. L</w:t>
      </w:r>
      <w:r w:rsidR="00F83DCC">
        <w:t>arge</w:t>
      </w:r>
      <w:r w:rsidR="00DE1906">
        <w:t xml:space="preserve"> </w:t>
      </w:r>
      <w:r w:rsidR="00F83DCC">
        <w:t xml:space="preserve">TK data gaps </w:t>
      </w:r>
      <w:r w:rsidR="00DE1906">
        <w:t xml:space="preserve">exist </w:t>
      </w:r>
      <w:r w:rsidR="00F83DCC">
        <w:t xml:space="preserve">for analytes identified in biological matrices by both targeted (NHANES </w:t>
      </w:r>
      <w:r w:rsidR="00F83DCC">
        <w:fldChar w:fldCharType="begin"/>
      </w:r>
      <w:r w:rsidR="00A5629A">
        <w:instrText xml:space="preserve"> ADDIN EN.CITE &lt;EndNote&gt;&lt;Cite&gt;&lt;Author&gt;U.S. Centers for Disease Control and Prevention&lt;/Author&gt;&lt;Year&gt;2012&lt;/Year&gt;&lt;RecNum&gt;38&lt;/RecNum&gt;&lt;DisplayText&gt;[41]&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rsidR="00F83DCC">
        <w:fldChar w:fldCharType="separate"/>
      </w:r>
      <w:r w:rsidR="00A5629A">
        <w:rPr>
          <w:noProof/>
        </w:rPr>
        <w:t>[41]</w:t>
      </w:r>
      <w:r w:rsidR="00F83DCC">
        <w:fldChar w:fldCharType="end"/>
      </w:r>
      <w:r w:rsidR="00F83DCC">
        <w:t xml:space="preserve">) and non-targeted analyses (Woodruff </w:t>
      </w:r>
      <w:r w:rsidR="00F83DCC">
        <w:fldChar w:fldCharType="begin"/>
      </w:r>
      <w:r w:rsidR="00A5629A">
        <w:instrText xml:space="preserve"> ADDIN EN.CITE &lt;EndNote&gt;&lt;Cite&gt;&lt;Author&gt;Wang&lt;/Author&gt;&lt;Year&gt;2018&lt;/Year&gt;&lt;RecNum&gt;755&lt;/RecNum&gt;&lt;DisplayText&gt;[42]&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rsidR="00F83DCC">
        <w:fldChar w:fldCharType="separate"/>
      </w:r>
      <w:r w:rsidR="00A5629A">
        <w:rPr>
          <w:noProof/>
        </w:rPr>
        <w:t>[42]</w:t>
      </w:r>
      <w:r w:rsidR="00F83DCC">
        <w:fldChar w:fldCharType="end"/>
      </w:r>
      <w:r w:rsidR="00F83DCC">
        <w:t xml:space="preserve">). </w:t>
      </w:r>
      <w:r w:rsidR="00DE1906">
        <w:t>Multiple governments have r</w:t>
      </w:r>
      <w:r w:rsidR="00F83DCC" w:rsidRPr="00F83DCC">
        <w:t xml:space="preserve">ecognized </w:t>
      </w:r>
      <w:r w:rsidR="005D33F1">
        <w:fldChar w:fldCharType="begin">
          <w:fldData xml:space="preserve">PEVuZE5vdGU+PENpdGU+PEF1dGhvcj5OYXRpb25hbCBBY2FkZW1pZXMgb2YgU2NpZW5jZXM8L0F1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xzZWNvbmRh
cnktYXV0aG9ycz48YXV0aG9yPkV1cm9wZWFuIENvbW1pc3Npb24sIEpvaW50IFJlc2VhcmNoICBD
ZW50cmUgKEpSQyk8L2F1dGhvcj48L3NlY29uZGFyeS1hdXRob3JzPjwvY29udHJpYnV0b3JzPjx0
aXRsZXM+PHRpdGxlPkVVUkwgRUNWQU0gaW4gdml0cm8gaGVwYXRvY3l0ZSBjbGVhcmFuY2UgYW5k
IGJsb29kIHBsYXNtYSAgcHJvdGVpbiBiaW5kaW5nIGRhdGFzZXQgZm9yIDc3IGNoZW1pY2Fsczwv
dGl0bGU+PC90aXRsZXM+PGRhdGVzPjx5ZWFyPjIwMjA8L3llYXI+PC9kYXRlcz48dXJscz48cmVs
YXRlZC11cmxzPjx1cmw+aHR0cHM6Ly9kYXRhLmV1cm9wYS5ldS84OWgvYTJmZjg2N2YtZGI4MC00
YWNmLThlNWMtZTQ1NTAyNzEzYmVlPC91cmw+PC9yZWxhdGVkLXVybHM+PC91cmxzPjwvcmVjb3Jk
PjwvQ2l0ZT48L0VuZE5vdGU+AG==
</w:fldData>
        </w:fldChar>
      </w:r>
      <w:r w:rsidR="00A5629A">
        <w:instrText xml:space="preserve"> ADDIN EN.CITE </w:instrText>
      </w:r>
      <w:r w:rsidR="00A5629A">
        <w:fldChar w:fldCharType="begin">
          <w:fldData xml:space="preserve">PEVuZE5vdGU+PENpdGU+PEF1dGhvcj5OYXRpb25hbCBBY2FkZW1pZXMgb2YgU2NpZW5jZXM8L0F1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xzZWNvbmRh
cnktYXV0aG9ycz48YXV0aG9yPkV1cm9wZWFuIENvbW1pc3Npb24sIEpvaW50IFJlc2VhcmNoICBD
ZW50cmUgKEpSQyk8L2F1dGhvcj48L3NlY29uZGFyeS1hdXRob3JzPjwvY29udHJpYnV0b3JzPjx0
aXRsZXM+PHRpdGxlPkVVUkwgRUNWQU0gaW4gdml0cm8gaGVwYXRvY3l0ZSBjbGVhcmFuY2UgYW5k
IGJsb29kIHBsYXNtYSAgcHJvdGVpbiBiaW5kaW5nIGRhdGFzZXQgZm9yIDc3IGNoZW1pY2Fsczwv
dGl0bGU+PC90aXRsZXM+PGRhdGVzPjx5ZWFyPjIwMjA8L3llYXI+PC9kYXRlcz48dXJscz48cmVs
YXRlZC11cmxzPjx1cmw+aHR0cHM6Ly9kYXRhLmV1cm9wYS5ldS84OWgvYTJmZjg2N2YtZGI4MC00
YWNmLThlNWMtZTQ1NTAyNzEzYmVlPC91cmw+PC9yZWxhdGVkLXVybHM+PC91cmxzPjwvcmVjb3Jk
PjwvQ2l0ZT48L0VuZE5vdGU+AG==
</w:fldData>
        </w:fldChar>
      </w:r>
      <w:r w:rsidR="00A5629A">
        <w:instrText xml:space="preserve"> ADDIN EN.CITE.DATA </w:instrText>
      </w:r>
      <w:r w:rsidR="00A5629A">
        <w:fldChar w:fldCharType="end"/>
      </w:r>
      <w:r w:rsidR="005D33F1">
        <w:fldChar w:fldCharType="separate"/>
      </w:r>
      <w:r w:rsidR="00A5629A">
        <w:rPr>
          <w:noProof/>
        </w:rPr>
        <w:t>[43-46]</w:t>
      </w:r>
      <w:r w:rsidR="005D33F1">
        <w:fldChar w:fldCharType="end"/>
      </w:r>
      <w:r w:rsidR="00F83DCC" w:rsidRPr="00F83DCC">
        <w:t xml:space="preserve"> that high throughput (chemical-agnostic) TK models parameterized with chemical-specific </w:t>
      </w:r>
      <w:r w:rsidR="00BC60D9" w:rsidRPr="00BC60D9">
        <w:rPr>
          <w:i/>
          <w:iCs/>
        </w:rPr>
        <w:t>in vitro</w:t>
      </w:r>
      <w:r w:rsidR="00F83DCC" w:rsidRPr="00F83DCC">
        <w:t xml:space="preserve"> data</w:t>
      </w:r>
      <w:r w:rsidR="00DE1906">
        <w:t xml:space="preserve"> </w:t>
      </w:r>
      <w:r w:rsidR="00F83DCC" w:rsidRPr="00F83DCC">
        <w:t xml:space="preserve">are a powerful tool for </w:t>
      </w:r>
      <w:r w:rsidR="00DE1906">
        <w:t xml:space="preserve">facilitating next generation risk assessment based </w:t>
      </w:r>
      <w:r w:rsidR="00CB7523">
        <w:t xml:space="preserve">on </w:t>
      </w:r>
      <w:r w:rsidR="00BC60D9" w:rsidRPr="00BC60D9">
        <w:rPr>
          <w:i/>
          <w:iCs/>
        </w:rPr>
        <w:t>in vitro</w:t>
      </w:r>
      <w:r w:rsidR="00F83DCC" w:rsidRPr="00F83DCC">
        <w:t xml:space="preserve"> screening for chemical toxicity</w:t>
      </w:r>
      <w:r w:rsidR="00DE1906">
        <w:t>.</w:t>
      </w:r>
      <w:r w:rsidR="00222A4C">
        <w:t xml:space="preserve"> </w:t>
      </w:r>
      <w:r w:rsidR="003E0280">
        <w:t>Governments and industry are</w:t>
      </w:r>
      <w:r w:rsidR="003E0280" w:rsidRPr="00810B69">
        <w:t xml:space="preserve"> continuing to accumulate chemical-specific TK data</w:t>
      </w:r>
      <w:r w:rsidR="003E0280">
        <w:t xml:space="preserve"> including both </w:t>
      </w:r>
      <w:r w:rsidR="00BC60D9" w:rsidRPr="00BC60D9">
        <w:rPr>
          <w:i/>
          <w:iCs/>
        </w:rPr>
        <w:t>in vivo</w:t>
      </w:r>
      <w:r w:rsidR="003E0280" w:rsidRPr="00810B69">
        <w:rPr>
          <w:i/>
          <w:iCs/>
        </w:rPr>
        <w:t xml:space="preserve"> </w:t>
      </w:r>
      <w:r w:rsidR="003E0280" w:rsidRPr="001E2AC4">
        <w:t>concentration vs. time data</w:t>
      </w:r>
      <w:r w:rsidR="003E0280">
        <w:t xml:space="preserve"> in key tissues</w:t>
      </w:r>
      <w:r w:rsidR="003E0280" w:rsidRPr="00810B69">
        <w:t xml:space="preserve"> </w:t>
      </w:r>
      <w:r w:rsidR="003E0280">
        <w:fldChar w:fldCharType="begin"/>
      </w:r>
      <w:r w:rsidR="003E0280">
        <w:instrText xml:space="preserve"> ADDIN EN.CITE &lt;EndNote&gt;&lt;Cite&gt;&lt;Author&gt;Sayre&lt;/Author&gt;&lt;Year&gt;2020&lt;/Year&gt;&lt;RecNum&gt;885&lt;/RecNum&gt;&lt;DisplayText&gt;[27,26]&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3E0280">
        <w:fldChar w:fldCharType="separate"/>
      </w:r>
      <w:r w:rsidR="003E0280">
        <w:rPr>
          <w:noProof/>
        </w:rPr>
        <w:t>[27,26]</w:t>
      </w:r>
      <w:r w:rsidR="003E0280">
        <w:fldChar w:fldCharType="end"/>
      </w:r>
      <w:r w:rsidR="003E0280">
        <w:t xml:space="preserve"> and </w:t>
      </w:r>
      <w:r w:rsidR="00BC60D9" w:rsidRPr="00BC60D9">
        <w:rPr>
          <w:i/>
          <w:iCs/>
        </w:rPr>
        <w:t>in vitro</w:t>
      </w:r>
      <w:r w:rsidR="003E0280">
        <w:t xml:space="preserve"> HTTK data</w:t>
      </w:r>
      <w:r w:rsidR="003E0280" w:rsidRPr="00810B69">
        <w:t xml:space="preserve"> </w:t>
      </w:r>
      <w:r w:rsidR="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kpvdXJuYWwgQXJ0aWNsZSI+MTc8L3JlZi10eXBlPjxjb250cmlidXRvcnM+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wvY29udHJp
YnV0b3JzPjx0aXRsZXM+PHRpdGxlPkVVUkwgRUNWQU0gaW4gdml0cm8gaGVwYXRvY3l0ZSBjbGVh
cmFuY2UgYW5kIGJsb29kIHBsYXNtYSBwcm90ZWluIGJpbmRpbmcgZGF0YXNldCBmb3IgNzcgY2hl
bWljYWxzPC90aXRsZT48L3RpdGxlcz48ZGF0ZXM+PHllYXI+MjAyMDwveWVhcj48L2RhdGVzPjx1
cmxzPjxyZWxhdGVkLXVybHM+PHVybD5odHRwczovL2RhdGEuZXVyb3BhLmV1Lzg5aC9hMmZmODY3
Zi1kYjgwLTRhY2YtOGU1Yy1lNDU1MDI3MTNiZWU8L3VybD48L3JlbGF0ZWQtdXJscz48L3VybHM+
PC9yZWNvcmQ+PC9DaXRlPjwvRW5kTm90ZT4A
</w:fldData>
        </w:fldChar>
      </w:r>
      <w:r w:rsidR="005D33F1">
        <w:instrText xml:space="preserve"> ADDIN EN.CITE </w:instrText>
      </w:r>
      <w:r w:rsidR="005D33F1">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kpvdXJuYWwgQXJ0aWNsZSI+MTc8L3JlZi10eXBlPjxjb250cmlidXRvcnM+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</w:fldData>
        </w:fldChar>
      </w:r>
      <w:r w:rsidR="005D33F1">
        <w:instrText xml:space="preserve"> ADDIN EN.CITE.DATA </w:instrText>
      </w:r>
      <w:r w:rsidR="005D33F1">
        <w:fldChar w:fldCharType="end"/>
      </w:r>
      <w:r w:rsidR="003E0280">
        <w:fldChar w:fldCharType="separate"/>
      </w:r>
      <w:r w:rsidR="003E0280">
        <w:rPr>
          <w:noProof/>
        </w:rPr>
        <w:t>[8,9,11,12,10,19]</w:t>
      </w:r>
      <w:r w:rsidR="003E0280">
        <w:fldChar w:fldCharType="end"/>
      </w:r>
      <w:r w:rsidR="003E0280">
        <w:t>. H</w:t>
      </w:r>
      <w:r w:rsidR="003E0280" w:rsidRPr="00810B69">
        <w:t xml:space="preserve">owever, several thousand chemicals remain in need of TK info; the </w:t>
      </w:r>
      <w:r w:rsidR="003E0280">
        <w:t>QSPR</w:t>
      </w:r>
      <w:r w:rsidR="003E0280" w:rsidRPr="00810B69">
        <w:t xml:space="preserve">s </w:t>
      </w:r>
      <w:r w:rsidR="001D7679">
        <w:t xml:space="preserve">for HTTK </w:t>
      </w:r>
      <w:r w:rsidR="003E0280" w:rsidRPr="00810B69">
        <w:t>evaluated here provide options to fill this gap</w:t>
      </w:r>
      <w:r w:rsidR="003E0280">
        <w:t>.</w:t>
      </w:r>
    </w:p>
    <w:p w14:paraId="42B9453E" w14:textId="77777777" w:rsidR="00895E2C" w:rsidRDefault="00895E2C" w:rsidP="00BC60D9"/>
    <w:p w14:paraId="1527E658" w14:textId="4615451A" w:rsidR="00443F75" w:rsidRDefault="00122915" w:rsidP="00BC60D9">
      <w:r>
        <w:t xml:space="preserve">Since the </w:t>
      </w:r>
      <w:r w:rsidR="00BC60D9" w:rsidRPr="00BC60D9">
        <w:rPr>
          <w:i/>
          <w:iCs/>
        </w:rPr>
        <w:t>in vitro</w:t>
      </w:r>
      <w:r>
        <w:t xml:space="preserve"> data for HTTK are limited</w:t>
      </w:r>
      <w:r w:rsidR="00037FF9">
        <w:t xml:space="preserve"> in number</w:t>
      </w:r>
      <w:r>
        <w:t xml:space="preserve">, here we have conducted a collaborative trial of four QSPRs for </w:t>
      </w:r>
      <w:r w:rsidR="00BC60D9" w:rsidRPr="00BC60D9">
        <w:rPr>
          <w:i/>
        </w:rPr>
        <w:t>in vitro</w:t>
      </w:r>
      <w:r>
        <w:t xml:space="preserve"> TK parameters and two additional predictors of </w:t>
      </w:r>
      <w:r w:rsidR="00BC60D9" w:rsidRPr="00BC60D9">
        <w:rPr>
          <w:i/>
        </w:rPr>
        <w:t>in vivo</w:t>
      </w:r>
      <w:r>
        <w:t xml:space="preserve"> TK half-life. The focus of the analysis was using </w:t>
      </w:r>
      <w:r w:rsidR="00BC60D9" w:rsidRPr="00BC60D9">
        <w:rPr>
          <w:i/>
          <w:iCs/>
        </w:rPr>
        <w:t>in vivo</w:t>
      </w:r>
      <w:r>
        <w:t xml:space="preserve"> data from </w:t>
      </w:r>
      <w:r w:rsidRPr="00F83DCC">
        <w:t>rat or human</w:t>
      </w:r>
      <w:r>
        <w:t xml:space="preserve"> TK studies</w:t>
      </w:r>
      <w:r w:rsidRPr="00F83DCC">
        <w:t xml:space="preserve"> </w:t>
      </w:r>
      <w:r>
        <w:t>collected by</w:t>
      </w:r>
      <w:r w:rsidRPr="00F83DCC">
        <w:t xml:space="preserve"> CvTdb</w:t>
      </w:r>
      <w:r>
        <w:t xml:space="preserve"> </w:t>
      </w:r>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r>
        <w:t xml:space="preserve">. We aimed to </w:t>
      </w:r>
      <w:r w:rsidR="00222A4C">
        <w:t xml:space="preserve">characterize the accuracy of HTTK approaches for new chemicals based on structure-based </w:t>
      </w:r>
      <w:r w:rsidR="00BC60D9" w:rsidRPr="00BC60D9">
        <w:rPr>
          <w:i/>
          <w:iCs/>
        </w:rPr>
        <w:t>in silico</w:t>
      </w:r>
      <w:r w:rsidR="00222A4C">
        <w:t xml:space="preserve"> predictions.</w:t>
      </w:r>
      <w:r w:rsidR="00222A4C" w:rsidRPr="00222A4C">
        <w:rPr>
          <w:rFonts w:eastAsia="Times New Roman"/>
        </w:rPr>
        <w:t xml:space="preserve"> </w:t>
      </w:r>
      <w:r w:rsidR="00222A4C">
        <w:rPr>
          <w:rFonts w:eastAsia="Times New Roman"/>
        </w:rPr>
        <w:t xml:space="preserve">For novel compounds a consensus </w:t>
      </w:r>
      <w:r w:rsidR="00222A4C">
        <w:t xml:space="preserve">quantitative structure-property-relationship </w:t>
      </w:r>
      <w:r w:rsidR="00222A4C" w:rsidRPr="00810B69">
        <w:t>(</w:t>
      </w:r>
      <w:r w:rsidR="00222A4C">
        <w:t>QSPR</w:t>
      </w:r>
      <w:r w:rsidR="00222A4C" w:rsidRPr="00810B69">
        <w:t xml:space="preserve">) </w:t>
      </w:r>
      <w:r w:rsidR="00222A4C">
        <w:rPr>
          <w:rFonts w:eastAsia="Times New Roman"/>
        </w:rPr>
        <w:t>approach may yield a reasonable result.</w:t>
      </w:r>
      <w:r w:rsidR="00222A4C">
        <w:t xml:space="preserve"> </w:t>
      </w:r>
      <w:r w:rsidR="009861C7" w:rsidRPr="00810B69">
        <w:t>This collaborative trial use</w:t>
      </w:r>
      <w:r w:rsidR="00222A4C">
        <w:t>d</w:t>
      </w:r>
      <w:r w:rsidR="009861C7">
        <w:t xml:space="preserve"> a database of </w:t>
      </w:r>
      <w:r w:rsidR="00BC60D9" w:rsidRPr="00BC60D9">
        <w:rPr>
          <w:i/>
          <w:iCs/>
        </w:rPr>
        <w:t>in vivo</w:t>
      </w:r>
      <w:r w:rsidR="009861C7" w:rsidRPr="00810B69">
        <w:rPr>
          <w:i/>
          <w:iCs/>
        </w:rPr>
        <w:t xml:space="preserve"> </w:t>
      </w:r>
      <w:r w:rsidR="009861C7" w:rsidRPr="00810B69">
        <w:t>measured toxicokinetic data</w:t>
      </w:r>
      <w:r w:rsidR="009861C7">
        <w:t xml:space="preserve"> to evaluate</w:t>
      </w:r>
      <w:r w:rsidR="009861C7" w:rsidRPr="00637189">
        <w:rPr>
          <w:i/>
          <w:iCs/>
        </w:rPr>
        <w:t xml:space="preserve"> </w:t>
      </w:r>
      <w:r w:rsidR="00BC60D9" w:rsidRPr="00BC60D9">
        <w:rPr>
          <w:i/>
          <w:iCs/>
        </w:rPr>
        <w:t>in silico</w:t>
      </w:r>
      <w:r w:rsidR="009861C7" w:rsidRPr="00637189">
        <w:rPr>
          <w:i/>
          <w:iCs/>
        </w:rPr>
        <w:t xml:space="preserve"> </w:t>
      </w:r>
      <w:r w:rsidR="009861C7">
        <w:t xml:space="preserve">approaches. </w:t>
      </w:r>
      <w:r w:rsidR="00BC60D9" w:rsidRPr="00BC60D9">
        <w:rPr>
          <w:i/>
        </w:rPr>
        <w:t>In vivo</w:t>
      </w:r>
      <w:r w:rsidR="009861C7">
        <w:t xml:space="preserve"> da</w:t>
      </w:r>
      <w:r w:rsidR="00222A4C">
        <w:t>ta had to be</w:t>
      </w:r>
      <w:r w:rsidR="009861C7">
        <w:t xml:space="preserve"> carefully reviewed to include only those data that could be well-described by empirical TK models. </w:t>
      </w:r>
      <w:r w:rsidR="009861C7" w:rsidRPr="00810B69">
        <w:t>Six different sets of</w:t>
      </w:r>
      <w:r w:rsidR="009861C7">
        <w:t xml:space="preserve"> </w:t>
      </w:r>
      <w:r w:rsidR="00222A4C">
        <w:t xml:space="preserve">QSPR </w:t>
      </w:r>
      <w:r w:rsidR="009861C7" w:rsidRPr="00810B69">
        <w:t>tools for predicting TK were evaluated</w:t>
      </w:r>
      <w:r w:rsidR="009861C7">
        <w:t>. Four of the QSPR models made predictions for chemical-specific</w:t>
      </w:r>
      <w:r w:rsidR="009861C7" w:rsidRPr="00810B69">
        <w:t xml:space="preserve"> </w:t>
      </w:r>
      <w:r w:rsidR="00BC60D9" w:rsidRPr="00BC60D9">
        <w:rPr>
          <w:i/>
          <w:iCs/>
        </w:rPr>
        <w:t>in vitro</w:t>
      </w:r>
      <w:r w:rsidR="009861C7" w:rsidRPr="00810B69">
        <w:rPr>
          <w:i/>
          <w:iCs/>
        </w:rPr>
        <w:t xml:space="preserve"> </w:t>
      </w:r>
      <w:r w:rsidR="009861C7" w:rsidRPr="00810B69">
        <w:t>measurements</w:t>
      </w:r>
      <w:r w:rsidR="009861C7">
        <w:t xml:space="preserve"> (HTTK data). An additional consensus prediction was constructed from the various QSPRs. </w:t>
      </w:r>
      <w:r w:rsidR="00222A4C">
        <w:t>By comparing predictions with observations, the root mean squared log10 error (RMSLE) and other key statistics could be calculated. The RMSLE characterizes the expected</w:t>
      </w:r>
      <w:r w:rsidR="00443F75">
        <w:t xml:space="preserve"> accuracy for new predictions. Given sufficient observations for evaluation, the RMSLE can be interpreted as a coefficient of variation for normally distributed errors about the prediction. For normally distributed errors one has 95% confidence that the actual value will occur within +- 2 RMSLE of the prediction.</w:t>
      </w:r>
      <w:r w:rsidR="00443F75">
        <w:tab/>
      </w:r>
    </w:p>
    <w:p w14:paraId="044F621D" w14:textId="77777777" w:rsidR="00353233" w:rsidRDefault="00353233" w:rsidP="00BC60D9"/>
    <w:p w14:paraId="605F2AA9" w14:textId="2A0FF7EC" w:rsidR="00353233" w:rsidRDefault="00353233" w:rsidP="00BC60D9">
      <w:r>
        <w:t xml:space="preserve">Throughout this effort we have reported statistics on different subsets of chemicals. First, HTTK </w:t>
      </w:r>
      <w:r w:rsidR="00BC60D9" w:rsidRPr="00BC60D9">
        <w:rPr>
          <w:i/>
        </w:rPr>
        <w:t>in vitro</w:t>
      </w:r>
      <w:r>
        <w:t xml:space="preserve"> data were not available for all the chemicals with CVT data. For the context of decision makers relying </w:t>
      </w:r>
      <w:r>
        <w:lastRenderedPageBreak/>
        <w:t xml:space="preserve">either on </w:t>
      </w:r>
      <w:r w:rsidR="00BC60D9" w:rsidRPr="00BC60D9">
        <w:rPr>
          <w:i/>
        </w:rPr>
        <w:t>in vitro</w:t>
      </w:r>
      <w:r>
        <w:t xml:space="preserve"> HTTK or QSPR-based HTTK we report chiefly on the statistics associated with either the </w:t>
      </w:r>
      <w:r w:rsidR="00BC60D9" w:rsidRPr="00BC60D9">
        <w:rPr>
          <w:i/>
        </w:rPr>
        <w:t>in vitro</w:t>
      </w:r>
      <w:r>
        <w:t xml:space="preserve"> only chemicals or the chemicals with no existing </w:t>
      </w:r>
      <w:r w:rsidR="00BC60D9" w:rsidRPr="00BC60D9">
        <w:rPr>
          <w:i/>
        </w:rPr>
        <w:t>in vitro</w:t>
      </w:r>
      <w:r>
        <w:t xml:space="preserve"> data.</w:t>
      </w:r>
    </w:p>
    <w:p w14:paraId="1B66AEFC" w14:textId="36BC798A" w:rsidR="00222A4C" w:rsidRDefault="00222A4C" w:rsidP="00BC60D9"/>
    <w:p w14:paraId="260A4118" w14:textId="2DCE5618" w:rsidR="00037FF9" w:rsidRPr="00633E29" w:rsidRDefault="00A45948" w:rsidP="00BC60D9">
      <w:pPr>
        <w:rPr>
          <w:highlight w:val="yellow"/>
        </w:rPr>
      </w:pPr>
      <w:r w:rsidRPr="001D7679">
        <w:t xml:space="preserve">QSPRs were first evaluated for their ability to predict the </w:t>
      </w:r>
      <w:r w:rsidR="001D7679" w:rsidRPr="001D7679">
        <w:t xml:space="preserve">chemical specific HTTK </w:t>
      </w:r>
      <w:r w:rsidRPr="001D7679">
        <w:t xml:space="preserve">parameters </w:t>
      </w:r>
      <w:r w:rsidR="001D7679" w:rsidRPr="001D7679">
        <w:t>Cl</w:t>
      </w:r>
      <w:r w:rsidR="001D7679" w:rsidRPr="001D7679">
        <w:rPr>
          <w:vertAlign w:val="subscript"/>
        </w:rPr>
        <w:t>int</w:t>
      </w:r>
      <w:r w:rsidR="001D7679" w:rsidRPr="001D7679">
        <w:t xml:space="preserve"> and f</w:t>
      </w:r>
      <w:r w:rsidR="001D7679" w:rsidRPr="001D7679">
        <w:rPr>
          <w:vertAlign w:val="subscript"/>
        </w:rPr>
        <w:t>up</w:t>
      </w:r>
      <w:r w:rsidR="001D7679" w:rsidRPr="001D7679">
        <w:t xml:space="preserve"> that are </w:t>
      </w:r>
      <w:r w:rsidRPr="001D7679">
        <w:t xml:space="preserve">expected by high throughput PBTK models. These </w:t>
      </w:r>
      <w:r w:rsidR="00BC60D9" w:rsidRPr="00BC60D9">
        <w:rPr>
          <w:i/>
          <w:iCs/>
        </w:rPr>
        <w:t>in vitro</w:t>
      </w:r>
      <w:r w:rsidRPr="001D7679">
        <w:t xml:space="preserve"> parameters, of course, are not true TK. </w:t>
      </w:r>
      <w:r w:rsidR="001D7679" w:rsidRPr="001E2AC4">
        <w:t xml:space="preserve">Even if QSPR perfectly reproduces an </w:t>
      </w:r>
      <w:r w:rsidR="00BC60D9" w:rsidRPr="00BC60D9">
        <w:rPr>
          <w:i/>
          <w:iCs/>
        </w:rPr>
        <w:t>in vitro</w:t>
      </w:r>
      <w:r w:rsidR="001D7679" w:rsidRPr="001E2AC4">
        <w:t xml:space="preserve"> parameter, it is only as good as the </w:t>
      </w:r>
      <w:r w:rsidR="00BC60D9" w:rsidRPr="00BC60D9">
        <w:rPr>
          <w:i/>
        </w:rPr>
        <w:t>in vitro</w:t>
      </w:r>
      <w:r w:rsidR="001D7679" w:rsidRPr="001E2AC4">
        <w:t xml:space="preserve"> assays.</w:t>
      </w:r>
      <w:r w:rsidR="001D7679" w:rsidRPr="001D7679">
        <w:t xml:space="preserve"> However, HTTK assays</w:t>
      </w:r>
      <w:r w:rsidRPr="001D7679">
        <w:t xml:space="preserve"> </w:t>
      </w:r>
      <w:r w:rsidR="001D7679" w:rsidRPr="001D7679">
        <w:t>provide</w:t>
      </w:r>
      <w:r w:rsidRPr="001D7679">
        <w:t xml:space="preserve"> </w:t>
      </w:r>
      <w:r w:rsidRPr="001D7679">
        <w:rPr>
          <w:rFonts w:eastAsiaTheme="majorEastAsia"/>
        </w:rPr>
        <w:t xml:space="preserve">rapid methods for partially characterizing TK. </w:t>
      </w:r>
      <w:r w:rsidR="005D33F1" w:rsidRPr="001D7679">
        <w:rPr>
          <w:rFonts w:eastAsiaTheme="majorEastAsia"/>
        </w:rPr>
        <w:fldChar w:fldCharType="begin"/>
      </w:r>
      <w:r w:rsidR="005D33F1" w:rsidRPr="001D7679">
        <w:rPr>
          <w:rFonts w:eastAsiaTheme="majorEastAsia"/>
        </w:rPr>
        <w:instrText xml:space="preserve"> ADDIN EN.CITE &lt;EndNote&gt;&lt;Cite&gt;&lt;Author&gt;Wang&lt;/Author&gt;&lt;Year&gt;2010&lt;/Year&gt;&lt;RecNum&gt;306&lt;/RecNum&gt;&lt;DisplayText&gt;[18,15]&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Cite&gt;&lt;Author&gt;Breen&lt;/Author&gt;&lt;Year&gt;2021&lt;/Year&gt;&lt;RecNum&gt;970&lt;/RecNum&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pages&gt;903-921&lt;/pages&gt;&lt;volume&gt;17&lt;/volume&gt;&lt;number&gt;8&lt;/number&gt;&lt;dates&gt;&lt;year&gt;2021&lt;/year&gt;&lt;/dates&gt;&lt;isbn&gt;1742-5255&lt;/isbn&gt;&lt;urls&gt;&lt;/urls&gt;&lt;/record&gt;&lt;/Cite&gt;&lt;/EndNote&gt;</w:instrText>
      </w:r>
      <w:r w:rsidR="005D33F1" w:rsidRPr="001D7679">
        <w:rPr>
          <w:rFonts w:eastAsiaTheme="majorEastAsia"/>
        </w:rPr>
        <w:fldChar w:fldCharType="separate"/>
      </w:r>
      <w:r w:rsidR="005D33F1" w:rsidRPr="001D7679">
        <w:rPr>
          <w:rFonts w:eastAsiaTheme="majorEastAsia"/>
          <w:noProof/>
        </w:rPr>
        <w:t>[18,15]</w:t>
      </w:r>
      <w:r w:rsidR="005D33F1" w:rsidRPr="001D7679">
        <w:rPr>
          <w:rFonts w:eastAsiaTheme="majorEastAsia"/>
        </w:rPr>
        <w:fldChar w:fldCharType="end"/>
      </w:r>
      <w:r w:rsidRPr="001D7679">
        <w:rPr>
          <w:rFonts w:eastAsiaTheme="majorEastAsia"/>
        </w:rPr>
        <w:t xml:space="preserve">. </w:t>
      </w:r>
      <w:r w:rsidR="001D7679" w:rsidRPr="001D7679">
        <w:rPr>
          <w:rFonts w:eastAsiaTheme="majorEastAsia"/>
        </w:rPr>
        <w:t>T</w:t>
      </w:r>
      <w:r w:rsidRPr="001D7679">
        <w:rPr>
          <w:rFonts w:eastAsiaTheme="majorEastAsia"/>
        </w:rPr>
        <w:t xml:space="preserve">here is an ongoing proliferation of high throughput PBTK models developed to make use of these </w:t>
      </w:r>
      <w:r w:rsidR="001D7679" w:rsidRPr="001D7679">
        <w:rPr>
          <w:rFonts w:eastAsiaTheme="majorEastAsia"/>
        </w:rPr>
        <w:t xml:space="preserve">HTTK </w:t>
      </w:r>
      <w:r w:rsidR="00BC60D9" w:rsidRPr="00BC60D9">
        <w:rPr>
          <w:rFonts w:eastAsiaTheme="majorEastAsia"/>
          <w:i/>
          <w:iCs/>
        </w:rPr>
        <w:t>in vitro</w:t>
      </w:r>
      <w:r w:rsidRPr="001D7679">
        <w:rPr>
          <w:rFonts w:eastAsiaTheme="majorEastAsia"/>
        </w:rPr>
        <w:t xml:space="preserve"> parameters to allow HT-PBTK models to make chemical-specific</w:t>
      </w:r>
      <w:r>
        <w:rPr>
          <w:rFonts w:eastAsiaTheme="majorEastAsia"/>
        </w:rPr>
        <w:t xml:space="preserve"> predictions </w:t>
      </w:r>
      <w:r w:rsidR="005D33F1">
        <w:rPr>
          <w:rFonts w:eastAsiaTheme="majorEastAsia"/>
        </w:rPr>
        <w:fldChar w:fldCharType="begin">
          <w:fldData xml:space="preserve">PEVuZE5vdGU+PENpdGU+PEF1dGhvcj5KYW1laTwvQXV0aG9yPjxZZWFyPjIwMDk8L1llYXI+PFJl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</w:fldData>
        </w:fldChar>
      </w:r>
      <w:r w:rsidR="00A5629A">
        <w:rPr>
          <w:rFonts w:eastAsiaTheme="majorEastAsia"/>
        </w:rPr>
        <w:instrText xml:space="preserve"> ADDIN EN.CITE </w:instrText>
      </w:r>
      <w:r w:rsidR="00A5629A">
        <w:rPr>
          <w:rFonts w:eastAsiaTheme="majorEastAsia"/>
        </w:rPr>
        <w:fldChar w:fldCharType="begin">
          <w:fldData xml:space="preserve">PEVuZE5vdGU+PENpdGU+PEF1dGhvcj5KYW1laTwvQXV0aG9yPjxZZWFyPjIwMDk8L1llYXI+PFJl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</w:fldData>
        </w:fldChar>
      </w:r>
      <w:r w:rsidR="00A5629A">
        <w:rPr>
          <w:rFonts w:eastAsiaTheme="majorEastAsia"/>
        </w:rPr>
        <w:instrText xml:space="preserve"> ADDIN EN.CITE.DATA </w:instrText>
      </w:r>
      <w:r w:rsidR="00A5629A">
        <w:rPr>
          <w:rFonts w:eastAsiaTheme="majorEastAsia"/>
        </w:rPr>
      </w:r>
      <w:r w:rsidR="00A5629A">
        <w:rPr>
          <w:rFonts w:eastAsiaTheme="majorEastAsia"/>
        </w:rPr>
        <w:fldChar w:fldCharType="end"/>
      </w:r>
      <w:r w:rsidR="005D33F1">
        <w:rPr>
          <w:rFonts w:eastAsiaTheme="majorEastAsia"/>
        </w:rPr>
      </w:r>
      <w:r w:rsidR="005D33F1">
        <w:rPr>
          <w:rFonts w:eastAsiaTheme="majorEastAsia"/>
        </w:rPr>
        <w:fldChar w:fldCharType="separate"/>
      </w:r>
      <w:r w:rsidR="00A5629A">
        <w:rPr>
          <w:rFonts w:eastAsiaTheme="majorEastAsia"/>
          <w:noProof/>
        </w:rPr>
        <w:t>[47,30,15,48,49]</w:t>
      </w:r>
      <w:r w:rsidR="005D33F1">
        <w:rPr>
          <w:rFonts w:eastAsiaTheme="majorEastAsia"/>
        </w:rPr>
        <w:fldChar w:fldCharType="end"/>
      </w:r>
      <w:r>
        <w:rPr>
          <w:rFonts w:eastAsiaTheme="majorEastAsia"/>
        </w:rPr>
        <w:t>.</w:t>
      </w:r>
      <w:r w:rsidR="00122915">
        <w:rPr>
          <w:rFonts w:eastAsiaTheme="majorEastAsia"/>
        </w:rPr>
        <w:t xml:space="preserve"> </w:t>
      </w:r>
      <w:r w:rsidR="00122915">
        <w:rPr>
          <w:rFonts w:eastAsia="Times New Roman"/>
        </w:rPr>
        <w:t>Most QSPRs predict plasma binding well (RMSLE 0.03 – 0.07) but have difficulty predicting metabolic clearance (RMSLE 0.37 – 1.28).</w:t>
      </w:r>
      <w:r w:rsidR="00122915" w:rsidRPr="00122915">
        <w:t xml:space="preserve"> </w:t>
      </w:r>
    </w:p>
    <w:p w14:paraId="349D8CB1" w14:textId="72700DD5" w:rsidR="00122915" w:rsidRDefault="00122915" w:rsidP="00BC60D9"/>
    <w:p w14:paraId="071C46F2" w14:textId="56ECB236" w:rsidR="001D7679" w:rsidRDefault="00DA332C" w:rsidP="00BC60D9">
      <w:r>
        <w:rPr>
          <w:rFonts w:eastAsia="Times New Roman"/>
        </w:rPr>
        <w:t xml:space="preserve">Predictions for the full concentration </w:t>
      </w:r>
      <w:r w:rsidRPr="001E2AC4">
        <w:rPr>
          <w:rFonts w:eastAsia="Times New Roman"/>
        </w:rPr>
        <w:t>time-course were</w:t>
      </w:r>
      <w:r w:rsidR="001D7679" w:rsidRPr="001E2AC4">
        <w:rPr>
          <w:rFonts w:eastAsia="Times New Roman"/>
        </w:rPr>
        <w:t xml:space="preserve"> then</w:t>
      </w:r>
      <w:r w:rsidRPr="001E2AC4">
        <w:rPr>
          <w:rFonts w:eastAsia="Times New Roman"/>
        </w:rPr>
        <w:t xml:space="preserve"> evaluated. </w:t>
      </w:r>
      <w:r w:rsidR="00122915" w:rsidRPr="001E2AC4">
        <w:t>Our “level 2” evaluation used the QSPR</w:t>
      </w:r>
      <w:r w:rsidR="00222A4C" w:rsidRPr="001E2AC4">
        <w:t xml:space="preserve"> predicted parameter values within a physiologically based TK (PBTK) model</w:t>
      </w:r>
      <w:r w:rsidR="00122915" w:rsidRPr="001E2AC4">
        <w:t xml:space="preserve"> to predict the full TK </w:t>
      </w:r>
      <w:r w:rsidR="00134CCA" w:rsidRPr="001E2AC4">
        <w:t>chemical</w:t>
      </w:r>
      <w:r w:rsidR="00122915" w:rsidRPr="001E2AC4">
        <w:t xml:space="preserve"> concentration time course. </w:t>
      </w:r>
      <w:r w:rsidR="001D7679" w:rsidRPr="00BC60D9">
        <w:t xml:space="preserve">TK in the absorption and distribution phases are relatively insensitive to the </w:t>
      </w:r>
      <w:r w:rsidR="00BC60D9" w:rsidRPr="00BC60D9">
        <w:rPr>
          <w:i/>
          <w:iCs/>
        </w:rPr>
        <w:t>in vitro</w:t>
      </w:r>
      <w:r w:rsidR="001D7679" w:rsidRPr="00BC60D9">
        <w:rPr>
          <w:i/>
          <w:iCs/>
        </w:rPr>
        <w:t xml:space="preserve"> </w:t>
      </w:r>
      <w:r w:rsidR="001D7679" w:rsidRPr="00BC60D9">
        <w:t>HTTK parameters</w:t>
      </w:r>
      <w:r w:rsidR="001D7679" w:rsidRPr="001E2AC4">
        <w:t xml:space="preserve"> Cl</w:t>
      </w:r>
      <w:r w:rsidR="001D7679" w:rsidRPr="001E2AC4">
        <w:rPr>
          <w:vertAlign w:val="subscript"/>
        </w:rPr>
        <w:t>int</w:t>
      </w:r>
      <w:r w:rsidR="001D7679" w:rsidRPr="001E2AC4">
        <w:t xml:space="preserve"> and f</w:t>
      </w:r>
      <w:r w:rsidR="001D7679" w:rsidRPr="001E2AC4">
        <w:rPr>
          <w:vertAlign w:val="subscript"/>
        </w:rPr>
        <w:t>up</w:t>
      </w:r>
      <w:r w:rsidR="001D7679" w:rsidRPr="001E2AC4">
        <w:t>. For example, distribution depend largely on physico-chemical properties and only somewhat on f</w:t>
      </w:r>
      <w:r w:rsidR="001D7679" w:rsidRPr="001E2AC4">
        <w:rPr>
          <w:vertAlign w:val="subscript"/>
        </w:rPr>
        <w:t>up</w:t>
      </w:r>
      <w:r w:rsidR="001D7679" w:rsidRPr="001E2AC4">
        <w:t xml:space="preserve"> for accurate prediction of equilibrium tissue partition coefficients (and, in turn, volume</w:t>
      </w:r>
      <w:r w:rsidR="001D7679">
        <w:t xml:space="preserve"> of distribution) </w:t>
      </w:r>
      <w:r w:rsidR="00A5629A">
        <w:fldChar w:fldCharType="begin"/>
      </w:r>
      <w:r w:rsidR="00A5629A">
        <w:instrText xml:space="preserve"> ADDIN EN.CITE &lt;EndNote&gt;&lt;Cite&gt;&lt;Author&gt;Pearce&lt;/Author&gt;&lt;Year&gt;2017&lt;/Year&gt;&lt;RecNum&gt;475&lt;/RecNum&gt;&lt;DisplayText&gt;[34]&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A5629A">
        <w:fldChar w:fldCharType="separate"/>
      </w:r>
      <w:r w:rsidR="00A5629A">
        <w:rPr>
          <w:noProof/>
        </w:rPr>
        <w:t>[34]</w:t>
      </w:r>
      <w:r w:rsidR="00A5629A">
        <w:fldChar w:fldCharType="end"/>
      </w:r>
      <w:r w:rsidR="001D7679">
        <w:t xml:space="preserve">. However, the elimination phase of a TK time course is dominated by metabolism and excretion, which are both characterized to some extent by HTTK </w:t>
      </w:r>
      <w:r w:rsidR="00BC60D9" w:rsidRPr="00BC60D9">
        <w:rPr>
          <w:i/>
        </w:rPr>
        <w:t>in vitro</w:t>
      </w:r>
      <w:r w:rsidR="001D7679">
        <w:t xml:space="preserve"> parameters.</w:t>
      </w:r>
    </w:p>
    <w:p w14:paraId="313366B1" w14:textId="62DA6803" w:rsidR="001D7679" w:rsidRDefault="001D7679" w:rsidP="00BC60D9"/>
    <w:p w14:paraId="47B3C229" w14:textId="58CF6800" w:rsidR="00FD46A2" w:rsidRDefault="00134CCA" w:rsidP="00BC60D9">
      <w:r>
        <w:t>To frame the</w:t>
      </w:r>
      <w:r w:rsidR="001D7679">
        <w:t xml:space="preserve"> level 2</w:t>
      </w:r>
      <w:r>
        <w:t xml:space="preserve"> evaluation, statistics were also calculated for empirical TK model</w:t>
      </w:r>
      <w:r w:rsidR="001D7679">
        <w:t xml:space="preserve">s using parameter optimized using </w:t>
      </w:r>
      <w:r>
        <w:t xml:space="preserve">the </w:t>
      </w:r>
      <w:r w:rsidR="00BC60D9" w:rsidRPr="00BC60D9">
        <w:rPr>
          <w:i/>
          <w:iCs/>
        </w:rPr>
        <w:t>in vivo</w:t>
      </w:r>
      <w:r>
        <w:t xml:space="preserve"> </w:t>
      </w:r>
      <w:r w:rsidR="001D7679">
        <w:t xml:space="preserve">data. The </w:t>
      </w:r>
      <w:r w:rsidR="00BC60D9" w:rsidRPr="00BC60D9">
        <w:rPr>
          <w:i/>
        </w:rPr>
        <w:t>in vivo</w:t>
      </w:r>
      <w:r w:rsidR="001D7679">
        <w:t xml:space="preserve"> fits were intended to approximate a best case given that the data themselves are noisy.  As a worst-case scenario </w:t>
      </w:r>
      <w:r>
        <w:t xml:space="preserve">HTTK based on randomly selected (incorrect) </w:t>
      </w:r>
      <w:r w:rsidR="00BC60D9" w:rsidRPr="00BC60D9">
        <w:rPr>
          <w:i/>
          <w:iCs/>
        </w:rPr>
        <w:t>in vitro</w:t>
      </w:r>
      <w:r w:rsidR="001D7679" w:rsidRPr="001E2AC4">
        <w:rPr>
          <w:i/>
          <w:iCs/>
        </w:rPr>
        <w:t xml:space="preserve"> </w:t>
      </w:r>
      <w:r w:rsidR="001D7679">
        <w:t xml:space="preserve">HTTK </w:t>
      </w:r>
      <w:r>
        <w:t>parameters</w:t>
      </w:r>
      <w:r w:rsidR="001D7679">
        <w:t xml:space="preserve">, while keeping the physico-chemical parameters correct. </w:t>
      </w:r>
      <w:r>
        <w:t xml:space="preserve">The y-randomization approximates </w:t>
      </w:r>
      <w:r w:rsidR="00FD46A2">
        <w:t xml:space="preserve">helps account for </w:t>
      </w:r>
      <w:r>
        <w:t xml:space="preserve">potential correlations within the </w:t>
      </w:r>
      <w:r w:rsidR="00BC60D9" w:rsidRPr="00BC60D9">
        <w:rPr>
          <w:i/>
          <w:iCs/>
        </w:rPr>
        <w:t>in vitro</w:t>
      </w:r>
      <w:r w:rsidR="00FD46A2">
        <w:t xml:space="preserve"> measured </w:t>
      </w:r>
      <w:r>
        <w:t xml:space="preserve">chemical data. </w:t>
      </w:r>
      <w:r w:rsidR="00FD46A2">
        <w:t xml:space="preserve">During early time points (absorption and distribution) the </w:t>
      </w:r>
      <w:r>
        <w:t>PBTK models parameterized with QSPR</w:t>
      </w:r>
      <w:r w:rsidR="00FD46A2">
        <w:t>s</w:t>
      </w:r>
      <w:r>
        <w:t xml:space="preserve"> perform </w:t>
      </w:r>
      <w:r w:rsidRPr="008F4583">
        <w:t>closer to y-randomized predictions than to empirical fits to the data</w:t>
      </w:r>
      <w:r>
        <w:t xml:space="preserve">. </w:t>
      </w:r>
      <w:r w:rsidR="00FD46A2">
        <w:t>However, at later time points (elimination phase) the separation between QSPRs and y-randomized predictions grew.</w:t>
      </w:r>
    </w:p>
    <w:p w14:paraId="76033768" w14:textId="291FC791" w:rsidR="00134CCA" w:rsidRDefault="00FD46A2" w:rsidP="00BC60D9">
      <w:r>
        <w:t>A</w:t>
      </w:r>
      <w:r w:rsidR="00134CCA">
        <w:t xml:space="preserve">lthough nearly 100 chemicals is substantial, the existing annotated TK data do not constitute machine learning “Big Data” which might rely on thousands if not millions of observations </w:t>
      </w:r>
      <w:r w:rsidR="00DA332C">
        <w:fldChar w:fldCharType="begin"/>
      </w:r>
      <w:r w:rsidR="00A5629A">
        <w:instrText xml:space="preserve"> ADDIN EN.CITE &lt;EndNote&gt;&lt;Cite&gt;&lt;Author&gt;Kitchin&lt;/Author&gt;&lt;Year&gt;2016&lt;/Year&gt;&lt;RecNum&gt;1382&lt;/RecNum&gt;&lt;DisplayText&gt;[50]&lt;/DisplayText&gt;&lt;record&gt;&lt;rec-number&gt;1382&lt;/rec-number&gt;&lt;foreign-keys&gt;&lt;key app="EN" db-id="5sedwzxv0frxxfep2afv55whvxe0v9vsv290" timestamp="1716231128"&gt;1382&lt;/key&gt;&lt;/foreign-keys&gt;&lt;ref-type name="Journal Article"&gt;17&lt;/ref-type&gt;&lt;contributors&gt;&lt;authors&gt;&lt;author&gt;Kitchin, Rob&lt;/author&gt;&lt;author&gt;McArdle, Gavin&lt;/author&gt;&lt;/authors&gt;&lt;/contributors&gt;&lt;titles&gt;&lt;title&gt;What makes Big Data, Big Data? Exploring the ontological characteristics of 26 datasets&lt;/title&gt;&lt;secondary-title&gt;Big Data &amp;amp; Society&lt;/secondary-title&gt;&lt;/titles&gt;&lt;periodical&gt;&lt;full-title&gt;Big Data &amp;amp; Society&lt;/full-title&gt;&lt;/periodical&gt;&lt;pages&gt;2053951716631130&lt;/pages&gt;&lt;volume&gt;3&lt;/volume&gt;&lt;number&gt;1&lt;/number&gt;&lt;dates&gt;&lt;year&gt;2016&lt;/year&gt;&lt;/dates&gt;&lt;isbn&gt;2053-9517&lt;/isbn&gt;&lt;urls&gt;&lt;/urls&gt;&lt;/record&gt;&lt;/Cite&gt;&lt;/EndNote&gt;</w:instrText>
      </w:r>
      <w:r w:rsidR="00DA332C">
        <w:fldChar w:fldCharType="separate"/>
      </w:r>
      <w:r w:rsidR="00A5629A">
        <w:rPr>
          <w:noProof/>
        </w:rPr>
        <w:t>[50]</w:t>
      </w:r>
      <w:r w:rsidR="00DA332C">
        <w:fldChar w:fldCharType="end"/>
      </w:r>
      <w:r w:rsidR="00DA332C">
        <w:t>.</w:t>
      </w:r>
      <w:r w:rsidR="00134CCA">
        <w:t xml:space="preserve"> </w:t>
      </w:r>
      <w:r>
        <w:t>While</w:t>
      </w:r>
      <w:r w:rsidR="00134CCA">
        <w:t xml:space="preserve"> more than one thousand chemicals have available </w:t>
      </w:r>
      <w:r w:rsidR="00BC60D9" w:rsidRPr="00BC60D9">
        <w:rPr>
          <w:i/>
          <w:iCs/>
        </w:rPr>
        <w:t>in vitro</w:t>
      </w:r>
      <w:r w:rsidR="00134CCA" w:rsidRPr="001E2AC4">
        <w:rPr>
          <w:i/>
          <w:iCs/>
        </w:rPr>
        <w:t xml:space="preserve"> </w:t>
      </w:r>
      <w:r w:rsidR="00134CCA">
        <w:t>HTTK measurements</w:t>
      </w:r>
      <w:r>
        <w:t xml:space="preserve"> for QSPR modeling</w:t>
      </w:r>
      <w:r w:rsidR="00134CCA">
        <w:t xml:space="preserve">, it is still </w:t>
      </w:r>
      <w:r w:rsidR="00134CCA" w:rsidRPr="00134CCA">
        <w:t xml:space="preserve">a </w:t>
      </w:r>
      <w:r w:rsidR="00134CCA" w:rsidRPr="00134CCA">
        <w:lastRenderedPageBreak/>
        <w:t>constrained random set of chemicals reflecting the correlation and</w:t>
      </w:r>
      <w:r w:rsidR="00134CCA">
        <w:t xml:space="preserve"> the property</w:t>
      </w:r>
      <w:r w:rsidR="00134CCA" w:rsidRPr="00134CCA">
        <w:t xml:space="preserve"> distribution </w:t>
      </w:r>
      <w:r w:rsidR="00134CCA">
        <w:t xml:space="preserve">of the set. For example, to be suitable for </w:t>
      </w:r>
      <w:r w:rsidR="00BC60D9" w:rsidRPr="00BC60D9">
        <w:rPr>
          <w:i/>
          <w:iCs/>
        </w:rPr>
        <w:t>in vitro</w:t>
      </w:r>
      <w:r w:rsidR="00134CCA">
        <w:t xml:space="preserve"> measurement the volatility and solubility of the chemicals must be </w:t>
      </w:r>
      <w:r w:rsidR="00134CCA" w:rsidRPr="00FD46A2">
        <w:t xml:space="preserve">somewhat constrained. When chemical space is too narrow the overall statistics are limited; with the CvTdb, like any data set, one can only evaluate and model things that vary across our dataset. </w:t>
      </w:r>
      <w:r w:rsidR="00866276" w:rsidRPr="00FD46A2">
        <w:t xml:space="preserve">Among the evaluation chemicals only </w:t>
      </w:r>
      <w:r w:rsidR="007734D9" w:rsidRPr="001E2AC4">
        <w:t xml:space="preserve">two had </w:t>
      </w:r>
      <w:r w:rsidR="00D91B2F" w:rsidRPr="001E2AC4">
        <w:t>metabolic</w:t>
      </w:r>
      <w:r w:rsidR="007734D9" w:rsidRPr="001E2AC4">
        <w:t xml:space="preserve"> clearance (</w:t>
      </w:r>
      <w:r w:rsidR="00866276" w:rsidRPr="00FD46A2">
        <w:t>Cl</w:t>
      </w:r>
      <w:r w:rsidR="00866276" w:rsidRPr="001E2AC4">
        <w:rPr>
          <w:vertAlign w:val="subscript"/>
        </w:rPr>
        <w:t>int</w:t>
      </w:r>
      <w:r w:rsidR="00866276" w:rsidRPr="00FD46A2">
        <w:t xml:space="preserve"> above 10</w:t>
      </w:r>
      <w:r w:rsidR="00866276" w:rsidRPr="001E2AC4">
        <w:rPr>
          <w:vertAlign w:val="superscript"/>
        </w:rPr>
        <w:t>3</w:t>
      </w:r>
      <w:r w:rsidR="00866276" w:rsidRPr="00FD46A2">
        <w:t xml:space="preserve"> </w:t>
      </w:r>
      <w:r w:rsidR="007734D9" w:rsidRPr="001E2AC4">
        <w:t>µL/min/10</w:t>
      </w:r>
      <w:r w:rsidR="007734D9" w:rsidRPr="001E2AC4">
        <w:rPr>
          <w:vertAlign w:val="superscript"/>
        </w:rPr>
        <w:t>6</w:t>
      </w:r>
      <w:r w:rsidR="007734D9" w:rsidRPr="001E2AC4">
        <w:t xml:space="preserve"> hepatocytes </w:t>
      </w:r>
      <w:r w:rsidR="00866276" w:rsidRPr="00FD46A2">
        <w:t>and 9</w:t>
      </w:r>
      <w:r w:rsidR="001E18CD">
        <w:t>4</w:t>
      </w:r>
      <w:r w:rsidR="00866276" w:rsidRPr="00FD46A2">
        <w:t xml:space="preserve">% are within two-fold of </w:t>
      </w:r>
      <w:r w:rsidR="007734D9" w:rsidRPr="001E2AC4">
        <w:t>the median</w:t>
      </w:r>
      <w:r w:rsidR="00866276" w:rsidRPr="00FD46A2">
        <w:t>.</w:t>
      </w:r>
      <w:r>
        <w:t xml:space="preserve"> </w:t>
      </w:r>
      <w:r w:rsidR="00244E6D">
        <w:t xml:space="preserve">Four </w:t>
      </w:r>
      <w:r w:rsidRPr="007351D9">
        <w:t>out of 6</w:t>
      </w:r>
      <w:r w:rsidR="00244E6D">
        <w:t>4</w:t>
      </w:r>
      <w:r w:rsidRPr="007351D9">
        <w:t xml:space="preserve"> chemicals with CvT data have no measured </w:t>
      </w:r>
      <w:r w:rsidR="00BC60D9" w:rsidRPr="00BC60D9">
        <w:rPr>
          <w:i/>
        </w:rPr>
        <w:t>in vitro</w:t>
      </w:r>
      <w:r w:rsidRPr="007351D9">
        <w:t xml:space="preserve"> clearance compared with 254 out of 1023 measured Cl</w:t>
      </w:r>
      <w:r w:rsidRPr="00BC60D9">
        <w:rPr>
          <w:vertAlign w:val="subscript"/>
        </w:rPr>
        <w:t>int</w:t>
      </w:r>
      <w:r w:rsidRPr="007351D9">
        <w:t xml:space="preserve"> values </w:t>
      </w:r>
      <w:r w:rsidR="00244E6D" w:rsidRPr="007351D9">
        <w:t>(25</w:t>
      </w:r>
      <w:r w:rsidRPr="007351D9">
        <w:t xml:space="preserve"> percent).</w:t>
      </w:r>
      <w:r w:rsidR="00866276" w:rsidRPr="00FD46A2">
        <w:t xml:space="preserve"> </w:t>
      </w:r>
      <w:r w:rsidR="00134CCA" w:rsidRPr="00FD46A2">
        <w:t>The two parameters</w:t>
      </w:r>
      <w:r w:rsidR="00866276" w:rsidRPr="00FD46A2">
        <w:t xml:space="preserve"> </w:t>
      </w:r>
      <w:r w:rsidR="00134CCA" w:rsidRPr="00FD46A2">
        <w:t>f</w:t>
      </w:r>
      <w:r w:rsidR="00134CCA" w:rsidRPr="001E2AC4">
        <w:rPr>
          <w:vertAlign w:val="subscript"/>
        </w:rPr>
        <w:t>up</w:t>
      </w:r>
      <w:r w:rsidR="00134CCA" w:rsidRPr="00FD46A2">
        <w:t xml:space="preserve"> and </w:t>
      </w:r>
      <w:r w:rsidR="00866276" w:rsidRPr="00FD46A2">
        <w:t>C</w:t>
      </w:r>
      <w:r w:rsidR="00134CCA" w:rsidRPr="00FD46A2">
        <w:t>l</w:t>
      </w:r>
      <w:r w:rsidR="00134CCA" w:rsidRPr="001E2AC4">
        <w:rPr>
          <w:vertAlign w:val="subscript"/>
        </w:rPr>
        <w:t>int</w:t>
      </w:r>
      <w:r w:rsidR="00134CCA" w:rsidRPr="00FD46A2">
        <w:t xml:space="preserve"> </w:t>
      </w:r>
      <w:r w:rsidR="00866276" w:rsidRPr="00FD46A2">
        <w:t xml:space="preserve">further </w:t>
      </w:r>
      <w:r w:rsidR="00134CCA" w:rsidRPr="00FD46A2">
        <w:t xml:space="preserve">interact in how they influence TK; if a chemical has low metabolic </w:t>
      </w:r>
      <w:r w:rsidR="008179DF" w:rsidRPr="00FD46A2">
        <w:t>clearance,</w:t>
      </w:r>
      <w:r w:rsidR="00134CCA" w:rsidRPr="00FD46A2">
        <w:t xml:space="preserve"> it may accumulate regardless of how</w:t>
      </w:r>
      <w:r w:rsidR="003B3E3A" w:rsidRPr="00FD46A2">
        <w:t xml:space="preserve"> highly the chemical</w:t>
      </w:r>
      <w:r w:rsidR="00134CCA" w:rsidRPr="00FD46A2">
        <w:t xml:space="preserve"> binds; conversely if a chemical is highly bound it may not matter how fast the free chemical clears.</w:t>
      </w:r>
      <w:r w:rsidR="00134CCA">
        <w:t xml:space="preserve"> </w:t>
      </w:r>
    </w:p>
    <w:p w14:paraId="0C1BDD34" w14:textId="77777777" w:rsidR="00037FF9" w:rsidRDefault="00037FF9" w:rsidP="00BC60D9"/>
    <w:p w14:paraId="1B140BB6" w14:textId="1F81C087" w:rsidR="009F6739" w:rsidRDefault="00DA332C" w:rsidP="00BC60D9">
      <w:r w:rsidRPr="00DA332C">
        <w:t>Here we have found the HTTK PBTK model performed similarly when using TK QSPRs for Cl</w:t>
      </w:r>
      <w:r w:rsidRPr="001E2AC4">
        <w:rPr>
          <w:vertAlign w:val="subscript"/>
        </w:rPr>
        <w:t xml:space="preserve">int </w:t>
      </w:r>
      <w:r w:rsidRPr="00DA332C">
        <w:t>and f</w:t>
      </w:r>
      <w:r w:rsidRPr="001E2AC4">
        <w:rPr>
          <w:vertAlign w:val="subscript"/>
        </w:rPr>
        <w:t xml:space="preserve">up </w:t>
      </w:r>
      <w:r w:rsidRPr="00DA332C">
        <w:t xml:space="preserve">as when the actual </w:t>
      </w:r>
      <w:r w:rsidR="00BC60D9" w:rsidRPr="00BC60D9">
        <w:rPr>
          <w:i/>
        </w:rPr>
        <w:t>in vitro</w:t>
      </w:r>
      <w:r w:rsidRPr="00DA332C">
        <w:t xml:space="preserve"> measured data were used</w:t>
      </w:r>
      <w:r>
        <w:t xml:space="preserve">. Fits to the </w:t>
      </w:r>
      <w:r w:rsidR="00BC60D9" w:rsidRPr="00BC60D9">
        <w:rPr>
          <w:i/>
        </w:rPr>
        <w:t>in vivo</w:t>
      </w:r>
      <w:r>
        <w:t xml:space="preserve"> data had RMSLE of 0.62, while predictions based on </w:t>
      </w:r>
      <w:r w:rsidR="00BC60D9" w:rsidRPr="00BC60D9">
        <w:rPr>
          <w:i/>
          <w:iCs/>
        </w:rPr>
        <w:t>in vitro</w:t>
      </w:r>
      <w:r w:rsidRPr="00FC54C9">
        <w:t xml:space="preserve"> HT</w:t>
      </w:r>
      <w:r>
        <w:t xml:space="preserve">TK had RMSLE of 1.18 without using any </w:t>
      </w:r>
      <w:r w:rsidR="00BC60D9" w:rsidRPr="00BC60D9">
        <w:rPr>
          <w:i/>
          <w:iCs/>
        </w:rPr>
        <w:t>in vivo</w:t>
      </w:r>
      <w:r>
        <w:t xml:space="preserve"> data. RMSLE for individual QSPRs ranged from 1.19 to 1.3. Any one QSPR performed slightly better than using </w:t>
      </w:r>
      <w:r w:rsidR="00BC60D9" w:rsidRPr="00BC60D9">
        <w:rPr>
          <w:i/>
          <w:iCs/>
        </w:rPr>
        <w:t>in vitro</w:t>
      </w:r>
      <w:r>
        <w:t xml:space="preserve"> values for random chemicals (RMSLE 1.35). A consensus prediction using the maximum clearance predicted </w:t>
      </w:r>
      <w:r w:rsidRPr="00FD46A2">
        <w:t xml:space="preserve">across all QSPRs had RMSLE 1.09 for the full time course – this is better than using the </w:t>
      </w:r>
      <w:r w:rsidR="00BC60D9" w:rsidRPr="00BC60D9">
        <w:rPr>
          <w:i/>
          <w:iCs/>
        </w:rPr>
        <w:t>in vitro</w:t>
      </w:r>
      <w:r w:rsidRPr="00FD46A2">
        <w:t xml:space="preserve"> measured data for the evaluation chemicals. </w:t>
      </w:r>
      <w:r w:rsidR="00FD46A2" w:rsidRPr="00FD46A2">
        <w:t xml:space="preserve">For example, the </w:t>
      </w:r>
      <w:r w:rsidR="00F73EBF" w:rsidRPr="001E2AC4">
        <w:t xml:space="preserve">IVBP </w:t>
      </w:r>
      <w:r w:rsidR="00FD46A2" w:rsidRPr="001E2AC4">
        <w:t xml:space="preserve">model tends to </w:t>
      </w:r>
      <w:r w:rsidR="00F73EBF" w:rsidRPr="001E2AC4">
        <w:t xml:space="preserve">over predict </w:t>
      </w:r>
      <w:r w:rsidR="00BC60D9" w:rsidRPr="00BC60D9">
        <w:rPr>
          <w:i/>
          <w:iCs/>
        </w:rPr>
        <w:t>in vitro</w:t>
      </w:r>
      <w:r w:rsidR="00F73EBF" w:rsidRPr="001E2AC4">
        <w:t xml:space="preserve"> clearance, </w:t>
      </w:r>
      <w:r w:rsidR="00FD46A2" w:rsidRPr="001E2AC4">
        <w:t>moving</w:t>
      </w:r>
      <w:r w:rsidR="00F73EBF" w:rsidRPr="001E2AC4">
        <w:t xml:space="preserve"> predict</w:t>
      </w:r>
      <w:r w:rsidR="00FD46A2" w:rsidRPr="001E2AC4">
        <w:t xml:space="preserve">ed clearance rates higher </w:t>
      </w:r>
      <w:r w:rsidR="00F73EBF" w:rsidRPr="001E2AC4">
        <w:t>(correctly as it turns out)</w:t>
      </w:r>
      <w:r w:rsidR="00FD46A2" w:rsidRPr="00FD46A2">
        <w:t xml:space="preserve">. </w:t>
      </w:r>
    </w:p>
    <w:p w14:paraId="3F44BE2A" w14:textId="77777777" w:rsidR="009F6739" w:rsidRDefault="009F6739" w:rsidP="00BC60D9"/>
    <w:p w14:paraId="470B6EE4" w14:textId="5F5E44A9" w:rsidR="009F6739" w:rsidRPr="00BC60D9" w:rsidRDefault="009F6739" w:rsidP="00BC60D9">
      <w:r w:rsidRPr="00BC60D9">
        <w:t xml:space="preserve">QSPR models for metabolism are limited by many factors, including the limitations of the </w:t>
      </w:r>
      <w:r w:rsidR="00BC60D9" w:rsidRPr="00BC60D9">
        <w:rPr>
          <w:i/>
          <w:iCs/>
        </w:rPr>
        <w:t>in vitro</w:t>
      </w:r>
      <w:r w:rsidRPr="00BC60D9">
        <w:t xml:space="preserve"> intrinsic clearance model. Since the majority of the </w:t>
      </w:r>
      <w:r w:rsidR="00BC60D9" w:rsidRPr="00BC60D9">
        <w:rPr>
          <w:i/>
        </w:rPr>
        <w:t>in vitro</w:t>
      </w:r>
      <w:r w:rsidRPr="00BC60D9">
        <w:t xml:space="preserve"> Clint assays is based upon hepatocytes suspended in media and losing viability over a four-hour measurement </w:t>
      </w:r>
      <w:r w:rsidR="00A5629A" w:rsidRPr="00BC60D9">
        <w:fldChar w:fldCharType="begin">
          <w:fldData xml:space="preserve">PEVuZE5vdGU+PENpdGU+PEF1dGhvcj5TaGliYXRhPC9BdXRob3I+PFllYXI+MjAwMjwvWWVhcj48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</w:fldData>
        </w:fldChar>
      </w:r>
      <w:r w:rsidR="00A5629A" w:rsidRPr="00BC60D9">
        <w:instrText xml:space="preserve"> ADDIN EN.CITE </w:instrText>
      </w:r>
      <w:r w:rsidR="00A5629A" w:rsidRPr="00BC60D9">
        <w:fldChar w:fldCharType="begin">
          <w:fldData xml:space="preserve">PEVuZE5vdGU+PENpdGU+PEF1dGhvcj5TaGliYXRhPC9BdXRob3I+PFllYXI+MjAwMjwvWWVhcj48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</w:fldData>
        </w:fldChar>
      </w:r>
      <w:r w:rsidR="00A5629A" w:rsidRPr="00BC60D9">
        <w:instrText xml:space="preserve"> ADDIN EN.CITE.DATA </w:instrText>
      </w:r>
      <w:r w:rsidR="00A5629A" w:rsidRPr="00BC60D9">
        <w:fldChar w:fldCharType="end"/>
      </w:r>
      <w:r w:rsidR="00A5629A" w:rsidRPr="00BC60D9">
        <w:fldChar w:fldCharType="separate"/>
      </w:r>
      <w:r w:rsidR="00A5629A" w:rsidRPr="00BC60D9">
        <w:t>[28,8]</w:t>
      </w:r>
      <w:r w:rsidR="00A5629A" w:rsidRPr="00BC60D9">
        <w:fldChar w:fldCharType="end"/>
      </w:r>
      <w:r w:rsidRPr="00BC60D9">
        <w:t xml:space="preserve">, it in unsurprising that the </w:t>
      </w:r>
      <w:r w:rsidR="00BC60D9" w:rsidRPr="00BC60D9">
        <w:rPr>
          <w:i/>
          <w:iCs/>
        </w:rPr>
        <w:t>in vitro</w:t>
      </w:r>
      <w:r w:rsidRPr="00BC60D9">
        <w:t xml:space="preserve"> assays underestimate clearance. We currently cannot evaluate the impacts of three-dimensional aspects of chemical structures (including chirality) </w:t>
      </w:r>
      <w:r w:rsidR="00BC60D9">
        <w:t xml:space="preserve">– </w:t>
      </w:r>
      <w:r w:rsidRPr="00BC60D9">
        <w:t xml:space="preserve">all the QSPR models are based on two-dimensional structure descriptors because the data do not exist to train the models otherwise (for example chiral pairs). Further, the data used to train the models are based on human biological material, but the data used for evaluation here are largely drawn from rat, again due to the much wider availability of human than rat </w:t>
      </w:r>
      <w:r w:rsidR="00BC60D9" w:rsidRPr="00BC60D9">
        <w:rPr>
          <w:i/>
        </w:rPr>
        <w:t>in vitro</w:t>
      </w:r>
      <w:r w:rsidRPr="00BC60D9">
        <w:t xml:space="preserve"> HTTK data </w:t>
      </w:r>
      <w:r w:rsidR="00A5629A" w:rsidRPr="00BC60D9">
        <w:fldChar w:fldCharType="begin">
          <w:fldData xml:space="preserve">PEVuZE5vdGU+PENpdGU+PEF1dGhvcj5Ib25kYTwvQXV0aG9yPjxZZWFyPjIwMTk8L1llYXI+PFJl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</w:fldData>
        </w:fldChar>
      </w:r>
      <w:r w:rsidR="00A5629A" w:rsidRPr="00BC60D9">
        <w:instrText xml:space="preserve"> ADDIN EN.CITE </w:instrText>
      </w:r>
      <w:r w:rsidR="00A5629A" w:rsidRPr="00BC60D9">
        <w:fldChar w:fldCharType="begin">
          <w:fldData xml:space="preserve">PEVuZE5vdGU+PENpdGU+PEF1dGhvcj5Ib25kYTwvQXV0aG9yPjxZZWFyPjIwMTk8L1llYXI+PFJl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</w:fldData>
        </w:fldChar>
      </w:r>
      <w:r w:rsidR="00A5629A" w:rsidRPr="00BC60D9">
        <w:instrText xml:space="preserve"> ADDIN EN.CITE.DATA </w:instrText>
      </w:r>
      <w:r w:rsidR="00A5629A" w:rsidRPr="00BC60D9">
        <w:fldChar w:fldCharType="end"/>
      </w:r>
      <w:r w:rsidR="00A5629A" w:rsidRPr="00BC60D9">
        <w:fldChar w:fldCharType="separate"/>
      </w:r>
      <w:r w:rsidR="00A5629A" w:rsidRPr="00BC60D9">
        <w:t>[51,52]</w:t>
      </w:r>
      <w:r w:rsidR="00A5629A" w:rsidRPr="00BC60D9">
        <w:fldChar w:fldCharType="end"/>
      </w:r>
      <w:r w:rsidRPr="00BC60D9">
        <w:t>.</w:t>
      </w:r>
    </w:p>
    <w:p w14:paraId="663B4DF1" w14:textId="77777777" w:rsidR="00F73EBF" w:rsidRDefault="00F73EBF" w:rsidP="00BC60D9"/>
    <w:p w14:paraId="16BB1D60" w14:textId="0BF785A3" w:rsidR="00E42DCC" w:rsidRDefault="00A5629A" w:rsidP="00BC60D9">
      <w:r>
        <w:fldChar w:fldCharType="begin"/>
      </w:r>
      <w:r w:rsidR="0087599E">
        <w:instrText xml:space="preserve"> ADDIN EN.CITE &lt;EndNote&gt;&lt;Cite AuthorYear="1"&gt;&lt;Author&gt;Geci&lt;/Author&gt;&lt;Year&gt;2024&lt;/Year&gt;&lt;RecNum&gt;1384&lt;/RecNum&gt;&lt;DisplayText&gt;Geci et al. [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sidR="0087599E">
        <w:rPr>
          <w:noProof/>
        </w:rPr>
        <w:t>Geci et al. [53]</w:t>
      </w:r>
      <w:r>
        <w:fldChar w:fldCharType="end"/>
      </w:r>
      <w:r w:rsidR="00BD43BF">
        <w:t xml:space="preserve"> recently evaluated HT-PBTK using a large data set of chemical concentration vs. time course data (including the CvTdb) for which AUC and C</w:t>
      </w:r>
      <w:r w:rsidR="009F6739" w:rsidRPr="009D1F5B">
        <w:rPr>
          <w:vertAlign w:val="subscript"/>
        </w:rPr>
        <w:t>max</w:t>
      </w:r>
      <w:r w:rsidR="00BD43BF">
        <w:t xml:space="preserve"> were estimated via non-compartmental </w:t>
      </w:r>
      <w:r w:rsidR="00BD43BF">
        <w:lastRenderedPageBreak/>
        <w:t>analysis.</w:t>
      </w:r>
      <w:r w:rsidR="00FB6166">
        <w:t xml:space="preserve"> </w:t>
      </w:r>
      <w:r w:rsidR="001B6CDE">
        <w:t xml:space="preserve">They found that the error for HT-PBK </w:t>
      </w:r>
      <w:r w:rsidR="00FB6166">
        <w:t>parametrized</w:t>
      </w:r>
      <w:r w:rsidR="001B6CDE">
        <w:t xml:space="preserve"> with </w:t>
      </w:r>
      <w:r w:rsidR="00BC60D9" w:rsidRPr="00BC60D9">
        <w:rPr>
          <w:i/>
        </w:rPr>
        <w:t>in vitro</w:t>
      </w:r>
      <w:r w:rsidR="001B6CDE">
        <w:t xml:space="preserve"> data was two-fold for C</w:t>
      </w:r>
      <w:r w:rsidR="001B6CDE" w:rsidRPr="001E2AC4">
        <w:rPr>
          <w:vertAlign w:val="subscript"/>
        </w:rPr>
        <w:t>max</w:t>
      </w:r>
      <w:r w:rsidR="001B6CDE">
        <w:t xml:space="preserve"> and 1.8-fold for AUC. With </w:t>
      </w:r>
      <w:r w:rsidR="00BC60D9" w:rsidRPr="00BC60D9">
        <w:rPr>
          <w:i/>
        </w:rPr>
        <w:t>in silico</w:t>
      </w:r>
      <w:r w:rsidR="001B6CDE">
        <w:t xml:space="preserve"> predictors the best that could be achieved was 2.2-fold for C</w:t>
      </w:r>
      <w:r w:rsidR="009F6739" w:rsidRPr="009D1F5B">
        <w:rPr>
          <w:vertAlign w:val="subscript"/>
        </w:rPr>
        <w:t>max</w:t>
      </w:r>
      <w:r w:rsidR="001B6CDE">
        <w:t xml:space="preserve"> and 2.4-fold for AUC. </w:t>
      </w:r>
      <w:r w:rsidR="00FB6166">
        <w:t>Here we observe that empirical one- or two-compartment fits to the Cvt data can predicted C</w:t>
      </w:r>
      <w:r w:rsidR="00FB6166" w:rsidRPr="00BC60D9">
        <w:rPr>
          <w:vertAlign w:val="subscript"/>
        </w:rPr>
        <w:t>max</w:t>
      </w:r>
      <w:r w:rsidR="00FB6166">
        <w:t xml:space="preserve"> with RMSLE 0.65 (4.5-fold) and AUC with RMSLE 0.58 (3.8-fold) (</w:t>
      </w:r>
      <w:r w:rsidR="00FB6166">
        <w:fldChar w:fldCharType="begin"/>
      </w:r>
      <w:r w:rsidR="00FB6166">
        <w:instrText xml:space="preserve"> REF _Ref167358423 \h </w:instrText>
      </w:r>
      <w:r w:rsidR="00FB6166">
        <w:fldChar w:fldCharType="separate"/>
      </w:r>
      <w:r w:rsidR="001726ED">
        <w:t xml:space="preserve">Table </w:t>
      </w:r>
      <w:r w:rsidR="001726ED">
        <w:rPr>
          <w:noProof/>
        </w:rPr>
        <w:t>5</w:t>
      </w:r>
      <w:r w:rsidR="00FB6166">
        <w:fldChar w:fldCharType="end"/>
      </w:r>
      <w:r w:rsidR="00FB6166">
        <w:t xml:space="preserve">, </w:t>
      </w:r>
      <w:r>
        <w:fldChar w:fldCharType="begin"/>
      </w:r>
      <w:r>
        <w:instrText xml:space="preserve"> ADDIN EN.CITE &lt;EndNote&gt;&lt;Cite&gt;&lt;Author&gt;Mercado&lt;/Author&gt;&lt;Year&gt;2024&lt;/Year&gt;&lt;RecNum&gt;1383&lt;/RecNum&gt;&lt;DisplayText&gt;[40]&lt;/DisplayText&gt;&lt;record&gt;&lt;rec-number&gt;1383&lt;/rec-number&gt;&lt;foreign-keys&gt;&lt;key app="EN" db-id="5sedwzxv0frxxfep2afv55whvxe0v9vsv290" timestamp="1716233327"&gt;1383&lt;/key&gt;&lt;/foreign-keys&gt;&lt;ref-type name="Conference Proceedings"&gt;10&lt;/ref-type&gt;&lt;contributors&gt;&lt;authors&gt;&lt;author&gt;Gilberto Padilla Mercado&lt;/author&gt;&lt;author&gt;Christopher Cook&lt;/author&gt;&lt;author&gt;Lucas Albrecht&lt;/author&gt;&lt;author&gt;Grace Cary&lt;/author&gt;&lt;author&gt;Brenda Edwards&lt;/author&gt;&lt;author&gt;Derik Haggard&lt;/author&gt;&lt;author&gt;Nancy Hanley&lt;/author&gt;&lt;author&gt;Michael F. Hughes&lt;/author&gt;&lt;author&gt;Anna Jarnagin&lt;/author&gt;&lt;author&gt;Tirumala D. Kodavanti&lt;/author&gt;&lt;author&gt;Evgenia Koral-Bexell&lt;/author&gt;&lt;author&gt;Anna Kreutz&lt;/author&gt;&lt;author&gt;Mayla Ngo&lt;/author&gt;&lt;author&gt;Caitlyn Patullo&lt;/author&gt;&lt;author&gt;Risa Sayre&lt;/author&gt;&lt;author&gt;Bhaskar Sharma&lt;/author&gt;&lt;author&gt;Jonathan Wall&lt;/author&gt;&lt;author&gt;Hiroshi Yamazaki&lt;/author&gt;&lt;author&gt;John Wambaugh&lt;/author&gt;&lt;author&gt;Caroline Ring&lt;/author&gt;&lt;/authors&gt;&lt;/contributors&gt;&lt;titles&gt;&lt;title&gt;An informatics framework for toxicokinetics using the CvT database and invivoPKfit&lt;/title&gt;&lt;secondary-title&gt;Society of Toxicology Annual Meeting&lt;/secondary-title&gt;&lt;/titles&gt;&lt;dates&gt;&lt;year&gt;2024&lt;/year&gt;&lt;/dates&gt;&lt;pub-location&gt;Salt Lake City, Utah&lt;/pub-location&gt;&lt;urls&gt;&lt;/urls&gt;&lt;/record&gt;&lt;/Cite&gt;&lt;/EndNote&gt;</w:instrText>
      </w:r>
      <w:r>
        <w:fldChar w:fldCharType="separate"/>
      </w:r>
      <w:r>
        <w:rPr>
          <w:noProof/>
        </w:rPr>
        <w:t>[40]</w:t>
      </w:r>
      <w:r>
        <w:fldChar w:fldCharType="end"/>
      </w:r>
      <w:r w:rsidR="00FB6166">
        <w:t>).</w:t>
      </w:r>
      <w:r w:rsidR="001B6CDE">
        <w:t xml:space="preserve"> A key factor considered by </w:t>
      </w:r>
      <w:r>
        <w:fldChar w:fldCharType="begin"/>
      </w:r>
      <w:r w:rsidR="0087599E">
        <w:instrText xml:space="preserve"> ADDIN EN.CITE &lt;EndNote&gt;&lt;Cite AuthorYear="1"&gt;&lt;Author&gt;Geci&lt;/Author&gt;&lt;Year&gt;2024&lt;/Year&gt;&lt;RecNum&gt;1384&lt;/RecNum&gt;&lt;DisplayText&gt;Geci et al. [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sidR="0087599E">
        <w:rPr>
          <w:noProof/>
        </w:rPr>
        <w:t>Geci et al. [53]</w:t>
      </w:r>
      <w:r>
        <w:fldChar w:fldCharType="end"/>
      </w:r>
      <w:r w:rsidR="001B6CDE">
        <w:t xml:space="preserve"> that was not considered here was intestinal permeability</w:t>
      </w:r>
      <w:r w:rsidR="00FB6166">
        <w:t xml:space="preserve">, however given that the majority of the data analyzed here were for rat and there is little reason to expected </w:t>
      </w:r>
      <w:r w:rsidR="00FB6166" w:rsidRPr="003F5938">
        <w:t xml:space="preserve">concordance between rat and human oral absorption </w:t>
      </w:r>
      <w:r w:rsidRPr="003F5938">
        <w:fldChar w:fldCharType="begin"/>
      </w:r>
      <w:r w:rsidR="0087599E" w:rsidRPr="003F5938">
        <w:instrText xml:space="preserve"> ADDIN EN.CITE &lt;EndNote&gt;&lt;Cite AuthorYear="1"&gt;&lt;Author&gt;Musther&lt;/Author&gt;&lt;Year&gt;2014&lt;/Year&gt;&lt;RecNum&gt;1378&lt;/RecNum&gt;&lt;DisplayText&gt;Musther et al. [54]&lt;/DisplayText&gt;&lt;record&gt;&lt;rec-number&gt;1378&lt;/rec-number&gt;&lt;foreign-keys&gt;&lt;key app="EN" db-id="5sedwzxv0frxxfep2afv55whvxe0v9vsv290" timestamp="1714065272"&gt;1378&lt;/key&gt;&lt;/foreign-keys&gt;&lt;ref-type name="Journal Article"&gt;17&lt;/ref-type&gt;&lt;contributors&gt;&lt;authors&gt;&lt;author&gt;Musther, Helen&lt;/author&gt;&lt;author&gt;Olivares-Morales, Andrés&lt;/author&gt;&lt;author&gt;Hatley, Oliver JD&lt;/author&gt;&lt;author&gt;Liu, Bo&lt;/author&gt;&lt;author&gt;Hodjegan, Amin Rostami&lt;/author&gt;&lt;/authors&gt;&lt;/contributors&gt;&lt;titles&gt;&lt;title&gt;Animal versus human oral drug bioavailability: do they correlate?&lt;/title&gt;&lt;secondary-title&gt;European Journal of Pharmaceutical Sciences&lt;/secondary-title&gt;&lt;/titles&gt;&lt;periodical&gt;&lt;full-title&gt;European Journal of Pharmaceutical Sciences&lt;/full-title&gt;&lt;/periodical&gt;&lt;pages&gt;280-291&lt;/pages&gt;&lt;volume&gt;57&lt;/volume&gt;&lt;dates&gt;&lt;year&gt;2014&lt;/year&gt;&lt;/dates&gt;&lt;isbn&gt;0928-0987&lt;/isbn&gt;&lt;urls&gt;&lt;/urls&gt;&lt;/record&gt;&lt;/Cite&gt;&lt;/EndNote&gt;</w:instrText>
      </w:r>
      <w:r w:rsidRPr="003F5938">
        <w:fldChar w:fldCharType="separate"/>
      </w:r>
      <w:r w:rsidR="0087599E" w:rsidRPr="003F5938">
        <w:rPr>
          <w:noProof/>
        </w:rPr>
        <w:t>Musther et al. [54]</w:t>
      </w:r>
      <w:r w:rsidRPr="003F5938">
        <w:fldChar w:fldCharType="end"/>
      </w:r>
      <w:r w:rsidR="00FB6166" w:rsidRPr="003F5938">
        <w:t xml:space="preserve"> the source of the discrepancy is unclear.</w:t>
      </w:r>
      <w:r w:rsidR="0087599E" w:rsidRPr="003F5938">
        <w:t xml:space="preserve"> </w:t>
      </w:r>
      <w:r w:rsidR="00BC60D9" w:rsidRPr="003F5938">
        <w:fldChar w:fldCharType="begin"/>
      </w:r>
      <w:r w:rsidR="00BC60D9" w:rsidRPr="003F5938">
        <w:instrText xml:space="preserve"> ADDIN EN.CITE &lt;EndNote&gt;&lt;Cite AuthorYear="1"&gt;&lt;Author&gt;Geci&lt;/Author&gt;&lt;Year&gt;2024&lt;/Year&gt;&lt;RecNum&gt;1384&lt;/RecNum&gt;&lt;DisplayText&gt;Geci et al. [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rsidR="00BC60D9" w:rsidRPr="003F5938">
        <w:fldChar w:fldCharType="separate"/>
      </w:r>
      <w:r w:rsidR="00BC60D9" w:rsidRPr="003F5938">
        <w:rPr>
          <w:noProof/>
        </w:rPr>
        <w:t>Geci et al. [53]</w:t>
      </w:r>
      <w:r w:rsidR="00BC60D9" w:rsidRPr="003F5938">
        <w:fldChar w:fldCharType="end"/>
      </w:r>
      <w:r w:rsidR="00BC60D9" w:rsidRPr="003F5938">
        <w:t xml:space="preserve"> reports the median, rather than mean error for their results, and </w:t>
      </w:r>
      <w:r w:rsidR="0087599E" w:rsidRPr="003F5938">
        <w:t>for non</w:t>
      </w:r>
      <w:r w:rsidR="00BC60D9" w:rsidRPr="003F5938">
        <w:t>-</w:t>
      </w:r>
      <w:r w:rsidR="0087599E" w:rsidRPr="003F5938">
        <w:t>normally distributed</w:t>
      </w:r>
      <w:r w:rsidR="00BC60D9" w:rsidRPr="003F5938">
        <w:t xml:space="preserve"> results (such as log-normal, with a long “tail” of larger values) the mean can be much larger than the median. We have focused on the </w:t>
      </w:r>
      <w:r w:rsidR="0087599E" w:rsidRPr="003F5938">
        <w:t xml:space="preserve">RMSLE </w:t>
      </w:r>
      <w:r w:rsidR="00BC60D9" w:rsidRPr="003F5938">
        <w:t xml:space="preserve">here because </w:t>
      </w:r>
      <w:r w:rsidR="00BC60D9" w:rsidRPr="003F5938">
        <w:rPr>
          <w:i/>
          <w:iCs/>
        </w:rPr>
        <w:t>in vivo</w:t>
      </w:r>
      <w:r w:rsidR="00BC60D9" w:rsidRPr="003F5938">
        <w:t xml:space="preserve"> data are often-log-normally distributed and RMSLE provides an estimate of the prediction standard </w:t>
      </w:r>
      <w:r w:rsidR="003F5938" w:rsidRPr="003F5938">
        <w:t>deviation. In model evaluation literature there is significant discussion of the appropriate model evaluation stastistic, with mean absolute error (MAE) often preferred for scaling with the magnitude of the prediction</w:t>
      </w:r>
      <w:r w:rsidR="003F5938">
        <w:t xml:space="preserve"> (errors are weighted equally) while root mean squared error (RMSE) being preferred for indicating the standard deviation for normally distributed predictions. {Willmott, 2005; Chai, 2014}. RMSLE provides the advantageous of both, by scaling with the magnitude of prediction (because the data are logarithmic) and allowing statistical interpretation as the coefficient of variation. </w:t>
      </w:r>
    </w:p>
    <w:p w14:paraId="33B9389E" w14:textId="77777777" w:rsidR="00E42DCC" w:rsidRDefault="00E42DCC" w:rsidP="00BC60D9"/>
    <w:p w14:paraId="682463D3" w14:textId="31CE7404" w:rsidR="001B6CDE" w:rsidRDefault="00A5629A" w:rsidP="00BC60D9">
      <w:r>
        <w:fldChar w:fldCharType="begin"/>
      </w:r>
      <w:r w:rsidR="0087599E">
        <w:instrText xml:space="preserve"> ADDIN EN.CITE &lt;EndNote&gt;&lt;Cite AuthorYear="1"&gt;&lt;Author&gt;Geci&lt;/Author&gt;&lt;Year&gt;2024&lt;/Year&gt;&lt;RecNum&gt;1384&lt;/RecNum&gt;&lt;DisplayText&gt;Geci et al. [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sidR="0087599E">
        <w:rPr>
          <w:noProof/>
        </w:rPr>
        <w:t>Geci et al. [53]</w:t>
      </w:r>
      <w:r>
        <w:fldChar w:fldCharType="end"/>
      </w:r>
      <w:r w:rsidR="001B6CDE">
        <w:t xml:space="preserve"> is consistent with </w:t>
      </w:r>
      <w:r>
        <w:fldChar w:fldCharType="begin"/>
      </w:r>
      <w:r w:rsidR="0087599E">
        <w:instrText xml:space="preserve"> ADDIN EN.CITE &lt;EndNote&gt;&lt;Cite AuthorYear="1"&gt;&lt;Author&gt;Wang&lt;/Author&gt;&lt;Year&gt;2010&lt;/Year&gt;&lt;RecNum&gt;306&lt;/RecNum&gt;&lt;DisplayText&gt;Wang [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fldChar w:fldCharType="separate"/>
      </w:r>
      <w:r w:rsidR="0087599E">
        <w:rPr>
          <w:noProof/>
        </w:rPr>
        <w:t>Wang [18]</w:t>
      </w:r>
      <w:r>
        <w:fldChar w:fldCharType="end"/>
      </w:r>
      <w:r w:rsidR="001B6CDE">
        <w:t xml:space="preserve"> which found that the SimCYP </w:t>
      </w:r>
      <w:r w:rsidR="00FB6166">
        <w:t>model</w:t>
      </w:r>
      <w:r w:rsidR="001B6CDE">
        <w:t xml:space="preserve">, parameterized with </w:t>
      </w:r>
      <w:r w:rsidR="00BC60D9" w:rsidRPr="00BC60D9">
        <w:rPr>
          <w:i/>
        </w:rPr>
        <w:t>in vitro</w:t>
      </w:r>
      <w:r w:rsidR="001B6CDE">
        <w:t xml:space="preserve"> data, could predict AUC within 2.3-fold when evaluated across 54 pharmaceuticals.</w:t>
      </w:r>
      <w:r w:rsidR="00FB6166">
        <w:t xml:space="preserve"> </w:t>
      </w:r>
      <w:r w:rsidR="00784E69">
        <w:t xml:space="preserve">Wambaugh et al. </w:t>
      </w:r>
      <w:r w:rsidR="00F96FC3">
        <w:fldChar w:fldCharType="begin"/>
      </w:r>
      <w:r w:rsidR="0084029A">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F96FC3">
        <w:fldChar w:fldCharType="separate"/>
      </w:r>
      <w:r w:rsidR="0084029A">
        <w:rPr>
          <w:noProof/>
        </w:rPr>
        <w:t>[26]</w:t>
      </w:r>
      <w:r w:rsidR="00F96FC3">
        <w:fldChar w:fldCharType="end"/>
      </w:r>
      <w:r w:rsidR="00784E69">
        <w:t xml:space="preserve"> found </w:t>
      </w:r>
      <w:r w:rsidR="008B7519">
        <w:t>evaluated</w:t>
      </w:r>
      <w:r w:rsidR="003E0280">
        <w:t xml:space="preserve"> HTTK-based</w:t>
      </w:r>
      <w:r w:rsidR="00784E69">
        <w:t xml:space="preserve"> </w:t>
      </w:r>
      <w:r w:rsidR="003E0280">
        <w:t xml:space="preserve">IVIVE </w:t>
      </w:r>
      <w:r w:rsidR="001B6CDE">
        <w:t>f</w:t>
      </w:r>
      <w:r w:rsidR="00784E69">
        <w:t>or TK</w:t>
      </w:r>
      <w:r w:rsidR="003E0280">
        <w:t xml:space="preserve"> using just over forty chemicals</w:t>
      </w:r>
      <w:r w:rsidR="001B6CDE">
        <w:t xml:space="preserve"> including pharmaceuticals and non-pharmaceuticals. Wambaugh et al. </w:t>
      </w:r>
      <w:r w:rsidR="001B6CDE">
        <w:fldChar w:fldCharType="begin"/>
      </w:r>
      <w:r w:rsidR="001B6CDE">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1B6CDE">
        <w:fldChar w:fldCharType="separate"/>
      </w:r>
      <w:r w:rsidR="001B6CDE">
        <w:rPr>
          <w:noProof/>
        </w:rPr>
        <w:t>[26]</w:t>
      </w:r>
      <w:r w:rsidR="001B6CDE">
        <w:fldChar w:fldCharType="end"/>
      </w:r>
      <w:r w:rsidR="001B6CDE">
        <w:t xml:space="preserve"> found Cmax could be predicted with RMSLE 2.2 and that AUC could be predicted with RMSLE 2.0.</w:t>
      </w:r>
      <w:r w:rsidR="00FB6166">
        <w:t xml:space="preserve"> As summarized in </w:t>
      </w:r>
      <w:r w:rsidR="00FB6166">
        <w:fldChar w:fldCharType="begin"/>
      </w:r>
      <w:r w:rsidR="00FB6166">
        <w:instrText xml:space="preserve"> REF _Ref167358423 \h </w:instrText>
      </w:r>
      <w:r w:rsidR="00FB6166">
        <w:fldChar w:fldCharType="separate"/>
      </w:r>
      <w:r w:rsidR="001726ED">
        <w:t xml:space="preserve">Table </w:t>
      </w:r>
      <w:r w:rsidR="001726ED">
        <w:rPr>
          <w:noProof/>
        </w:rPr>
        <w:t>5</w:t>
      </w:r>
      <w:r w:rsidR="00FB6166">
        <w:fldChar w:fldCharType="end"/>
      </w:r>
      <w:r w:rsidR="00FB6166">
        <w:t>,</w:t>
      </w:r>
      <w:r w:rsidR="001B6CDE">
        <w:t xml:space="preserve"> </w:t>
      </w:r>
      <w:r w:rsidR="00FB6166">
        <w:t xml:space="preserve">here </w:t>
      </w:r>
      <w:r w:rsidR="001B6CDE">
        <w:t>we found that C</w:t>
      </w:r>
      <w:r w:rsidR="009F6739" w:rsidRPr="009D1F5B">
        <w:rPr>
          <w:vertAlign w:val="subscript"/>
        </w:rPr>
        <w:t>max</w:t>
      </w:r>
      <w:r w:rsidR="001B6CDE">
        <w:t xml:space="preserve"> could be predicted with RMSLE </w:t>
      </w:r>
      <w:r w:rsidR="00FB6166">
        <w:t>0.83</w:t>
      </w:r>
      <w:r w:rsidR="001B6CDE">
        <w:t xml:space="preserve"> – </w:t>
      </w:r>
      <w:r w:rsidR="00FB6166">
        <w:t>e</w:t>
      </w:r>
      <w:r w:rsidR="001B6CDE">
        <w:t xml:space="preserve">quivalent to </w:t>
      </w:r>
      <w:r w:rsidR="00FB6166">
        <w:t>6.8</w:t>
      </w:r>
      <w:r w:rsidR="001B6CDE">
        <w:t>-f</w:t>
      </w:r>
      <w:r w:rsidR="00FB6166">
        <w:t>o</w:t>
      </w:r>
      <w:r w:rsidR="001B6CDE">
        <w:t xml:space="preserve">ld. AUC can be predicted with RMSLE </w:t>
      </w:r>
      <w:r w:rsidR="00FB6166">
        <w:t>1.3</w:t>
      </w:r>
      <w:r w:rsidR="001B6CDE">
        <w:t xml:space="preserve"> – equivalent to </w:t>
      </w:r>
      <w:r w:rsidR="00FB6166">
        <w:t>20</w:t>
      </w:r>
      <w:r w:rsidR="001B6CDE">
        <w:t>-fold.</w:t>
      </w:r>
      <w:r w:rsidR="00FB6166">
        <w:t xml:space="preserve"> We speculate that differences relatively to the literature are due to 1) curation of the CvT data by requiring that they can be fit to empirical models, </w:t>
      </w:r>
      <w:r>
        <w:fldChar w:fldCharType="begin"/>
      </w:r>
      <w:r>
        <w:instrText xml:space="preserve"> ADDIN EN.CITE &lt;EndNote&gt;&lt;Cite&gt;&lt;Author&gt;Geci&lt;/Author&gt;&lt;Year&gt;2024&lt;/Year&gt;&lt;RecNum&gt;1384&lt;/RecNum&gt;&lt;DisplayText&gt;[53]&lt;/DisplayText&gt;&lt;record&gt;&lt;rec-number&gt;1384&lt;/rec-number&gt;&lt;foreign-keys&gt;&lt;key app="EN" db-id="5sedwzxv0frxxfep2afv55whvxe0v9vsv290" timestamp="1716643158"&gt;1384&lt;/key&gt;&lt;/foreign-keys&gt;&lt;ref-type name="Journal Article"&gt;17&lt;/ref-type&gt;&lt;contributors&gt;&lt;authors&gt;&lt;author&gt;Geci, René&lt;/author&gt;&lt;author&gt;Gadaleta, Domenico&lt;/author&gt;&lt;author&gt;de Lomana, Marina García&lt;/author&gt;&lt;author&gt;Ortega-Vallbona, Rita&lt;/author&gt;&lt;author&gt;Colombo, Erika&lt;/author&gt;&lt;author&gt;Serrano-Candelas, Eva&lt;/author&gt;&lt;author&gt;Paini, Alicia&lt;/author&gt;&lt;author&gt;Kuepfer, Lars&lt;/author&gt;&lt;author&gt;Schaller, Stephan&lt;/author&gt;&lt;/authors&gt;&lt;/contributors&gt;&lt;titles&gt;&lt;title&gt;Systematic evaluation of high-throughput PBK modelling strategies for the prediction of intravenous and oral pharmacokinetics in humans&lt;/title&gt;&lt;secondary-title&gt;Archives of Toxicology&lt;/secondary-title&gt;&lt;/titles&gt;&lt;periodical&gt;&lt;full-title&gt;Archives of Toxicology&lt;/full-title&gt;&lt;/periodical&gt;&lt;dates&gt;&lt;year&gt;2024&lt;/year&gt;&lt;pub-dates&gt;&lt;date&gt;2024/05/09&lt;/date&gt;&lt;/pub-dates&gt;&lt;/dates&gt;&lt;isbn&gt;1432-0738&lt;/isbn&gt;&lt;urls&gt;&lt;related-urls&gt;&lt;url&gt;https://doi.org/10.1007/s00204-024-03764-9&lt;/url&gt;&lt;/related-urls&gt;&lt;/urls&gt;&lt;electronic-resource-num&gt;10.1007/s00204-024-03764-9&lt;/electronic-resource-num&gt;&lt;/record&gt;&lt;/Cite&gt;&lt;/EndNote&gt;</w:instrText>
      </w:r>
      <w:r>
        <w:fldChar w:fldCharType="separate"/>
      </w:r>
      <w:r>
        <w:rPr>
          <w:noProof/>
        </w:rPr>
        <w:t>[53]</w:t>
      </w:r>
      <w:r>
        <w:fldChar w:fldCharType="end"/>
      </w:r>
      <w:r w:rsidR="00FB6166">
        <w:t xml:space="preserve"> 2) the inclusion of many non-pharmaceuticals </w:t>
      </w:r>
      <w:r>
        <w:fldChar w:fldCharType="begin"/>
      </w:r>
      <w:r>
        <w:instrText xml:space="preserve"> ADDIN EN.CITE &lt;EndNote&gt;&lt;Cite&gt;&lt;Author&gt;Wang&lt;/Author&gt;&lt;Year&gt;2010&lt;/Year&gt;&lt;RecNum&gt;306&lt;/RecNum&gt;&lt;DisplayText&gt;[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fldChar w:fldCharType="separate"/>
      </w:r>
      <w:r>
        <w:rPr>
          <w:noProof/>
        </w:rPr>
        <w:t>[18]</w:t>
      </w:r>
      <w:r>
        <w:fldChar w:fldCharType="end"/>
      </w:r>
      <w:r w:rsidR="00FB6166">
        <w:t xml:space="preserve">, and 3) the inclusion of more chemicals </w:t>
      </w:r>
      <w:r>
        <w:fldChar w:fldCharType="begin"/>
      </w:r>
      <w:r>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fldChar w:fldCharType="separate"/>
      </w:r>
      <w:r>
        <w:rPr>
          <w:noProof/>
        </w:rPr>
        <w:t>[26]</w:t>
      </w:r>
      <w:r>
        <w:fldChar w:fldCharType="end"/>
      </w:r>
      <w:r w:rsidR="00FB6166">
        <w:t xml:space="preserve">. </w:t>
      </w:r>
      <w:r w:rsidR="00BC60D9">
        <w:t>By design the ADME properties of pharmaceuticals are often constrained to have shorter half-lives than occur for non-pharmaceuticals – this means that the distribution of measured time points may be more sparse for non-pharmaceuticals {Padilla, 2024}.</w:t>
      </w:r>
    </w:p>
    <w:p w14:paraId="681D6A7B" w14:textId="77777777" w:rsidR="009F6739" w:rsidRDefault="009F6739" w:rsidP="00BC60D9"/>
    <w:p w14:paraId="53DC5A14" w14:textId="1262EF83" w:rsidR="009F6739" w:rsidRDefault="009F6739" w:rsidP="00BC60D9">
      <w:r>
        <w:lastRenderedPageBreak/>
        <w:t>Among the summary TK statistics (level 3) evaluated, the related quantities AUC, CL</w:t>
      </w:r>
      <w:r w:rsidRPr="009D1F5B">
        <w:rPr>
          <w:vertAlign w:val="subscript"/>
        </w:rPr>
        <w:t>tot</w:t>
      </w:r>
      <w:r>
        <w:t>, and half-life are more challenging to predict than C</w:t>
      </w:r>
      <w:r w:rsidRPr="001E2AC4">
        <w:rPr>
          <w:vertAlign w:val="subscript"/>
        </w:rPr>
        <w:t>max</w:t>
      </w:r>
      <w:r>
        <w:t xml:space="preserve"> and V</w:t>
      </w:r>
      <w:r w:rsidRPr="001E2AC4">
        <w:rPr>
          <w:vertAlign w:val="subscript"/>
        </w:rPr>
        <w:t>d</w:t>
      </w:r>
      <w:r>
        <w:t>. V</w:t>
      </w:r>
      <w:r w:rsidRPr="00520EDC">
        <w:rPr>
          <w:vertAlign w:val="subscript"/>
        </w:rPr>
        <w:t xml:space="preserve">d </w:t>
      </w:r>
      <w:r>
        <w:t>only depends on partitioning (partially characterized by f</w:t>
      </w:r>
      <w:r w:rsidRPr="009D1F5B">
        <w:rPr>
          <w:vertAlign w:val="subscript"/>
        </w:rPr>
        <w:t>up</w:t>
      </w:r>
      <w:r>
        <w:t>) and C</w:t>
      </w:r>
      <w:r w:rsidRPr="00520EDC">
        <w:rPr>
          <w:vertAlign w:val="subscript"/>
        </w:rPr>
        <w:t>max</w:t>
      </w:r>
      <w:r>
        <w:t xml:space="preserve"> only depends on V</w:t>
      </w:r>
      <w:r w:rsidRPr="00520EDC">
        <w:rPr>
          <w:vertAlign w:val="subscript"/>
        </w:rPr>
        <w:t>d</w:t>
      </w:r>
      <w:r>
        <w:t xml:space="preserve">; neither of these two quantities depend upon Clint. For AUC, optimized fits to the </w:t>
      </w:r>
      <w:r w:rsidR="00BC60D9" w:rsidRPr="00BC60D9">
        <w:rPr>
          <w:i/>
          <w:iCs/>
        </w:rPr>
        <w:t>in vivo</w:t>
      </w:r>
      <w:r w:rsidRPr="00523072">
        <w:rPr>
          <w:i/>
          <w:iCs/>
        </w:rPr>
        <w:t xml:space="preserve"> </w:t>
      </w:r>
      <w:r>
        <w:t xml:space="preserve">data indicated a RMSLE of 0.5 while </w:t>
      </w:r>
      <w:r>
        <w:rPr>
          <w:rFonts w:eastAsia="Times New Roman"/>
        </w:rPr>
        <w:t xml:space="preserve">using </w:t>
      </w:r>
      <w:r w:rsidR="00BC60D9" w:rsidRPr="00BC60D9">
        <w:rPr>
          <w:rFonts w:eastAsia="Times New Roman"/>
          <w:i/>
          <w:iCs/>
        </w:rPr>
        <w:t>in vitro</w:t>
      </w:r>
      <w:r>
        <w:rPr>
          <w:rFonts w:eastAsia="Times New Roman"/>
        </w:rPr>
        <w:t xml:space="preserve"> values for random (incorrect) chemicals had an AUC RMSLE of 0.89. Using chemical-specific </w:t>
      </w:r>
      <w:r w:rsidR="00BC60D9" w:rsidRPr="00BC60D9">
        <w:rPr>
          <w:rFonts w:eastAsia="Times New Roman"/>
          <w:i/>
          <w:iCs/>
        </w:rPr>
        <w:t>in vitro</w:t>
      </w:r>
      <w:r>
        <w:rPr>
          <w:rFonts w:eastAsia="Times New Roman"/>
        </w:rPr>
        <w:t xml:space="preserve"> data predicted AUC with RMSLE 0.74, while QSPRs ranged in accuracy from 0.74 to 0.84. The consensus prediction using the maximum clearance predicted across all QSPRs predicted AUC with RMSLE 1.03 </w:t>
      </w:r>
      <w:r>
        <w:t xml:space="preserve">– this is better than using the </w:t>
      </w:r>
      <w:r w:rsidR="00BC60D9" w:rsidRPr="00BC60D9">
        <w:rPr>
          <w:i/>
          <w:iCs/>
        </w:rPr>
        <w:t>in vitro</w:t>
      </w:r>
      <w:r>
        <w:t xml:space="preserve"> measured data for the evaluation chemicals. For total clearance CL</w:t>
      </w:r>
      <w:r w:rsidRPr="003B0C76">
        <w:rPr>
          <w:vertAlign w:val="subscript"/>
        </w:rPr>
        <w:t>tot</w:t>
      </w:r>
      <w:r>
        <w:t xml:space="preserve"> the RMSLEis  </w:t>
      </w:r>
      <w:r w:rsidRPr="001B5AB5">
        <w:t>1.</w:t>
      </w:r>
      <w:r>
        <w:t xml:space="preserve">57. For </w:t>
      </w:r>
      <w:r>
        <w:rPr>
          <w:rFonts w:eastAsia="Times New Roman"/>
        </w:rPr>
        <w:t>C</w:t>
      </w:r>
      <w:r w:rsidRPr="009D1F5B">
        <w:rPr>
          <w:rFonts w:eastAsia="Times New Roman"/>
          <w:vertAlign w:val="subscript"/>
        </w:rPr>
        <w:t>max</w:t>
      </w:r>
      <w:r>
        <w:rPr>
          <w:rFonts w:eastAsia="Times New Roman"/>
        </w:rPr>
        <w:t xml:space="preserve"> </w:t>
      </w:r>
      <w:r w:rsidR="00BC60D9" w:rsidRPr="00BC60D9">
        <w:rPr>
          <w:rFonts w:eastAsia="Times New Roman"/>
          <w:i/>
          <w:iCs/>
        </w:rPr>
        <w:t>in vivo</w:t>
      </w:r>
      <w:r w:rsidRPr="009D1F5B">
        <w:rPr>
          <w:rFonts w:eastAsia="Times New Roman"/>
          <w:i/>
          <w:iCs/>
        </w:rPr>
        <w:t xml:space="preserve"> </w:t>
      </w:r>
      <w:r>
        <w:rPr>
          <w:rFonts w:eastAsia="Times New Roman"/>
        </w:rPr>
        <w:t xml:space="preserve">fits gave RMSLE 0.5 and random chemicals gave 1.7. Chemical-specific </w:t>
      </w:r>
      <w:r w:rsidR="00BC60D9" w:rsidRPr="00BC60D9">
        <w:rPr>
          <w:rFonts w:eastAsia="Times New Roman"/>
          <w:i/>
          <w:iCs/>
        </w:rPr>
        <w:t>in vitro</w:t>
      </w:r>
      <w:r>
        <w:rPr>
          <w:rFonts w:eastAsia="Times New Roman"/>
        </w:rPr>
        <w:t xml:space="preserve"> data had RMSLE 1.3 and QSPRs ranged from 1.3-1.4. </w:t>
      </w:r>
      <w:r>
        <w:t>V</w:t>
      </w:r>
      <w:r w:rsidRPr="003B0C76">
        <w:rPr>
          <w:vertAlign w:val="subscript"/>
        </w:rPr>
        <w:t>d</w:t>
      </w:r>
      <w:r>
        <w:t xml:space="preserve"> had RMSLE 0.89. </w:t>
      </w:r>
    </w:p>
    <w:p w14:paraId="691D62B3" w14:textId="4F1B8C83" w:rsidR="00493C4B" w:rsidRDefault="00493C4B" w:rsidP="00BC60D9">
      <w:pPr>
        <w:rPr>
          <w:highlight w:val="yellow"/>
        </w:rPr>
      </w:pPr>
    </w:p>
    <w:p w14:paraId="4E1E5A81" w14:textId="7DA19085" w:rsidR="00493C4B" w:rsidRDefault="0087599E" w:rsidP="00BC60D9">
      <w:r w:rsidRPr="00BE1670">
        <w:t>For a novel chemical</w:t>
      </w:r>
      <w:r w:rsidR="00BC60D9" w:rsidRPr="00BE1670">
        <w:t xml:space="preserve"> it may be safer to assume that the prediction errors will be c</w:t>
      </w:r>
      <w:r w:rsidRPr="00BE1670">
        <w:t xml:space="preserve">loser to the conservative values </w:t>
      </w:r>
      <w:r w:rsidR="00BC60D9" w:rsidRPr="00BE1670">
        <w:t xml:space="preserve">estimated here. </w:t>
      </w:r>
      <w:r w:rsidRPr="00BE1670">
        <w:t xml:space="preserve">This is supported by </w:t>
      </w:r>
      <w:r w:rsidR="00BC60D9" w:rsidRPr="00BE1670">
        <w:t xml:space="preserve">the observed </w:t>
      </w:r>
      <w:r w:rsidRPr="00BE1670">
        <w:t xml:space="preserve">accuracy for the </w:t>
      </w:r>
      <w:r w:rsidR="00BC60D9" w:rsidRPr="00BE1670">
        <w:t>comparing the predicted full concentration vs. time curves against the observations, which are similar accurate to the predictions of summary TK statistics C</w:t>
      </w:r>
      <w:r w:rsidR="00BC60D9" w:rsidRPr="00BE1670">
        <w:rPr>
          <w:vertAlign w:val="subscript"/>
        </w:rPr>
        <w:t>max</w:t>
      </w:r>
      <w:r w:rsidR="00BC60D9" w:rsidRPr="00BE1670">
        <w:t xml:space="preserve"> and AUC that have been analyzed elsewhere. </w:t>
      </w:r>
      <w:r w:rsidR="009F6739" w:rsidRPr="00BE1670">
        <w:t xml:space="preserve">We do not necessarily think that the improved ability of consensus modeling is sole influence of any one model, rather that consensus QSPRs represent the “wisdom of the crowd” </w:t>
      </w:r>
      <w:r w:rsidR="00AD7588" w:rsidRPr="00BE1670">
        <w:fldChar w:fldCharType="begin">
          <w:fldData xml:space="preserve">PEVuZE5vdGU+PENpdGU+PEF1dGhvcj5QcmFkZWVwPC9BdXRob3I+PFllYXI+MjAxNjwvWWVhcj48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</w:fldData>
        </w:fldChar>
      </w:r>
      <w:r w:rsidR="00AD7588" w:rsidRPr="00BE1670">
        <w:instrText xml:space="preserve"> ADDIN EN.CITE </w:instrText>
      </w:r>
      <w:r w:rsidR="00AD7588" w:rsidRPr="00BE1670">
        <w:fldChar w:fldCharType="begin">
          <w:fldData xml:space="preserve">PEVuZE5vdGU+PENpdGU+PEF1dGhvcj5QcmFkZWVwPC9BdXRob3I+PFllYXI+MjAxNjwvWWVhcj48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</w:fldData>
        </w:fldChar>
      </w:r>
      <w:r w:rsidR="00AD7588" w:rsidRPr="00BE1670">
        <w:instrText xml:space="preserve"> ADDIN EN.CITE.DATA </w:instrText>
      </w:r>
      <w:r w:rsidR="00AD7588" w:rsidRPr="00BE1670">
        <w:fldChar w:fldCharType="end"/>
      </w:r>
      <w:r w:rsidR="00AD7588" w:rsidRPr="00BE1670">
        <w:fldChar w:fldCharType="separate"/>
      </w:r>
      <w:r w:rsidR="00AD7588" w:rsidRPr="00BE1670">
        <w:rPr>
          <w:noProof/>
        </w:rPr>
        <w:t>[55,56]</w:t>
      </w:r>
      <w:r w:rsidR="00AD7588" w:rsidRPr="00BE1670">
        <w:fldChar w:fldCharType="end"/>
      </w:r>
      <w:r w:rsidR="009F6739" w:rsidRPr="00BE1670">
        <w:t xml:space="preserve">. By using the maximum predicted clearance, if any one QSPR predicts clearance then chemical may be moe likely to be metabolized. </w:t>
      </w:r>
      <w:r w:rsidR="00FA1FBA" w:rsidRPr="00BE1670">
        <w:t>Used in this manner</w:t>
      </w:r>
      <w:r w:rsidR="00BC60D9" w:rsidRPr="00BE1670">
        <w:t>,</w:t>
      </w:r>
      <w:r w:rsidR="00FA1FBA" w:rsidRPr="00BE1670">
        <w:t xml:space="preserve"> we hope t</w:t>
      </w:r>
      <w:r w:rsidR="00493C4B" w:rsidRPr="00BE1670">
        <w:t>hese QSPRs will enable public health risk-based prioritization of many more chemicals in commerce and the environment</w:t>
      </w:r>
      <w:r w:rsidR="00134CCA" w:rsidRPr="00BE1670">
        <w:t xml:space="preserve"> than </w:t>
      </w:r>
      <w:r w:rsidR="00BC60D9" w:rsidRPr="00BE1670">
        <w:rPr>
          <w:i/>
        </w:rPr>
        <w:t>in vivo</w:t>
      </w:r>
      <w:r w:rsidR="00134CCA" w:rsidRPr="00BE1670">
        <w:t xml:space="preserve"> and </w:t>
      </w:r>
      <w:r w:rsidR="00BC60D9" w:rsidRPr="00BE1670">
        <w:rPr>
          <w:i/>
        </w:rPr>
        <w:t>in vitro</w:t>
      </w:r>
      <w:r w:rsidR="00134CCA" w:rsidRPr="00BE1670">
        <w:t xml:space="preserve"> testing alone.</w:t>
      </w:r>
    </w:p>
    <w:p w14:paraId="274DF98A" w14:textId="355054F9" w:rsidR="00FA0300" w:rsidRDefault="00FA0300" w:rsidP="00BC60D9"/>
    <w:p w14:paraId="04367DF9" w14:textId="0D87A191" w:rsidR="008109A9" w:rsidRDefault="008109A9" w:rsidP="00BC60D9">
      <w:pPr>
        <w:pStyle w:val="Heading1"/>
      </w:pPr>
      <w:r>
        <w:t>Acknowledgements</w:t>
      </w:r>
    </w:p>
    <w:p w14:paraId="31162B91" w14:textId="3930EFF5" w:rsidR="00241811" w:rsidRDefault="00241811" w:rsidP="00BC60D9">
      <w:r w:rsidRPr="00C70DAF">
        <w:t xml:space="preserve">The authors thank Drs. </w:t>
      </w:r>
      <w:r>
        <w:t>X</w:t>
      </w:r>
      <w:r w:rsidRPr="00C70DAF">
        <w:t xml:space="preserve"> and </w:t>
      </w:r>
      <w:r>
        <w:t>Y</w:t>
      </w:r>
      <w:r w:rsidRPr="00C70DAF">
        <w:t xml:space="preserve"> for their helpful U.S. EPA internal reviews of the manuscript.</w:t>
      </w:r>
    </w:p>
    <w:p w14:paraId="3DFBE96B" w14:textId="7E978406" w:rsidR="008109A9" w:rsidRDefault="00F667CF" w:rsidP="00BC60D9">
      <w:r>
        <w:t>We appreciate help organizing CvT data and QSPR comparisons from Dr. Chris Grulke.</w:t>
      </w:r>
    </w:p>
    <w:p w14:paraId="5C973DE4" w14:textId="734942B2" w:rsidR="00DB13C9" w:rsidRPr="005F12B6" w:rsidRDefault="005F12B6" w:rsidP="00BC60D9">
      <w:pPr>
        <w:pStyle w:val="Heading1"/>
      </w:pPr>
      <w:r w:rsidRPr="005F12B6">
        <w:t>Conflict of Interest</w:t>
      </w:r>
    </w:p>
    <w:p w14:paraId="5C908DB0" w14:textId="23871E36" w:rsidR="005F12B6" w:rsidRPr="005F12B6" w:rsidRDefault="001B5AB5" w:rsidP="00BC60D9">
      <w:r w:rsidRPr="001B5AB5">
        <w:rPr>
          <w:highlight w:val="yellow"/>
        </w:rPr>
        <w:t>Please declare any COI here</w:t>
      </w:r>
    </w:p>
    <w:p w14:paraId="67D35BC9" w14:textId="19343A47" w:rsidR="005F12B6" w:rsidRPr="005F12B6" w:rsidRDefault="005F12B6" w:rsidP="00BC60D9">
      <w:pPr>
        <w:pStyle w:val="Heading1"/>
      </w:pPr>
      <w:r w:rsidRPr="005F12B6">
        <w:lastRenderedPageBreak/>
        <w:t>Funding</w:t>
      </w:r>
    </w:p>
    <w:p w14:paraId="3AB0CDAE" w14:textId="77777777" w:rsidR="000F08E1" w:rsidRPr="000F08E1" w:rsidRDefault="001B5AB5" w:rsidP="00BC60D9">
      <w:r>
        <w:t xml:space="preserve">Employees of the </w:t>
      </w:r>
      <w:r w:rsidR="00241811" w:rsidRPr="00023AA0">
        <w:t xml:space="preserve">United States Environmental Protection Agency (EPA) </w:t>
      </w:r>
      <w:r>
        <w:t xml:space="preserve">were funded </w:t>
      </w:r>
      <w:r w:rsidR="00241811" w:rsidRPr="00023AA0">
        <w:t xml:space="preserve">through </w:t>
      </w:r>
      <w:r>
        <w:t>EPA’s</w:t>
      </w:r>
      <w:r w:rsidR="000F08E1">
        <w:t xml:space="preserve"> </w:t>
      </w:r>
      <w:r w:rsidR="00241811" w:rsidRPr="00023AA0">
        <w:t>Office of Research and Development (ORD)</w:t>
      </w:r>
      <w:r w:rsidR="000F08E1">
        <w:t xml:space="preserve">. </w:t>
      </w:r>
      <w:r w:rsidR="000F08E1" w:rsidRPr="000F08E1">
        <w:t>The Oak Ridge Institute for Science</w:t>
      </w:r>
    </w:p>
    <w:p w14:paraId="64988724" w14:textId="6217E239" w:rsidR="000F08E1" w:rsidRDefault="000F08E1" w:rsidP="00BC60D9">
      <w:r w:rsidRPr="000F08E1">
        <w:t xml:space="preserve">and Education provided funding for C. </w:t>
      </w:r>
      <w:r w:rsidR="00F96FC3">
        <w:t xml:space="preserve">Cook. </w:t>
      </w:r>
      <w:r w:rsidRPr="000F08E1">
        <w:t>The</w:t>
      </w:r>
      <w:r w:rsidR="00F96FC3">
        <w:t xml:space="preserve"> </w:t>
      </w:r>
      <w:r w:rsidRPr="000F08E1">
        <w:t>National Institute of Environmental Health Sciences provided</w:t>
      </w:r>
      <w:r w:rsidR="00F96FC3">
        <w:t xml:space="preserve"> </w:t>
      </w:r>
      <w:r w:rsidRPr="000F08E1">
        <w:t xml:space="preserve">funding for </w:t>
      </w:r>
      <w:r w:rsidR="00F96FC3">
        <w:t>S. Ferguson and K. Mansouri</w:t>
      </w:r>
      <w:r w:rsidRPr="000F08E1">
        <w:t>.</w:t>
      </w:r>
    </w:p>
    <w:p w14:paraId="7BE0CF72" w14:textId="74A863E1" w:rsidR="000F08E1" w:rsidRDefault="000F08E1" w:rsidP="00BC60D9"/>
    <w:p w14:paraId="7B0C9E3A" w14:textId="79C17A14" w:rsidR="001A162F" w:rsidRDefault="001A162F" w:rsidP="00BC60D9">
      <w:r w:rsidRPr="001A162F">
        <w:rPr>
          <w:highlight w:val="yellow"/>
        </w:rPr>
        <w:t>Please add your funding here</w:t>
      </w:r>
    </w:p>
    <w:p w14:paraId="4404511B" w14:textId="77777777" w:rsidR="001A162F" w:rsidRDefault="001A162F" w:rsidP="00BC60D9"/>
    <w:p w14:paraId="2DB0549C" w14:textId="4A856E2F" w:rsidR="00241811" w:rsidRDefault="00241811" w:rsidP="00BC60D9">
      <w:pPr>
        <w:rPr>
          <w:b/>
        </w:rPr>
      </w:pPr>
      <w:r w:rsidRPr="00023AA0">
        <w:t>The views expressed in this publication are those of the authors and do not necessarily represent the views or policies of the U.S. EPA. Reference to commercial products or services does not constitute</w:t>
      </w:r>
      <w:r w:rsidRPr="00994A02">
        <w:rPr>
          <w:b/>
        </w:rPr>
        <w:t xml:space="preserve"> </w:t>
      </w:r>
      <w:r w:rsidRPr="000064E4">
        <w:t>end</w:t>
      </w:r>
      <w:r>
        <w:t>orsement.</w:t>
      </w:r>
    </w:p>
    <w:p w14:paraId="03AC8200" w14:textId="77777777" w:rsidR="005F12B6" w:rsidRPr="005F12B6" w:rsidRDefault="005F12B6" w:rsidP="00BC60D9"/>
    <w:p w14:paraId="24CD4A18" w14:textId="77777777" w:rsidR="00203459" w:rsidRDefault="00203459" w:rsidP="00BC60D9">
      <w:pPr>
        <w:rPr>
          <w:rFonts w:asciiTheme="majorHAnsi" w:eastAsiaTheme="majorEastAsia" w:hAnsiTheme="majorHAnsi" w:cstheme="majorBidi"/>
          <w:sz w:val="32"/>
          <w:szCs w:val="32"/>
        </w:rPr>
      </w:pPr>
      <w:r>
        <w:br w:type="page"/>
      </w:r>
    </w:p>
    <w:p w14:paraId="1864FE93" w14:textId="1772A915" w:rsidR="00AA4D78" w:rsidRPr="00526885" w:rsidRDefault="00AA4D78" w:rsidP="00BC60D9">
      <w:pPr>
        <w:pStyle w:val="Heading1"/>
      </w:pPr>
      <w:r>
        <w:lastRenderedPageBreak/>
        <w:t>References</w:t>
      </w:r>
    </w:p>
    <w:p w14:paraId="24EFDF45" w14:textId="77777777" w:rsidR="00EF35D2" w:rsidRDefault="00EF35D2" w:rsidP="00BC60D9"/>
    <w:p w14:paraId="7E3D4DCC" w14:textId="77777777" w:rsidR="0087599E" w:rsidRPr="0087599E" w:rsidRDefault="00EF35D2" w:rsidP="00BC60D9">
      <w:pPr>
        <w:pStyle w:val="EndNoteBibliography"/>
      </w:pPr>
      <w:r>
        <w:fldChar w:fldCharType="begin"/>
      </w:r>
      <w:r>
        <w:instrText xml:space="preserve"> ADDIN EN.REFLIST </w:instrText>
      </w:r>
      <w:r>
        <w:fldChar w:fldCharType="separate"/>
      </w:r>
      <w:r w:rsidR="0087599E" w:rsidRPr="0087599E">
        <w:t xml:space="preserve">1. O'Flaherty EJ (1981) Toxicants and drugs: kinetics and dynamics. John Wiley &amp; Sons, </w:t>
      </w:r>
    </w:p>
    <w:p w14:paraId="1BB2FA8D" w14:textId="1C4A2EAB" w:rsidR="0087599E" w:rsidRPr="0087599E" w:rsidRDefault="0087599E" w:rsidP="00BC60D9">
      <w:pPr>
        <w:pStyle w:val="EndNoteBibliography"/>
      </w:pPr>
      <w:r w:rsidRPr="0087599E">
        <w:t xml:space="preserve">2. Coecke S, Pelkonen O, Leite SB, Bernauer U, Bessems JG, Bois FY, Gundert-Remy U, Loizou G, Testai E, Zaldívar J-M (2013) Toxicokinetics as a key to the integrated toxicity risk assessment based primarily on non-animal approaches. Toxicology </w:t>
      </w:r>
      <w:r w:rsidR="00BC60D9" w:rsidRPr="00BC60D9">
        <w:rPr>
          <w:i/>
        </w:rPr>
        <w:t>in vitro</w:t>
      </w:r>
      <w:r w:rsidRPr="0087599E">
        <w:t xml:space="preserve"> 27 (5):1570-1577</w:t>
      </w:r>
    </w:p>
    <w:p w14:paraId="0A6F9D64" w14:textId="77777777" w:rsidR="0087599E" w:rsidRPr="0087599E" w:rsidRDefault="0087599E" w:rsidP="00BC60D9">
      <w:pPr>
        <w:pStyle w:val="EndNoteBibliography"/>
      </w:pPr>
      <w:r w:rsidRPr="0087599E">
        <w:t>3. Sobus JR, Tan Y-M, Pleil JD, Sheldon LS (2011) A biomonitoring framework to support exposure and risk assessments. Science of the Total Environment 409 (22):4875-4884</w:t>
      </w:r>
    </w:p>
    <w:p w14:paraId="4C971ECF" w14:textId="77777777" w:rsidR="0087599E" w:rsidRPr="0087599E" w:rsidRDefault="0087599E" w:rsidP="00BC60D9">
      <w:pPr>
        <w:pStyle w:val="EndNoteBibliography"/>
      </w:pPr>
      <w:r w:rsidRPr="0087599E">
        <w:t>4. National Research Council (1983) Risk Assessment in the Federal Government: Managing the Process. In. National Academies Press, Washington (DC). doi:10.17226/317</w:t>
      </w:r>
    </w:p>
    <w:p w14:paraId="4C709371" w14:textId="74036AD9" w:rsidR="0087599E" w:rsidRPr="0087599E" w:rsidRDefault="0087599E" w:rsidP="00BC60D9">
      <w:pPr>
        <w:pStyle w:val="EndNoteBibliography"/>
      </w:pPr>
      <w:r w:rsidRPr="0087599E">
        <w:t xml:space="preserve">5. Wetmore BA (2015) Quantitative </w:t>
      </w:r>
      <w:r w:rsidR="00BC60D9" w:rsidRPr="00BC60D9">
        <w:rPr>
          <w:i/>
        </w:rPr>
        <w:t>in vitro</w:t>
      </w:r>
      <w:r w:rsidRPr="0087599E">
        <w:t>-to-</w:t>
      </w:r>
      <w:r w:rsidR="00BC60D9" w:rsidRPr="00BC60D9">
        <w:rPr>
          <w:i/>
        </w:rPr>
        <w:t>in vivo</w:t>
      </w:r>
      <w:r w:rsidRPr="0087599E">
        <w:t xml:space="preserve"> extrapolation in a high-throughput environment. Toxicology 332:94-101</w:t>
      </w:r>
    </w:p>
    <w:p w14:paraId="1B1DD472" w14:textId="77777777" w:rsidR="0087599E" w:rsidRPr="0087599E" w:rsidRDefault="0087599E" w:rsidP="00BC60D9">
      <w:pPr>
        <w:pStyle w:val="EndNoteBibliography"/>
      </w:pPr>
      <w:r w:rsidRPr="0087599E">
        <w:t>6. Kavlock R, Chandler K, Houck K, Hunter S, Judson R, Kleinstreuer N, Knudsen T, Martin M, Padilla S, Reif D, Richard AM, Rotroff D, Sipes NS, Dix D (2012) Update on EPA’s ToxCast program: providing high throughput decision support tools for chemical risk management. Chemical Research in Toxicology 25 (7):1287-1302</w:t>
      </w:r>
    </w:p>
    <w:p w14:paraId="768F9A96" w14:textId="77777777" w:rsidR="0087599E" w:rsidRPr="0087599E" w:rsidRDefault="0087599E" w:rsidP="00BC60D9">
      <w:pPr>
        <w:pStyle w:val="EndNoteBibliography"/>
      </w:pPr>
      <w:r w:rsidRPr="0087599E">
        <w:t>7. Tice RR, Austin CP, Kavlock RJ, Bucher JR (2013) Improving the human hazard characterization of chemicals: a Tox21 update. Environmental Health Perspectives 121 (7):756</w:t>
      </w:r>
    </w:p>
    <w:p w14:paraId="17A61F16" w14:textId="4226F294" w:rsidR="0087599E" w:rsidRPr="0087599E" w:rsidRDefault="0087599E" w:rsidP="00BC60D9">
      <w:pPr>
        <w:pStyle w:val="EndNoteBibliography"/>
      </w:pPr>
      <w:r w:rsidRPr="0087599E">
        <w:t xml:space="preserve">8. Rotroff DM, Wetmore BA, Dix DJ, Ferguson SS, Clewell HJ, Houck KA, LeCluyse EL, Andersen ME, Judson RS, Smith CM, Sochaski MA, Kavlock RJ, Boellmann F, Martin MT, Reif DM, Wambaugh JF, Thomas RS (2010) Incorporating human dosimetry and exposure into high-throughput </w:t>
      </w:r>
      <w:r w:rsidR="00BC60D9" w:rsidRPr="00BC60D9">
        <w:rPr>
          <w:i/>
        </w:rPr>
        <w:t>in vitro</w:t>
      </w:r>
      <w:r w:rsidRPr="0087599E">
        <w:t xml:space="preserve"> toxicity screening. Toxicological Sciences 117 (2):348-358</w:t>
      </w:r>
    </w:p>
    <w:p w14:paraId="2487E1D6" w14:textId="77777777" w:rsidR="0087599E" w:rsidRPr="0087599E" w:rsidRDefault="0087599E" w:rsidP="00BC60D9">
      <w:pPr>
        <w:pStyle w:val="EndNoteBibliography"/>
      </w:pPr>
      <w:r w:rsidRPr="0087599E">
        <w:t>9. Wetmore BA, Wambaugh JF, Ferguson SS, Sochaski MA, Rotroff DM, Freeman K, Clewell HJ, 3rd, Dix DJ, Andersen ME, Houck KA, Allen B, Judson RS, Singh R, Kavlock RJ, Richard AM, Thomas RS (2012) Integration of dosimetry, exposure, and high-throughput screening data in chemical toxicity assessment. Toxicological Sciences 125 (1):157-174. doi:10.1093/toxsci/kfr254</w:t>
      </w:r>
    </w:p>
    <w:p w14:paraId="7E06FD7C" w14:textId="77777777" w:rsidR="0087599E" w:rsidRPr="0087599E" w:rsidRDefault="0087599E" w:rsidP="00BC60D9">
      <w:pPr>
        <w:pStyle w:val="EndNoteBibliography"/>
      </w:pPr>
      <w:r w:rsidRPr="0087599E">
        <w:t>10. Tonnelier A, Coecke S, Zaldívar J-M (2012) Screening of chemicals for human bioaccumulative potential with a physiologically based toxicokinetic model. Archives of Toxicology 86 (3):393-403</w:t>
      </w:r>
    </w:p>
    <w:p w14:paraId="56AD6AF6" w14:textId="6B34F965" w:rsidR="0087599E" w:rsidRPr="0087599E" w:rsidRDefault="0087599E" w:rsidP="00BC60D9">
      <w:pPr>
        <w:pStyle w:val="EndNoteBibliography"/>
      </w:pPr>
      <w:r w:rsidRPr="0087599E">
        <w:t xml:space="preserve">11. Wetmore BA, Wambaugh JF, Allen B, Ferguson SS, Sochaski MA, Setzer RW, Houck KA, Strope CL, Cantwell K, Judson RS, LeCluyse E, Clewell HJ, Thomas RS, Andersen ME (2015) Incorporating High-Throughput Exposure Predictions With Dosimetry-Adjusted </w:t>
      </w:r>
      <w:r w:rsidR="00BC60D9" w:rsidRPr="00BC60D9">
        <w:rPr>
          <w:i/>
        </w:rPr>
        <w:t>In vitro</w:t>
      </w:r>
      <w:r w:rsidRPr="0087599E">
        <w:t xml:space="preserve"> Bioactivity to Inform Chemical Toxicity Testing. Toxicological Sciences 148 (1):121-136. doi:10.1093/toxsci/kfv171</w:t>
      </w:r>
    </w:p>
    <w:p w14:paraId="040FE4A3" w14:textId="77777777" w:rsidR="0087599E" w:rsidRPr="0087599E" w:rsidRDefault="0087599E" w:rsidP="00BC60D9">
      <w:pPr>
        <w:pStyle w:val="EndNoteBibliography"/>
      </w:pPr>
      <w:r w:rsidRPr="0087599E">
        <w:t>12. Wambaugh JF, Wetmore BA, Ring CL, Nicolas CI, Pearce R, Honda G, Dinallo R, Angus D, Gilbert J, Sierra T, Badrinarayanan A, Snodgrass B, Brockman A, Strock C, Setzer W, Thomas RS (2019) Assessing Toxicokinetic Uncertainty and Variability in Risk Prioritization. Toxicological Sciences 172:235-251</w:t>
      </w:r>
    </w:p>
    <w:p w14:paraId="56CA9A81" w14:textId="5EE61DA5" w:rsidR="0087599E" w:rsidRPr="0087599E" w:rsidRDefault="0087599E" w:rsidP="00BC60D9">
      <w:pPr>
        <w:pStyle w:val="EndNoteBibliography"/>
      </w:pPr>
      <w:r w:rsidRPr="0087599E">
        <w:t xml:space="preserve">13. Bell SM, Chang X, Wambaugh JF, Allen DG, Bartels M, Brouwer KLR, Casey WM, Choksi N, Ferguson SS, Fraczkiewicz G, Jarabek AM, Ke A, Lumen A, Lynn SG, Paini A, Price PS, Ring C, Simon TW, Sipes NS, Sprankle CS, Strickland J, Troutman J, Wetmore BA, Kleinstreuer NC (2018) </w:t>
      </w:r>
      <w:r w:rsidR="00BC60D9" w:rsidRPr="00BC60D9">
        <w:rPr>
          <w:i/>
        </w:rPr>
        <w:t>In vitro</w:t>
      </w:r>
      <w:r w:rsidRPr="0087599E">
        <w:t xml:space="preserve"> to </w:t>
      </w:r>
      <w:r w:rsidR="00BC60D9" w:rsidRPr="00BC60D9">
        <w:rPr>
          <w:i/>
        </w:rPr>
        <w:t>in vivo</w:t>
      </w:r>
      <w:r w:rsidRPr="0087599E">
        <w:t xml:space="preserve"> extrapolation for high throughput prioritization and decision making. Toxicology </w:t>
      </w:r>
      <w:r w:rsidR="00BC60D9" w:rsidRPr="00BC60D9">
        <w:rPr>
          <w:i/>
        </w:rPr>
        <w:t>in vitro</w:t>
      </w:r>
      <w:r w:rsidRPr="0087599E">
        <w:t xml:space="preserve"> 47:213-227. doi:</w:t>
      </w:r>
      <w:hyperlink r:id="rId12" w:history="1">
        <w:r w:rsidRPr="0087599E">
          <w:rPr>
            <w:rStyle w:val="Hyperlink"/>
          </w:rPr>
          <w:t>https://doi.org/10.1016/j.tiv.2017.11.016</w:t>
        </w:r>
      </w:hyperlink>
    </w:p>
    <w:p w14:paraId="5C51A0F9" w14:textId="77777777" w:rsidR="0087599E" w:rsidRPr="0087599E" w:rsidRDefault="0087599E" w:rsidP="00BC60D9">
      <w:pPr>
        <w:pStyle w:val="EndNoteBibliography"/>
      </w:pPr>
      <w:r w:rsidRPr="0087599E">
        <w:t>14. Kavlock RJ, Bahadori T, Barton-Maclaren TS, Gwinn MR, Rasenberg M, Thomas RS (2018) Accelerating the Pace of Chemical Risk Assessment. Chemical Research in Toxicology 31 (5):287-290. doi:10.1021/acs.chemrestox.7b00339</w:t>
      </w:r>
    </w:p>
    <w:p w14:paraId="1C8F0C6F" w14:textId="014B442E" w:rsidR="0087599E" w:rsidRPr="0087599E" w:rsidRDefault="0087599E" w:rsidP="00BC60D9">
      <w:pPr>
        <w:pStyle w:val="EndNoteBibliography"/>
      </w:pPr>
      <w:r w:rsidRPr="0087599E">
        <w:t xml:space="preserve">15. Breen M, Ring CL, Kreutz A, Goldsmith M-R, Wambaugh JF (2021) High-throughput PBTK models for </w:t>
      </w:r>
      <w:r w:rsidR="00BC60D9" w:rsidRPr="00BC60D9">
        <w:rPr>
          <w:i/>
        </w:rPr>
        <w:t>in vitro</w:t>
      </w:r>
      <w:r w:rsidRPr="0087599E">
        <w:t xml:space="preserve"> to </w:t>
      </w:r>
      <w:r w:rsidR="00BC60D9" w:rsidRPr="00BC60D9">
        <w:rPr>
          <w:i/>
        </w:rPr>
        <w:t>in vivo</w:t>
      </w:r>
      <w:r w:rsidRPr="0087599E">
        <w:t xml:space="preserve"> extrapolation. Expert Opinion on Drug Metabolism &amp; Toxicology 17 (8):903-921</w:t>
      </w:r>
    </w:p>
    <w:p w14:paraId="201F182D" w14:textId="77777777" w:rsidR="0087599E" w:rsidRPr="0087599E" w:rsidRDefault="0087599E" w:rsidP="00BC60D9">
      <w:pPr>
        <w:pStyle w:val="EndNoteBibliography"/>
      </w:pPr>
      <w:r w:rsidRPr="0087599E">
        <w:lastRenderedPageBreak/>
        <w:t>16. Armitage JM, Hughes L, Sangion A, Arnot JA (2021) Development and intercomparison of single and multicompartment physiologically-based toxicokinetic models: Implications for model selection and tiered modeling frameworks. Environment International 154:106557</w:t>
      </w:r>
    </w:p>
    <w:p w14:paraId="60C6AF24" w14:textId="77777777" w:rsidR="0087599E" w:rsidRPr="0087599E" w:rsidRDefault="0087599E" w:rsidP="00BC60D9">
      <w:pPr>
        <w:pStyle w:val="EndNoteBibliography"/>
      </w:pPr>
      <w:r w:rsidRPr="0087599E">
        <w:t>17. US EPA (2019) Directive to Prioritize Efforts to Reduce Animal Testing. Washington D.C.</w:t>
      </w:r>
    </w:p>
    <w:p w14:paraId="78A8F936" w14:textId="77777777" w:rsidR="0087599E" w:rsidRPr="0087599E" w:rsidRDefault="0087599E" w:rsidP="00BC60D9">
      <w:pPr>
        <w:pStyle w:val="EndNoteBibliography"/>
      </w:pPr>
      <w:r w:rsidRPr="0087599E">
        <w:t>18. Wang Y-H (2010) Confidence Assessment of the Simcyp Time-Based Approach and a Static Mathematical Model in Predicting Clinical Drug-Drug Interactions for Mechanism-Based CYP3A Inhibitors. Drug Metabolism and Disposition 38 (7):1094-1104. doi:10.1124/dmd.110.032177</w:t>
      </w:r>
    </w:p>
    <w:p w14:paraId="54B21DA0" w14:textId="3F834F2F" w:rsidR="0087599E" w:rsidRPr="0087599E" w:rsidRDefault="0087599E" w:rsidP="00BC60D9">
      <w:pPr>
        <w:pStyle w:val="EndNoteBibliography"/>
      </w:pPr>
      <w:r w:rsidRPr="0087599E">
        <w:t xml:space="preserve">19. Paini A, Cole T, Meinero M, Carpi D, Deceuninck P, Macko P, Palosaari T, Sund J, Worth A, Whelan M (2020) EURL ECVAM </w:t>
      </w:r>
      <w:r w:rsidR="00BC60D9" w:rsidRPr="00BC60D9">
        <w:rPr>
          <w:i/>
        </w:rPr>
        <w:t>in vitro</w:t>
      </w:r>
      <w:r w:rsidRPr="0087599E">
        <w:t xml:space="preserve"> hepatocyte clearance and blood plasma protein binding dataset for 77 chemicals. </w:t>
      </w:r>
    </w:p>
    <w:p w14:paraId="18B2CF9F" w14:textId="77777777" w:rsidR="0087599E" w:rsidRPr="0087599E" w:rsidRDefault="0087599E" w:rsidP="00BC60D9">
      <w:pPr>
        <w:pStyle w:val="EndNoteBibliography"/>
      </w:pPr>
      <w:r w:rsidRPr="0087599E">
        <w:t xml:space="preserve">20. National Academies of Sciences E, Medicine (2017) Using 21st century science to improve risk-related evaluations. National Academies Press, </w:t>
      </w:r>
    </w:p>
    <w:p w14:paraId="7D2CEBB3" w14:textId="77777777" w:rsidR="0087599E" w:rsidRPr="0087599E" w:rsidRDefault="0087599E" w:rsidP="00BC60D9">
      <w:pPr>
        <w:pStyle w:val="EndNoteBibliography"/>
      </w:pPr>
      <w:r w:rsidRPr="0087599E">
        <w:t>21. Arnot JA, Brown TN, Wania F (2014) Estimating screening-level organic chemical half-lives in humans. Environmental science &amp; technology 48 (1):723-730</w:t>
      </w:r>
    </w:p>
    <w:p w14:paraId="2A9F9C37" w14:textId="77777777" w:rsidR="0087599E" w:rsidRPr="0087599E" w:rsidRDefault="0087599E" w:rsidP="00BC60D9">
      <w:pPr>
        <w:pStyle w:val="EndNoteBibliography"/>
      </w:pPr>
      <w:r w:rsidRPr="0087599E">
        <w:t>22. Papa E, Sangion A, Arnot JA, Gramatica P (2018) Development of human biotransformation QSARs and application for PBT assessment refinement. Food and Chemical Toxicology 112:535-543</w:t>
      </w:r>
    </w:p>
    <w:p w14:paraId="2B7B0C11" w14:textId="77777777" w:rsidR="0087599E" w:rsidRPr="0087599E" w:rsidRDefault="0087599E" w:rsidP="00BC60D9">
      <w:pPr>
        <w:pStyle w:val="EndNoteBibliography"/>
      </w:pPr>
      <w:r w:rsidRPr="0087599E">
        <w:t>23. Sipes NS, Wambaugh JF, Pearce R, Auerbach SS, Wetmore BA, Hsieh J-H, Shapiro AJ, Svoboda D, DeVito MJ, Ferguson SS (2017) An Intuitive Approach for Predicting Potential Human Health Risk with the Tox21 10k Library. Environmental Science &amp; Technology 51 (18):10786-10796. doi:10.1021/acs.est.7b00650</w:t>
      </w:r>
    </w:p>
    <w:p w14:paraId="2C8505BF" w14:textId="2B8199F0" w:rsidR="0087599E" w:rsidRPr="0087599E" w:rsidRDefault="0087599E" w:rsidP="00BC60D9">
      <w:pPr>
        <w:pStyle w:val="EndNoteBibliography"/>
      </w:pPr>
      <w:r w:rsidRPr="0087599E">
        <w:t xml:space="preserve">24. Pradeep P, Patlewicz G, Pearce R, Wambaugh J, Wetmore B, Judson R (2020) Using chemical structure information to develop predictive models for </w:t>
      </w:r>
      <w:r w:rsidR="00BC60D9" w:rsidRPr="00BC60D9">
        <w:rPr>
          <w:i/>
        </w:rPr>
        <w:t>in vitro</w:t>
      </w:r>
      <w:r w:rsidRPr="0087599E">
        <w:t xml:space="preserve"> toxicokinetic parameters to inform high-throughput risk-assessment. Computational Toxicology 16:100136</w:t>
      </w:r>
    </w:p>
    <w:p w14:paraId="04417020" w14:textId="77777777" w:rsidR="0087599E" w:rsidRPr="0087599E" w:rsidRDefault="0087599E" w:rsidP="00BC60D9">
      <w:pPr>
        <w:pStyle w:val="EndNoteBibliography"/>
      </w:pPr>
      <w:r w:rsidRPr="0087599E">
        <w:t>25. Dawson DE, Ingle BL, Phillips KA, Nichols JW, Wambaugh JF, Tornero-Velez R (2021) Designing QSARs for Parameters of High-Throughput Toxicokinetic Models Using Open-Source Descriptors. Environmental science &amp; technology 55 (9):6505-6517</w:t>
      </w:r>
    </w:p>
    <w:p w14:paraId="3A1A44EF" w14:textId="38778CDD" w:rsidR="0087599E" w:rsidRPr="0087599E" w:rsidRDefault="0087599E" w:rsidP="00BC60D9">
      <w:pPr>
        <w:pStyle w:val="EndNoteBibliography"/>
      </w:pPr>
      <w:r w:rsidRPr="0087599E">
        <w:t xml:space="preserve">26. Wambaugh JF, Hughes MF, Ring CL, MacMillan DK, Ford J, Fennell TR, Black SR, Snyder RW, Sipes NS, Wetmore BA, Westerhout J, Setzer RW, Pearce RG, Simmons JE, Thomas RS (2018) Evaluating </w:t>
      </w:r>
      <w:r w:rsidR="00BC60D9" w:rsidRPr="00BC60D9">
        <w:rPr>
          <w:i/>
        </w:rPr>
        <w:t>in vitro</w:t>
      </w:r>
      <w:r w:rsidRPr="0087599E">
        <w:t>-</w:t>
      </w:r>
      <w:r w:rsidR="00BC60D9" w:rsidRPr="00BC60D9">
        <w:rPr>
          <w:i/>
        </w:rPr>
        <w:t>in vivo</w:t>
      </w:r>
      <w:r w:rsidRPr="0087599E">
        <w:t xml:space="preserve"> extrapolation of toxicokinetics. Toxicological Sciences 163 (1):152-169</w:t>
      </w:r>
    </w:p>
    <w:p w14:paraId="733CB8EE" w14:textId="77777777" w:rsidR="0087599E" w:rsidRPr="0087599E" w:rsidRDefault="0087599E" w:rsidP="00BC60D9">
      <w:pPr>
        <w:pStyle w:val="EndNoteBibliography"/>
      </w:pPr>
      <w:r w:rsidRPr="0087599E">
        <w:t>27. Sayre RR, Wambaugh JF, Grulke CM (2020) Database of pharmacokinetic time-series data and parameters for 144 environmental chemicals. Scientific Data</w:t>
      </w:r>
    </w:p>
    <w:p w14:paraId="4DCD1208" w14:textId="77777777" w:rsidR="0087599E" w:rsidRPr="0087599E" w:rsidRDefault="0087599E" w:rsidP="00BC60D9">
      <w:pPr>
        <w:pStyle w:val="EndNoteBibliography"/>
      </w:pPr>
      <w:r w:rsidRPr="0087599E">
        <w:t>28. Shibata Y, Takahashi H, Chiba M, Ishii Y (2002) Prediction of hepatic clearance and availability by cryopreserved human hepatocytes: an application of serum incubation method. Drug Metabolism and Disposition 30 (8):892-896</w:t>
      </w:r>
    </w:p>
    <w:p w14:paraId="08DD6163" w14:textId="77777777" w:rsidR="0087599E" w:rsidRPr="0087599E" w:rsidRDefault="0087599E" w:rsidP="00BC60D9">
      <w:pPr>
        <w:pStyle w:val="EndNoteBibliography"/>
      </w:pPr>
      <w:r w:rsidRPr="0087599E">
        <w:t>29. Waters NJ, Jones R, Williams G, Sohal B (2008) Validation of a rapid equilibrium dialysis approach for the measurement of plasma protein binding. Journal of Pharmaceutical Sciences 97 (10):4586-4595</w:t>
      </w:r>
    </w:p>
    <w:p w14:paraId="50052D2C" w14:textId="77777777" w:rsidR="0087599E" w:rsidRPr="0087599E" w:rsidRDefault="0087599E" w:rsidP="00BC60D9">
      <w:pPr>
        <w:pStyle w:val="EndNoteBibliography"/>
      </w:pPr>
      <w:r w:rsidRPr="0087599E">
        <w:t>30. Pearce RG, Setzer RW, Strope CL, Sipes NS, Wambaugh JF (2017) httk: R package for high-throughput toxicokinetics. Journal of Statistical Software 79 (1):1-26</w:t>
      </w:r>
    </w:p>
    <w:p w14:paraId="5A74E061" w14:textId="77777777" w:rsidR="0087599E" w:rsidRPr="0087599E" w:rsidRDefault="0087599E" w:rsidP="00BC60D9">
      <w:pPr>
        <w:pStyle w:val="EndNoteBibliography"/>
      </w:pPr>
      <w:r w:rsidRPr="0087599E">
        <w:t>31. R Core Team (2021) R: A Language and Environment for Statistical Computing. R Foundation for Statistical Computing, Vienna, Austria</w:t>
      </w:r>
    </w:p>
    <w:p w14:paraId="74F53B22" w14:textId="77777777" w:rsidR="0087599E" w:rsidRPr="0087599E" w:rsidRDefault="0087599E" w:rsidP="00BC60D9">
      <w:pPr>
        <w:pStyle w:val="EndNoteBibliography"/>
      </w:pPr>
      <w:r w:rsidRPr="0087599E">
        <w:t>32. Baumer B, Udwin D (2015) R markdown. Wiley Interdisciplinary Reviews: Computational Statistics 7 (3):167-177</w:t>
      </w:r>
    </w:p>
    <w:p w14:paraId="75F3E7A1" w14:textId="5D63C1EA" w:rsidR="0087599E" w:rsidRPr="0087599E" w:rsidRDefault="0087599E" w:rsidP="00BC60D9">
      <w:pPr>
        <w:pStyle w:val="EndNoteBibliography"/>
      </w:pPr>
      <w:r w:rsidRPr="0087599E">
        <w:t xml:space="preserve">33. Schmitt W (2008) General approach for the calculation of tissue to plasma partition coefficients. Toxicology </w:t>
      </w:r>
      <w:r w:rsidR="00BC60D9" w:rsidRPr="00BC60D9">
        <w:rPr>
          <w:i/>
        </w:rPr>
        <w:t>in vitro</w:t>
      </w:r>
      <w:r w:rsidRPr="0087599E">
        <w:t xml:space="preserve"> 22 (2):457-467</w:t>
      </w:r>
    </w:p>
    <w:p w14:paraId="3314E1CE" w14:textId="77777777" w:rsidR="0087599E" w:rsidRPr="0087599E" w:rsidRDefault="0087599E" w:rsidP="00BC60D9">
      <w:pPr>
        <w:pStyle w:val="EndNoteBibliography"/>
      </w:pPr>
      <w:r w:rsidRPr="0087599E">
        <w:t>34. Pearce RG, Setzer RW, Davis JL, Wambaugh JF (2017) Evaluation and calibration of high-throughput predictions of chemical distribution to tissues. Journal of Pharmacokinetics and Pharmacodynamics 44 (6):549-565. doi:10.1007/s10928-017-9548-7</w:t>
      </w:r>
    </w:p>
    <w:p w14:paraId="5AF449DD" w14:textId="77777777" w:rsidR="0087599E" w:rsidRPr="0087599E" w:rsidRDefault="0087599E" w:rsidP="00BC60D9">
      <w:pPr>
        <w:pStyle w:val="EndNoteBibliography"/>
      </w:pPr>
      <w:r w:rsidRPr="0087599E">
        <w:lastRenderedPageBreak/>
        <w:t>35. Davies B, Morris T (1993) Physiological parameters in laboratory animals and humans. Pharmaceutical Research 10 (7):1093-1095</w:t>
      </w:r>
    </w:p>
    <w:p w14:paraId="05C0AE6C" w14:textId="77777777" w:rsidR="0087599E" w:rsidRPr="0087599E" w:rsidRDefault="0087599E" w:rsidP="00BC60D9">
      <w:pPr>
        <w:pStyle w:val="EndNoteBibliography"/>
      </w:pPr>
      <w:r w:rsidRPr="0087599E">
        <w:t>36. Ruark CD, Hack CE, Robinson PJ, Mahle DA, Gearhart JM (2014) Predicting passive and active tissue: plasma partition coefficients: interindividual and interspecies variability. Journal of pharmaceutical sciences 103 (7):2189-2198</w:t>
      </w:r>
    </w:p>
    <w:p w14:paraId="20172DC0" w14:textId="77777777" w:rsidR="0087599E" w:rsidRPr="0087599E" w:rsidRDefault="0087599E" w:rsidP="00BC60D9">
      <w:pPr>
        <w:pStyle w:val="EndNoteBibliography"/>
      </w:pPr>
      <w:r w:rsidRPr="0087599E">
        <w:t>37. Akaike H (1998) Information theory and an extension of the maximum likelihood principle. In:  Selected papers of hirotugu akaike. Springer, pp 199-213</w:t>
      </w:r>
    </w:p>
    <w:p w14:paraId="06C09C1F" w14:textId="77777777" w:rsidR="0087599E" w:rsidRPr="0087599E" w:rsidRDefault="0087599E" w:rsidP="00BC60D9">
      <w:pPr>
        <w:pStyle w:val="EndNoteBibliography"/>
      </w:pPr>
      <w:r w:rsidRPr="0087599E">
        <w:t xml:space="preserve">38. Schmidt CW (2016) TSCA 2.0: A new era in chemical risk management. National Institute of Environmental Health Sciences, </w:t>
      </w:r>
    </w:p>
    <w:p w14:paraId="45397186" w14:textId="77777777" w:rsidR="0087599E" w:rsidRPr="0087599E" w:rsidRDefault="0087599E" w:rsidP="00BC60D9">
      <w:pPr>
        <w:pStyle w:val="EndNoteBibliography"/>
      </w:pPr>
      <w:r w:rsidRPr="0087599E">
        <w:t>39. Patlewicz G, Richard AM, Williams AJ, Grulke CM, Sams R, Lambert J, Noyes PD, DeVito MJ, Hines RN, Strynar M (2019) A chemical category-based prioritization approach for selecting 75 per-and polyfluoroalkyl substances (PFAS) for tiered toxicity and toxicokinetic testing. Environmental health perspectives 127 (01):014501</w:t>
      </w:r>
    </w:p>
    <w:p w14:paraId="120D6EE3" w14:textId="77777777" w:rsidR="0087599E" w:rsidRPr="0087599E" w:rsidRDefault="0087599E" w:rsidP="00BC60D9">
      <w:pPr>
        <w:pStyle w:val="EndNoteBibliography"/>
      </w:pPr>
      <w:r w:rsidRPr="0087599E">
        <w:t xml:space="preserve">40. Mercado GP, Cook C, Albrecht L, Cary G, Edwards B, Haggard D, Hanley N, Hughes MF, Jarnagin A, Kodavanti TD, Koral-Bexell E, Kreutz A, Ngo M, Patullo C, Sayre R, Sharma B, Wall J, Yamazaki H, Wambaugh J, Ring C An informatics framework for toxicokinetics using the CvT database and invivoPKfit. In: Society of Toxicology Annual Meeting, Salt Lake City, Utah, 2024. </w:t>
      </w:r>
    </w:p>
    <w:p w14:paraId="035B5308" w14:textId="189B8996" w:rsidR="0087599E" w:rsidRPr="0087599E" w:rsidRDefault="0087599E" w:rsidP="00BC60D9">
      <w:pPr>
        <w:pStyle w:val="EndNoteBibliography"/>
      </w:pPr>
      <w:r w:rsidRPr="0087599E">
        <w:t xml:space="preserve">41. U.S. Centers for Disease Control and Prevention (2012) National Health and Nutrition Examination Survey. </w:t>
      </w:r>
      <w:hyperlink r:id="rId13" w:history="1">
        <w:r w:rsidRPr="0087599E">
          <w:rPr>
            <w:rStyle w:val="Hyperlink"/>
          </w:rPr>
          <w:t>http://www.cdc.gov/nchs/nhanes.htm</w:t>
        </w:r>
      </w:hyperlink>
      <w:r w:rsidRPr="0087599E">
        <w:t xml:space="preserve">. Accessed 07/15/2013 </w:t>
      </w:r>
    </w:p>
    <w:p w14:paraId="0C781E61" w14:textId="77777777" w:rsidR="0087599E" w:rsidRPr="0087599E" w:rsidRDefault="0087599E" w:rsidP="00BC60D9">
      <w:pPr>
        <w:pStyle w:val="EndNoteBibliography"/>
        <w:rPr>
          <w:sz w:val="20"/>
        </w:rPr>
      </w:pPr>
      <w:r w:rsidRPr="0087599E">
        <w:t>42. Wang A, Gerona RR, Schwartz JM, Lin T, Sirota M, Morello-Frosch R, Woodruff TJ (2018) A suspect screening method for characterizing multiple chemical exposures among a demographically diverse population of pregnant women in San Francisco. Environmental Health Perspectives</w:t>
      </w:r>
    </w:p>
    <w:p w14:paraId="5C3937D2" w14:textId="77777777" w:rsidR="0087599E" w:rsidRPr="0087599E" w:rsidRDefault="0087599E" w:rsidP="00BC60D9">
      <w:pPr>
        <w:pStyle w:val="EndNoteBibliography"/>
      </w:pPr>
      <w:r w:rsidRPr="0087599E">
        <w:t xml:space="preserve"> 126 (7):077009</w:t>
      </w:r>
    </w:p>
    <w:p w14:paraId="6FAC9959" w14:textId="77777777" w:rsidR="0087599E" w:rsidRPr="0087599E" w:rsidRDefault="0087599E" w:rsidP="00BC60D9">
      <w:pPr>
        <w:pStyle w:val="EndNoteBibliography"/>
      </w:pPr>
      <w:r w:rsidRPr="0087599E">
        <w:t>43. National Academies of Sciences E, and Medicine, (2017) Using 21st Century Science to Improve Risk-Related Evaluations. The National Academies Press, Washington, DC. doi:doi:10.17226/24635</w:t>
      </w:r>
    </w:p>
    <w:p w14:paraId="11925E32" w14:textId="0BE271AB" w:rsidR="0087599E" w:rsidRPr="0087599E" w:rsidRDefault="0087599E" w:rsidP="00BC60D9">
      <w:pPr>
        <w:pStyle w:val="EndNoteBibliography"/>
      </w:pPr>
      <w:r w:rsidRPr="0087599E">
        <w:t>44. U.S. Environmental Protection Agency (2021) U.S. EPA. A Proof-of-Concept Case Study Integrating Publicly Available Information to Screen Candidates for Chemical Prioritization under TSCA. Washington, DC. doi:</w:t>
      </w:r>
      <w:hyperlink r:id="rId14" w:history="1">
        <w:r w:rsidRPr="0087599E">
          <w:rPr>
            <w:rStyle w:val="Hyperlink"/>
          </w:rPr>
          <w:t>https://doi.org/10.23645/epacomptox.14878125</w:t>
        </w:r>
      </w:hyperlink>
    </w:p>
    <w:p w14:paraId="70F89EE2" w14:textId="77777777" w:rsidR="0087599E" w:rsidRPr="0087599E" w:rsidRDefault="0087599E" w:rsidP="00BC60D9">
      <w:pPr>
        <w:pStyle w:val="EndNoteBibliography"/>
      </w:pPr>
      <w:r w:rsidRPr="0087599E">
        <w:t>45. Health Canada (2021) Bioactivity Exposure Ratio: Application in Priority Setting and Risk Assessment. Ottawa, ON, Canada</w:t>
      </w:r>
    </w:p>
    <w:p w14:paraId="15EEC4AA" w14:textId="571320B9" w:rsidR="0087599E" w:rsidRPr="0087599E" w:rsidRDefault="0087599E" w:rsidP="00BC60D9">
      <w:pPr>
        <w:pStyle w:val="EndNoteBibliography"/>
      </w:pPr>
      <w:r w:rsidRPr="0087599E">
        <w:t xml:space="preserve">46. Paini A, Cole T, Meinero M, Carpi D, Deceuninck P, Macko P, Palosaari T, Sund J, Worth A, Whelan M (2020) EURL ECVAM </w:t>
      </w:r>
      <w:r w:rsidR="00BC60D9" w:rsidRPr="00BC60D9">
        <w:rPr>
          <w:i/>
        </w:rPr>
        <w:t>in vitro</w:t>
      </w:r>
      <w:r w:rsidRPr="0087599E">
        <w:t xml:space="preserve"> hepatocyte clearance and blood plasma  protein binding dataset for 77 chemicals. </w:t>
      </w:r>
    </w:p>
    <w:p w14:paraId="4AB41763" w14:textId="77777777" w:rsidR="0087599E" w:rsidRPr="0087599E" w:rsidRDefault="0087599E" w:rsidP="00BC60D9">
      <w:pPr>
        <w:pStyle w:val="EndNoteBibliography"/>
      </w:pPr>
      <w:r w:rsidRPr="0087599E">
        <w:t>47. Jamei M, Marciniak S, Feng K, Barnett A, Tucker G, Rostami-Hodjegan A (2009) The Simcyp® population-based ADME simulator. Expert Opinion on Drug Metabolism &amp; Toxicology 5 (2):211-223</w:t>
      </w:r>
    </w:p>
    <w:p w14:paraId="427B49AF" w14:textId="77777777" w:rsidR="0087599E" w:rsidRPr="0087599E" w:rsidRDefault="0087599E" w:rsidP="00BC60D9">
      <w:pPr>
        <w:pStyle w:val="EndNoteBibliography"/>
      </w:pPr>
      <w:r w:rsidRPr="0087599E">
        <w:t>48. Linakis MW, Sayre RR, Pearce RG, Sfeir MA, Sipes NS, Pangburn HA, Gearhart JM, Wambaugh JF (2020) Development and Evaluation of a High Throughput Inhalation Model for Organic Chemicals Journal of Exposure Science &amp; Environmental Epidemiology 30:866-877</w:t>
      </w:r>
    </w:p>
    <w:p w14:paraId="065A1BD0" w14:textId="77777777" w:rsidR="0087599E" w:rsidRPr="0087599E" w:rsidRDefault="0087599E" w:rsidP="00BC60D9">
      <w:pPr>
        <w:pStyle w:val="EndNoteBibliography"/>
      </w:pPr>
      <w:r w:rsidRPr="0087599E">
        <w:t>49. Bernstein AS, Kapraun DF, Schlosser PM (2021) A model template approach for rapid evaluation and application of physiologically based pharmacokinetic models for use in human health risk assessments: a case study on per-and polyfluoroalkyl substances. Toxicological Sciences</w:t>
      </w:r>
    </w:p>
    <w:p w14:paraId="6542ABFA" w14:textId="77777777" w:rsidR="0087599E" w:rsidRPr="0087599E" w:rsidRDefault="0087599E" w:rsidP="00BC60D9">
      <w:pPr>
        <w:pStyle w:val="EndNoteBibliography"/>
      </w:pPr>
      <w:r w:rsidRPr="0087599E">
        <w:t>50. Kitchin R, McArdle G (2016) What makes Big Data, Big Data? Exploring the ontological characteristics of 26 datasets. Big Data &amp; Society 3 (1):2053951716631130</w:t>
      </w:r>
    </w:p>
    <w:p w14:paraId="5B4254C7" w14:textId="5BC93EF4" w:rsidR="0087599E" w:rsidRPr="0087599E" w:rsidRDefault="0087599E" w:rsidP="00BC60D9">
      <w:pPr>
        <w:pStyle w:val="EndNoteBibliography"/>
      </w:pPr>
      <w:r w:rsidRPr="0087599E">
        <w:t xml:space="preserve">51. Honda GS, Pearce RG, Pham LL, Setzer RW, Wetmore BA, Sipes NS, Gilbert J, Franz B, Thomas RS, Wambaugh JF (2019) Using the concordance of </w:t>
      </w:r>
      <w:r w:rsidR="00BC60D9" w:rsidRPr="00BC60D9">
        <w:rPr>
          <w:i/>
        </w:rPr>
        <w:t>in vitro</w:t>
      </w:r>
      <w:r w:rsidRPr="0087599E">
        <w:t xml:space="preserve"> and </w:t>
      </w:r>
      <w:r w:rsidR="00BC60D9" w:rsidRPr="00BC60D9">
        <w:rPr>
          <w:i/>
        </w:rPr>
        <w:t>in vivo</w:t>
      </w:r>
      <w:r w:rsidRPr="0087599E">
        <w:t xml:space="preserve"> data to evaluate extrapolation assumptions. PLOS ONE 14 (5):e0217564. doi:10.1371/journal.pone.0217564</w:t>
      </w:r>
    </w:p>
    <w:p w14:paraId="695B788A" w14:textId="373D545E" w:rsidR="0087599E" w:rsidRPr="0087599E" w:rsidRDefault="0087599E" w:rsidP="00BC60D9">
      <w:pPr>
        <w:pStyle w:val="EndNoteBibliography"/>
      </w:pPr>
      <w:r w:rsidRPr="0087599E">
        <w:t xml:space="preserve">52. Wetmore BA, Wambaugh JF, Ferguson SS, Li L, Clewell HJ, 3rd, Judson RS, Freeman K, Bao W, Sochaski MA, Chu TM, Black MB, Healy E, Allen B, Andersen ME, Wolfinger RD, Thomas RS (2013) </w:t>
      </w:r>
      <w:r w:rsidRPr="0087599E">
        <w:lastRenderedPageBreak/>
        <w:t xml:space="preserve">Relative impact of incorporating pharmacokinetics on predicting </w:t>
      </w:r>
      <w:r w:rsidR="00BC60D9" w:rsidRPr="00BC60D9">
        <w:rPr>
          <w:i/>
        </w:rPr>
        <w:t>in vivo</w:t>
      </w:r>
      <w:r w:rsidRPr="0087599E">
        <w:t xml:space="preserve"> hazard and mode of action from high-throughput </w:t>
      </w:r>
      <w:r w:rsidR="00BC60D9" w:rsidRPr="00BC60D9">
        <w:rPr>
          <w:i/>
        </w:rPr>
        <w:t>in vitro</w:t>
      </w:r>
      <w:r w:rsidRPr="0087599E">
        <w:t xml:space="preserve"> toxicity assays. Toxicological Sciences 132 (2):327-346. doi:10.1093/toxsci/kft012</w:t>
      </w:r>
    </w:p>
    <w:p w14:paraId="6F7C8240" w14:textId="77777777" w:rsidR="0087599E" w:rsidRPr="0087599E" w:rsidRDefault="0087599E" w:rsidP="00BC60D9">
      <w:pPr>
        <w:pStyle w:val="EndNoteBibliography"/>
      </w:pPr>
      <w:r w:rsidRPr="0087599E">
        <w:t>53. Geci R, Gadaleta D, de Lomana MG, Ortega-Vallbona R, Colombo E, Serrano-Candelas E, Paini A, Kuepfer L, Schaller S (2024) Systematic evaluation of high-throughput PBK modelling strategies for the prediction of intravenous and oral pharmacokinetics in humans. Archives of Toxicology. doi:10.1007/s00204-024-03764-9</w:t>
      </w:r>
    </w:p>
    <w:p w14:paraId="6C3054B5" w14:textId="77777777" w:rsidR="0087599E" w:rsidRPr="0087599E" w:rsidRDefault="0087599E" w:rsidP="00BC60D9">
      <w:pPr>
        <w:pStyle w:val="EndNoteBibliography"/>
      </w:pPr>
      <w:r w:rsidRPr="0087599E">
        <w:t>54. Musther H, Olivares-Morales A, Hatley OJ, Liu B, Hodjegan AR (2014) Animal versus human oral drug bioavailability: do they correlate? European Journal of Pharmaceutical Sciences 57:280-291</w:t>
      </w:r>
    </w:p>
    <w:p w14:paraId="3CA4EAE2" w14:textId="77777777" w:rsidR="0087599E" w:rsidRPr="0087599E" w:rsidRDefault="0087599E" w:rsidP="00BC60D9">
      <w:pPr>
        <w:pStyle w:val="EndNoteBibliography"/>
      </w:pPr>
      <w:r w:rsidRPr="0087599E">
        <w:t>55. Pradeep P, Povinelli RJ, White S, Merrill SJ (2016) An ensemble model of QSAR tools for regulatory risk assessment. Journal of cheminformatics 8:1-9</w:t>
      </w:r>
    </w:p>
    <w:p w14:paraId="4110CA9E" w14:textId="77777777" w:rsidR="0087599E" w:rsidRPr="0087599E" w:rsidRDefault="0087599E" w:rsidP="00BC60D9">
      <w:pPr>
        <w:pStyle w:val="EndNoteBibliography"/>
      </w:pPr>
      <w:r w:rsidRPr="0087599E">
        <w:t>56. Mansouri K, Abdelaziz A, Rybacka A, Roncaglioni A, Tropsha A, Varnek A, Zakharov A, Worth A, Richard A, Grulke CM, Trisciuzzi D, Fourches D, Horvath D, Benfenat E, Muratov E, Wedebye EB, Grisoni F, Mangiatordi GF, Incisivo GM, Hong H, Ng HW, Tetko IV, Balabin I, Kancherla J, Shen J, Burton J, Nicklaus M, Cassotti M, N. G. Nikolov, Nicolotti, Andersson PL, Zang Q, Politi R, Beger RD, Todeschini R, Huang R, Farag S, Rosenberg SA, Slavov S, Hu X, Judson RS (2016) CERAPP: Collaborative Estrogen Receptor Activity Prediction Project. Environmental Health Perspectives 124 (7):1023-1033. doi:doi:10.1289/ehp.1510267</w:t>
      </w:r>
    </w:p>
    <w:p w14:paraId="39B31D34" w14:textId="77777777" w:rsidR="0087599E" w:rsidRPr="0087599E" w:rsidRDefault="0087599E" w:rsidP="00BC60D9">
      <w:pPr>
        <w:pStyle w:val="EndNoteBibliography"/>
      </w:pPr>
      <w:r w:rsidRPr="0087599E">
        <w:t>57. Mansouri K, Grulke CM, Judson RS, Williams AJ (2018) OPERA models for predicting physicochemical properties and environmental fate endpoints. Journal of Cheminformatics 10 (1):10</w:t>
      </w:r>
    </w:p>
    <w:p w14:paraId="55FD2ED3" w14:textId="77777777" w:rsidR="0087599E" w:rsidRPr="0087599E" w:rsidRDefault="0087599E" w:rsidP="00BC60D9">
      <w:pPr>
        <w:pStyle w:val="EndNoteBibliography"/>
      </w:pPr>
      <w:r w:rsidRPr="0087599E">
        <w:t>58. Mansouri K, Chang X, Allen D, Judson R, Williams A, Kleinstreuer N (</w:t>
      </w:r>
      <w:r w:rsidRPr="0087599E">
        <w:rPr>
          <w:sz w:val="20"/>
        </w:rPr>
        <w:t>2021</w:t>
      </w:r>
      <w:r w:rsidRPr="0087599E">
        <w:t xml:space="preserve">) OPERA models for ADME properties and toxicity endpoint. Paper presented at the Society of Toxicology Annual Meeting, </w:t>
      </w:r>
    </w:p>
    <w:p w14:paraId="66023A0B" w14:textId="2BA437CB" w:rsidR="000376A3" w:rsidRDefault="00EF35D2" w:rsidP="00BC60D9">
      <w:pPr>
        <w:pStyle w:val="EndNoteBibliography"/>
      </w:pPr>
      <w:r>
        <w:fldChar w:fldCharType="end"/>
      </w:r>
    </w:p>
    <w:p w14:paraId="7D3D7D07" w14:textId="77777777" w:rsidR="005520A1" w:rsidRDefault="005520A1" w:rsidP="00BC60D9">
      <w:pPr>
        <w:rPr>
          <w:rFonts w:asciiTheme="majorHAnsi" w:eastAsiaTheme="majorEastAsia" w:hAnsiTheme="majorHAnsi" w:cstheme="majorBidi"/>
          <w:sz w:val="32"/>
          <w:szCs w:val="32"/>
        </w:rPr>
      </w:pPr>
      <w:r>
        <w:br w:type="page"/>
      </w:r>
    </w:p>
    <w:p w14:paraId="55ADE3AA" w14:textId="24F133C3" w:rsidR="00226A41" w:rsidRDefault="004E0FBD" w:rsidP="00BC60D9">
      <w:pPr>
        <w:pStyle w:val="Heading1"/>
      </w:pPr>
      <w:r>
        <w:lastRenderedPageBreak/>
        <w:t>Figure</w:t>
      </w:r>
      <w:r w:rsidR="00226A41">
        <w:t>s</w:t>
      </w:r>
    </w:p>
    <w:p w14:paraId="545B7B1B" w14:textId="0BBEE565" w:rsidR="0099600E" w:rsidRDefault="00CD42B6" w:rsidP="00BF6CCC">
      <w:pPr>
        <w:jc w:val="center"/>
      </w:pPr>
      <w:r>
        <w:rPr>
          <w:noProof/>
        </w:rPr>
        <w:drawing>
          <wp:inline distT="0" distB="0" distL="0" distR="0" wp14:anchorId="11E6DE9B" wp14:editId="29AE1719">
            <wp:extent cx="4572000" cy="2706624"/>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2706624"/>
                    </a:xfrm>
                    <a:prstGeom prst="rect">
                      <a:avLst/>
                    </a:prstGeom>
                    <a:noFill/>
                  </pic:spPr>
                </pic:pic>
              </a:graphicData>
            </a:graphic>
          </wp:inline>
        </w:drawing>
      </w:r>
    </w:p>
    <w:p w14:paraId="26F0F720" w14:textId="77FFF947" w:rsidR="00CD767F" w:rsidRDefault="00CD767F" w:rsidP="00CD767F">
      <w:pPr>
        <w:pStyle w:val="Caption"/>
      </w:pPr>
      <w:bookmarkStart w:id="0" w:name="_Ref168474324"/>
      <w:r>
        <w:t xml:space="preserve">Figure </w:t>
      </w:r>
      <w:fldSimple w:instr=" SEQ Figure \* ARABIC ">
        <w:r w:rsidR="001726ED">
          <w:rPr>
            <w:noProof/>
          </w:rPr>
          <w:t>1</w:t>
        </w:r>
      </w:fldSimple>
      <w:bookmarkEnd w:id="0"/>
      <w:r>
        <w:t>: Conceptual illustration of toxicokinetic concentration vs. time (CvT) data.</w:t>
      </w:r>
    </w:p>
    <w:p w14:paraId="3CEAFF4C" w14:textId="10A4F5AE" w:rsidR="00CD767F" w:rsidRDefault="00CD767F">
      <w:pPr>
        <w:spacing w:after="160" w:line="259" w:lineRule="auto"/>
        <w:jc w:val="left"/>
      </w:pPr>
      <w:r>
        <w:br w:type="page"/>
      </w:r>
    </w:p>
    <w:p w14:paraId="25D18B98" w14:textId="59F1C0F1" w:rsidR="00210019" w:rsidRPr="00210019" w:rsidRDefault="00210019" w:rsidP="00210019">
      <w:pPr>
        <w:spacing w:before="100" w:beforeAutospacing="1" w:after="100" w:afterAutospacing="1" w:line="240" w:lineRule="auto"/>
        <w:jc w:val="left"/>
        <w:rPr>
          <w:rFonts w:ascii="Times New Roman" w:eastAsia="Times New Roman" w:hAnsi="Times New Roman" w:cs="Times New Roman"/>
          <w:sz w:val="24"/>
          <w:szCs w:val="24"/>
        </w:rPr>
      </w:pPr>
      <w:r w:rsidRPr="00210019">
        <w:rPr>
          <w:rFonts w:ascii="Times New Roman" w:eastAsia="Times New Roman" w:hAnsi="Times New Roman" w:cs="Times New Roman"/>
          <w:noProof/>
          <w:sz w:val="24"/>
          <w:szCs w:val="24"/>
        </w:rPr>
        <w:lastRenderedPageBreak/>
        <w:drawing>
          <wp:inline distT="0" distB="0" distL="0" distR="0" wp14:anchorId="4217CAF2" wp14:editId="4CF123A8">
            <wp:extent cx="5943600" cy="556958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569585"/>
                    </a:xfrm>
                    <a:prstGeom prst="rect">
                      <a:avLst/>
                    </a:prstGeom>
                    <a:noFill/>
                    <a:ln>
                      <a:noFill/>
                    </a:ln>
                  </pic:spPr>
                </pic:pic>
              </a:graphicData>
            </a:graphic>
          </wp:inline>
        </w:drawing>
      </w:r>
    </w:p>
    <w:p w14:paraId="7333C633" w14:textId="17F7DEDE" w:rsidR="0099600E" w:rsidRDefault="0099600E" w:rsidP="00BC60D9">
      <w:pPr>
        <w:pStyle w:val="Caption"/>
      </w:pPr>
      <w:bookmarkStart w:id="1" w:name="_Ref79399113"/>
      <w:r>
        <w:t xml:space="preserve">Figure </w:t>
      </w:r>
      <w:fldSimple w:instr=" SEQ Figure \* ARABIC ">
        <w:r w:rsidR="001726ED">
          <w:rPr>
            <w:noProof/>
          </w:rPr>
          <w:t>2</w:t>
        </w:r>
      </w:fldSimple>
      <w:bookmarkEnd w:id="1"/>
      <w:r>
        <w:t>:</w:t>
      </w:r>
      <w:r w:rsidR="00CD767F">
        <w:t xml:space="preserve"> </w:t>
      </w:r>
      <w:r w:rsidR="0097462D">
        <w:t>Columns in this heatmap indicate the</w:t>
      </w:r>
      <w:r>
        <w:t xml:space="preserve"> </w:t>
      </w:r>
      <w:r w:rsidR="0097462D">
        <w:t>p</w:t>
      </w:r>
      <w:r w:rsidR="00A354F9">
        <w:t>hysico chemical properties</w:t>
      </w:r>
      <w:r w:rsidR="00FF7930">
        <w:t xml:space="preserve"> and</w:t>
      </w:r>
      <w:r w:rsidR="00A354F9">
        <w:t xml:space="preserve"> measured/predicted values for </w:t>
      </w:r>
      <w:r w:rsidR="00BC60D9" w:rsidRPr="00BC60D9">
        <w:t>in vitro</w:t>
      </w:r>
      <w:r w:rsidR="00A354F9">
        <w:t xml:space="preserve"> TK (intrinsic hepatic clearance</w:t>
      </w:r>
      <w:r w:rsidR="00FF7930">
        <w:t xml:space="preserve">, </w:t>
      </w:r>
      <w:r w:rsidR="0097462D">
        <w:t>Cl</w:t>
      </w:r>
      <w:r w:rsidR="0097462D" w:rsidRPr="0097462D">
        <w:rPr>
          <w:vertAlign w:val="subscript"/>
        </w:rPr>
        <w:t>int</w:t>
      </w:r>
      <w:r w:rsidR="0097462D">
        <w:t>,</w:t>
      </w:r>
      <w:r w:rsidR="00531A67">
        <w:t xml:space="preserve"> </w:t>
      </w:r>
      <w:r w:rsidR="00A354F9">
        <w:t>and fraction unbound in plasma</w:t>
      </w:r>
      <w:r w:rsidR="00531A67">
        <w:t>,</w:t>
      </w:r>
      <w:r w:rsidR="00A354F9">
        <w:t xml:space="preserve"> </w:t>
      </w:r>
      <w:r w:rsidR="005A1C73">
        <w:t>f</w:t>
      </w:r>
      <w:r w:rsidR="00A354F9" w:rsidRPr="0097462D">
        <w:rPr>
          <w:vertAlign w:val="subscript"/>
        </w:rPr>
        <w:t>up</w:t>
      </w:r>
      <w:r w:rsidR="00A354F9">
        <w:t xml:space="preserve">). </w:t>
      </w:r>
      <w:r w:rsidR="0097462D">
        <w:t xml:space="preserve">Each row corresponds to one of the 83 chemicals. The </w:t>
      </w:r>
      <w:r w:rsidR="00BC60D9" w:rsidRPr="00BC60D9">
        <w:t>in vitro</w:t>
      </w:r>
      <w:r w:rsidR="0097462D">
        <w:t xml:space="preserve"> TK measurements (“Human.Clint.InVitro” and “Human.Fup.InvItro”) and predictions for these values from the various QSPRs (</w:t>
      </w:r>
      <w:r w:rsidR="0097462D">
        <w:fldChar w:fldCharType="begin"/>
      </w:r>
      <w:r w:rsidR="0097462D">
        <w:instrText xml:space="preserve"> REF _Ref79323992 \h  \* MERGEFORMAT </w:instrText>
      </w:r>
      <w:r w:rsidR="0097462D">
        <w:fldChar w:fldCharType="separate"/>
      </w:r>
      <w:r w:rsidR="001726ED">
        <w:t xml:space="preserve">Table </w:t>
      </w:r>
      <w:r w:rsidR="001726ED">
        <w:rPr>
          <w:noProof/>
        </w:rPr>
        <w:t>2</w:t>
      </w:r>
      <w:r w:rsidR="0097462D">
        <w:fldChar w:fldCharType="end"/>
      </w:r>
      <w:r w:rsidR="0097462D">
        <w:t>) are indicated by name.</w:t>
      </w:r>
      <w:r w:rsidR="00FF4817">
        <w:t xml:space="preserve"> </w:t>
      </w:r>
      <w:r w:rsidR="00CD35A4">
        <w:t>Data are normalized on a per column basis by centering (</w:t>
      </w:r>
      <w:r w:rsidR="00A354F9">
        <w:t>subtracting</w:t>
      </w:r>
      <w:r w:rsidR="00CD35A4">
        <w:t xml:space="preserve"> the mean) and scaling (by standard deviation). </w:t>
      </w:r>
      <w:r w:rsidR="0097462D">
        <w:t>Thus, the "Value" of each entry in heatmap indicates the number of standard deviations from the mean. Blank values indicate no prediction.</w:t>
      </w:r>
    </w:p>
    <w:p w14:paraId="7CE58612" w14:textId="24478625" w:rsidR="0099600E" w:rsidRDefault="0099600E" w:rsidP="00BC60D9">
      <w:r>
        <w:br w:type="page"/>
      </w:r>
    </w:p>
    <w:p w14:paraId="66F1F768" w14:textId="77777777" w:rsidR="0099600E" w:rsidRDefault="0099600E" w:rsidP="00BC60D9"/>
    <w:p w14:paraId="265A8935" w14:textId="77777777" w:rsidR="0099600E" w:rsidRPr="0099600E" w:rsidRDefault="0099600E" w:rsidP="00BC60D9"/>
    <w:p w14:paraId="16E85543" w14:textId="07F17717" w:rsidR="00010F9B" w:rsidRDefault="00010F9B" w:rsidP="00BC60D9"/>
    <w:p w14:paraId="44ED8B6D" w14:textId="288F4DDC" w:rsidR="0087683C" w:rsidRPr="0087683C" w:rsidRDefault="00161181" w:rsidP="0087683C">
      <w:pPr>
        <w:pStyle w:val="NormalWeb"/>
      </w:pPr>
      <w:r>
        <w:rPr>
          <w:noProof/>
        </w:rPr>
        <w:t>\</w:t>
      </w:r>
      <w:r w:rsidRPr="00161181">
        <w:t xml:space="preserve"> </w:t>
      </w:r>
      <w:r w:rsidR="0087683C" w:rsidRPr="0087683C">
        <w:rPr>
          <w:noProof/>
        </w:rPr>
        <w:drawing>
          <wp:inline distT="0" distB="0" distL="0" distR="0" wp14:anchorId="2670800F" wp14:editId="01196985">
            <wp:extent cx="5943600" cy="396367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63670"/>
                    </a:xfrm>
                    <a:prstGeom prst="rect">
                      <a:avLst/>
                    </a:prstGeom>
                    <a:noFill/>
                    <a:ln>
                      <a:noFill/>
                    </a:ln>
                  </pic:spPr>
                </pic:pic>
              </a:graphicData>
            </a:graphic>
          </wp:inline>
        </w:drawing>
      </w:r>
    </w:p>
    <w:p w14:paraId="0D660E0C" w14:textId="0BEFD084" w:rsidR="000D576E" w:rsidRDefault="00010F9B" w:rsidP="00BC60D9">
      <w:pPr>
        <w:pStyle w:val="Caption"/>
      </w:pPr>
      <w:bookmarkStart w:id="2" w:name="_Ref79402600"/>
      <w:r>
        <w:t xml:space="preserve">Figure </w:t>
      </w:r>
      <w:fldSimple w:instr=" SEQ Figure \* ARABIC ">
        <w:r w:rsidR="001726ED">
          <w:rPr>
            <w:noProof/>
          </w:rPr>
          <w:t>3</w:t>
        </w:r>
      </w:fldSimple>
      <w:bookmarkEnd w:id="2"/>
      <w:r>
        <w:t xml:space="preserve">: Evaluation of Predictions for Intrinsic </w:t>
      </w:r>
      <w:r w:rsidRPr="001E2AC4">
        <w:t>Hepatic Clearance (Cl</w:t>
      </w:r>
      <w:r w:rsidRPr="001E2AC4">
        <w:rPr>
          <w:vertAlign w:val="subscript"/>
        </w:rPr>
        <w:t>int</w:t>
      </w:r>
      <w:r w:rsidR="00582F49" w:rsidRPr="001E2AC4">
        <w:t>). Z</w:t>
      </w:r>
      <w:r w:rsidR="00D2159D" w:rsidRPr="001E2AC4">
        <w:t>ero values were plotted at 10</w:t>
      </w:r>
      <w:r w:rsidR="00D2159D" w:rsidRPr="001E2AC4">
        <w:rPr>
          <w:vertAlign w:val="superscript"/>
        </w:rPr>
        <w:t>-</w:t>
      </w:r>
      <w:r w:rsidR="00A61E39" w:rsidRPr="001E2AC4">
        <w:rPr>
          <w:vertAlign w:val="superscript"/>
        </w:rPr>
        <w:t>1</w:t>
      </w:r>
      <w:r w:rsidR="00D2159D" w:rsidRPr="001E2AC4">
        <w:t xml:space="preserve">, the solid line indicates identity (1:1) while the dashed lines indicate </w:t>
      </w:r>
      <w:r w:rsidR="00582F49">
        <w:t>3.2</w:t>
      </w:r>
      <w:r w:rsidR="00D2159D" w:rsidRPr="001E2AC4">
        <w:t xml:space="preserve">-fold difference. </w:t>
      </w:r>
    </w:p>
    <w:p w14:paraId="223FE1AB" w14:textId="429F398B" w:rsidR="00010F9B" w:rsidRDefault="000D576E" w:rsidP="00BC60D9">
      <w:r>
        <w:br w:type="page"/>
      </w:r>
    </w:p>
    <w:p w14:paraId="3F620AA0" w14:textId="77777777" w:rsidR="00010F9B" w:rsidRDefault="00010F9B" w:rsidP="00BC60D9">
      <w:pPr>
        <w:pStyle w:val="Caption"/>
      </w:pPr>
    </w:p>
    <w:p w14:paraId="1875A8A9" w14:textId="555BEA79" w:rsidR="0087683C" w:rsidRPr="0087683C" w:rsidRDefault="0087683C" w:rsidP="0087683C">
      <w:pPr>
        <w:spacing w:before="100" w:beforeAutospacing="1" w:after="100" w:afterAutospacing="1" w:line="240" w:lineRule="auto"/>
        <w:jc w:val="left"/>
        <w:rPr>
          <w:rFonts w:ascii="Times New Roman" w:eastAsia="Times New Roman" w:hAnsi="Times New Roman" w:cs="Times New Roman"/>
          <w:sz w:val="24"/>
          <w:szCs w:val="24"/>
        </w:rPr>
      </w:pPr>
      <w:r w:rsidRPr="0087683C">
        <w:rPr>
          <w:rFonts w:ascii="Times New Roman" w:eastAsia="Times New Roman" w:hAnsi="Times New Roman" w:cs="Times New Roman"/>
          <w:noProof/>
          <w:sz w:val="24"/>
          <w:szCs w:val="24"/>
        </w:rPr>
        <w:drawing>
          <wp:inline distT="0" distB="0" distL="0" distR="0" wp14:anchorId="17B867E0" wp14:editId="6E0641DB">
            <wp:extent cx="5943600" cy="3963670"/>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963670"/>
                    </a:xfrm>
                    <a:prstGeom prst="rect">
                      <a:avLst/>
                    </a:prstGeom>
                    <a:noFill/>
                    <a:ln>
                      <a:noFill/>
                    </a:ln>
                  </pic:spPr>
                </pic:pic>
              </a:graphicData>
            </a:graphic>
          </wp:inline>
        </w:drawing>
      </w:r>
    </w:p>
    <w:p w14:paraId="4DF04205" w14:textId="1F46D5C9" w:rsidR="00010F9B" w:rsidRDefault="00010F9B" w:rsidP="00BC60D9">
      <w:pPr>
        <w:pStyle w:val="Caption"/>
      </w:pPr>
      <w:bookmarkStart w:id="3" w:name="_Ref79402605"/>
      <w:r>
        <w:t xml:space="preserve">Figure </w:t>
      </w:r>
      <w:fldSimple w:instr=" SEQ Figure \* ARABIC ">
        <w:r w:rsidR="001726ED">
          <w:rPr>
            <w:noProof/>
          </w:rPr>
          <w:t>4</w:t>
        </w:r>
      </w:fldSimple>
      <w:bookmarkEnd w:id="3"/>
      <w:r>
        <w:t xml:space="preserve">: Evaluation of Predictions for </w:t>
      </w:r>
      <w:r w:rsidR="00EF73D4">
        <w:t>Fraction Unbound in Plasma</w:t>
      </w:r>
      <w:r>
        <w:t xml:space="preserve"> (</w:t>
      </w:r>
      <w:r w:rsidR="00A770BF" w:rsidRPr="00894D0E">
        <w:t>f</w:t>
      </w:r>
      <w:r w:rsidR="00A770BF" w:rsidRPr="00894D0E">
        <w:rPr>
          <w:vertAlign w:val="subscript"/>
        </w:rPr>
        <w:t>up</w:t>
      </w:r>
      <w:r w:rsidRPr="00894D0E">
        <w:t>)</w:t>
      </w:r>
      <w:r w:rsidR="007C3584" w:rsidRPr="00894D0E">
        <w:t xml:space="preserve">. </w:t>
      </w:r>
      <w:r w:rsidR="00894D0E" w:rsidRPr="00894D0E">
        <w:t>Z</w:t>
      </w:r>
      <w:r w:rsidR="007C3584" w:rsidRPr="001E2AC4">
        <w:t>ero values were plotted at 10</w:t>
      </w:r>
      <w:r w:rsidR="007C3584" w:rsidRPr="001E2AC4">
        <w:rPr>
          <w:vertAlign w:val="superscript"/>
        </w:rPr>
        <w:t>-4</w:t>
      </w:r>
      <w:r w:rsidR="00D2159D" w:rsidRPr="001E2AC4">
        <w:t xml:space="preserve">, </w:t>
      </w:r>
      <w:r w:rsidR="00D2159D" w:rsidRPr="00894D0E">
        <w:t>the solid line indicates identity (1:1) while the dashed lines indicate</w:t>
      </w:r>
      <w:r w:rsidR="00894D0E">
        <w:t xml:space="preserve"> 3.2</w:t>
      </w:r>
      <w:r w:rsidR="00D2159D" w:rsidRPr="00894D0E">
        <w:t xml:space="preserve">-fold </w:t>
      </w:r>
      <w:r w:rsidR="004F67DD" w:rsidRPr="00894D0E">
        <w:t>difference.</w:t>
      </w:r>
    </w:p>
    <w:p w14:paraId="6E87F913" w14:textId="64F7CAC8" w:rsidR="0099600E" w:rsidRDefault="0099600E" w:rsidP="00BC60D9">
      <w:r>
        <w:br w:type="page"/>
      </w:r>
    </w:p>
    <w:p w14:paraId="112B4462" w14:textId="5D11C384" w:rsidR="0099600E" w:rsidRDefault="0099600E" w:rsidP="00BC60D9">
      <w:pPr>
        <w:rPr>
          <w:noProof/>
        </w:rPr>
      </w:pPr>
      <w:r w:rsidRPr="0099600E">
        <w:rPr>
          <w:noProof/>
        </w:rPr>
        <w:lastRenderedPageBreak/>
        <w:t xml:space="preserve"> </w:t>
      </w:r>
    </w:p>
    <w:p w14:paraId="3A7D97E3" w14:textId="45760F4D" w:rsidR="0099600E" w:rsidRDefault="0099600E" w:rsidP="00BC60D9"/>
    <w:p w14:paraId="76B006C5" w14:textId="72D7E9DD" w:rsidR="0087683C" w:rsidRPr="0087683C" w:rsidRDefault="0087683C" w:rsidP="0087683C">
      <w:pPr>
        <w:spacing w:before="100" w:beforeAutospacing="1" w:after="100" w:afterAutospacing="1" w:line="240" w:lineRule="auto"/>
        <w:jc w:val="left"/>
        <w:rPr>
          <w:rFonts w:ascii="Times New Roman" w:eastAsia="Times New Roman" w:hAnsi="Times New Roman" w:cs="Times New Roman"/>
          <w:sz w:val="24"/>
          <w:szCs w:val="24"/>
        </w:rPr>
      </w:pPr>
      <w:bookmarkStart w:id="4" w:name="_Ref79402802"/>
      <w:r w:rsidRPr="0087683C">
        <w:rPr>
          <w:rFonts w:ascii="Times New Roman" w:eastAsia="Times New Roman" w:hAnsi="Times New Roman" w:cs="Times New Roman"/>
          <w:noProof/>
          <w:sz w:val="24"/>
          <w:szCs w:val="24"/>
        </w:rPr>
        <w:drawing>
          <wp:inline distT="0" distB="0" distL="0" distR="0" wp14:anchorId="79EF918F" wp14:editId="1E459232">
            <wp:extent cx="5943600" cy="5943600"/>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E47FD39" w14:textId="2BED9147" w:rsidR="0099600E" w:rsidRDefault="0099600E" w:rsidP="00BC60D9">
      <w:pPr>
        <w:pStyle w:val="Caption"/>
      </w:pPr>
      <w:bookmarkStart w:id="5" w:name="_Ref167358395"/>
      <w:r>
        <w:t xml:space="preserve">Figure </w:t>
      </w:r>
      <w:fldSimple w:instr=" SEQ Figure \* ARABIC ">
        <w:r w:rsidR="001726ED">
          <w:rPr>
            <w:noProof/>
          </w:rPr>
          <w:t>5</w:t>
        </w:r>
      </w:fldSimple>
      <w:bookmarkEnd w:id="4"/>
      <w:bookmarkEnd w:id="5"/>
      <w:r>
        <w:t xml:space="preserve">: </w:t>
      </w:r>
      <w:r w:rsidR="00DF4D38">
        <w:t xml:space="preserve">Comparison of </w:t>
      </w:r>
      <w:r w:rsidR="00BC60D9" w:rsidRPr="00BC60D9">
        <w:t>in vivo</w:t>
      </w:r>
      <w:r w:rsidR="00DF4D38">
        <w:t xml:space="preserve"> measured chemical concentration vs. time (CvT) data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rsidR="00DF4D38">
        <w:t xml:space="preserve"> vs. predictions for empirical models fit to the data</w:t>
      </w:r>
      <w:r>
        <w:t xml:space="preserve"> (“</w:t>
      </w:r>
      <w:r w:rsidR="00BC60D9" w:rsidRPr="00BC60D9">
        <w:t>In vivo</w:t>
      </w:r>
      <w:r w:rsidR="0045162B">
        <w:t xml:space="preserve"> Fits</w:t>
      </w:r>
      <w:r>
        <w:t xml:space="preserve">”), and </w:t>
      </w:r>
      <w:r w:rsidR="00DF4D38">
        <w:t>predictions for a</w:t>
      </w:r>
      <w:r>
        <w:t xml:space="preserve"> PB</w:t>
      </w:r>
      <w:r w:rsidR="00DF4D38">
        <w:t>T</w:t>
      </w:r>
      <w:r>
        <w:t xml:space="preserve">K model (“HTTK”) parameterized with chemical specific values either measured </w:t>
      </w:r>
      <w:r w:rsidR="00BC60D9" w:rsidRPr="00BC60D9">
        <w:t>in vitro</w:t>
      </w:r>
      <w:r>
        <w:t xml:space="preserve"> (“HTTK-InVitro”) or predicted with various QSPRs.</w:t>
      </w:r>
      <w:r w:rsidR="00CC7B2D">
        <w:t xml:space="preserve"> </w:t>
      </w:r>
      <w:r w:rsidR="00B96EEE">
        <w:t xml:space="preserve">In each sub-plot the y-axis shows the measured data while the x-axis shows the predictions made using chemical-specific parameters from the various sources. </w:t>
      </w:r>
      <w:r w:rsidR="00CC7B2D">
        <w:t>The solid line indicates identity (1:1) while the dashed lines indicate ten-fold difference.</w:t>
      </w:r>
    </w:p>
    <w:p w14:paraId="562E90FC" w14:textId="42EE5D51" w:rsidR="00A962AE" w:rsidRDefault="00A962AE" w:rsidP="00BC60D9">
      <w:pPr>
        <w:rPr>
          <w:color w:val="44546A" w:themeColor="text2"/>
          <w:sz w:val="18"/>
          <w:szCs w:val="18"/>
        </w:rPr>
      </w:pPr>
      <w:r>
        <w:br w:type="page"/>
      </w:r>
    </w:p>
    <w:p w14:paraId="575979DA" w14:textId="62DBFA74" w:rsidR="0087683C" w:rsidRPr="0087683C" w:rsidRDefault="0087683C" w:rsidP="0087683C">
      <w:pPr>
        <w:spacing w:before="100" w:beforeAutospacing="1" w:after="100" w:afterAutospacing="1" w:line="240" w:lineRule="auto"/>
        <w:jc w:val="left"/>
        <w:rPr>
          <w:rFonts w:ascii="Times New Roman" w:eastAsia="Times New Roman" w:hAnsi="Times New Roman" w:cs="Times New Roman"/>
          <w:sz w:val="24"/>
          <w:szCs w:val="24"/>
        </w:rPr>
      </w:pPr>
      <w:r w:rsidRPr="0087683C">
        <w:rPr>
          <w:rFonts w:ascii="Times New Roman" w:eastAsia="Times New Roman" w:hAnsi="Times New Roman" w:cs="Times New Roman"/>
          <w:noProof/>
          <w:sz w:val="24"/>
          <w:szCs w:val="24"/>
        </w:rPr>
        <w:lastRenderedPageBreak/>
        <w:drawing>
          <wp:inline distT="0" distB="0" distL="0" distR="0" wp14:anchorId="15D63FC7" wp14:editId="47495202">
            <wp:extent cx="5712460" cy="762317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2460" cy="7623175"/>
                    </a:xfrm>
                    <a:prstGeom prst="rect">
                      <a:avLst/>
                    </a:prstGeom>
                    <a:noFill/>
                    <a:ln>
                      <a:noFill/>
                    </a:ln>
                  </pic:spPr>
                </pic:pic>
              </a:graphicData>
            </a:graphic>
          </wp:inline>
        </w:drawing>
      </w:r>
    </w:p>
    <w:p w14:paraId="4A661D72" w14:textId="53914FE1" w:rsidR="00055F79" w:rsidRDefault="006158EA" w:rsidP="00BC60D9">
      <w:pPr>
        <w:pStyle w:val="Caption"/>
      </w:pPr>
      <w:bookmarkStart w:id="6" w:name="_Ref79402840"/>
      <w:r>
        <w:t xml:space="preserve">Figure </w:t>
      </w:r>
      <w:fldSimple w:instr=" SEQ Figure \* ARABIC ">
        <w:r w:rsidR="001726ED">
          <w:rPr>
            <w:noProof/>
          </w:rPr>
          <w:t>6</w:t>
        </w:r>
      </w:fldSimple>
      <w:bookmarkEnd w:id="6"/>
      <w:r>
        <w:t xml:space="preserve">: </w:t>
      </w:r>
      <w:r w:rsidRPr="006158EA">
        <w:t xml:space="preserve">Chemical-Specific RMSLE for </w:t>
      </w:r>
      <w:r w:rsidR="00BC60D9" w:rsidRPr="00BC60D9">
        <w:t>In vivo</w:t>
      </w:r>
      <w:r w:rsidRPr="006158EA">
        <w:t xml:space="preserve"> CvT Data</w:t>
      </w:r>
      <w:r>
        <w:t>.</w:t>
      </w:r>
      <w:r w:rsidR="00AB2E8E">
        <w:t xml:space="preserve"> </w:t>
      </w:r>
      <w:r w:rsidR="00AB2E8E" w:rsidRPr="00AB2E8E">
        <w:t>The upper and lower extent of the box for each model indicates the 25th to 75th quantiles, the mid-line indicates the median (50th quantile) and vertical line indicates 1.5x the range of the box.</w:t>
      </w:r>
    </w:p>
    <w:p w14:paraId="686D5D87" w14:textId="6DA5C2F6" w:rsidR="0087683C" w:rsidRPr="0087683C" w:rsidRDefault="00055F79" w:rsidP="0087683C">
      <w:pPr>
        <w:pStyle w:val="NormalWeb"/>
      </w:pPr>
      <w:r>
        <w:br w:type="page"/>
      </w:r>
      <w:r w:rsidR="0087683C" w:rsidRPr="0087683C">
        <w:rPr>
          <w:noProof/>
        </w:rPr>
        <w:lastRenderedPageBreak/>
        <w:drawing>
          <wp:inline distT="0" distB="0" distL="0" distR="0" wp14:anchorId="1709A78C" wp14:editId="20FCD35E">
            <wp:extent cx="5943600" cy="3714115"/>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714115"/>
                    </a:xfrm>
                    <a:prstGeom prst="rect">
                      <a:avLst/>
                    </a:prstGeom>
                    <a:noFill/>
                    <a:ln>
                      <a:noFill/>
                    </a:ln>
                  </pic:spPr>
                </pic:pic>
              </a:graphicData>
            </a:graphic>
          </wp:inline>
        </w:drawing>
      </w:r>
    </w:p>
    <w:p w14:paraId="6F2160C1" w14:textId="3AAAB6F7" w:rsidR="003B462D" w:rsidRPr="0099600E" w:rsidRDefault="00DA1350" w:rsidP="00BC60D9">
      <w:pPr>
        <w:pStyle w:val="Caption"/>
      </w:pPr>
      <w:bookmarkStart w:id="7" w:name="_Ref81406251"/>
      <w:r>
        <w:t xml:space="preserve">Figure </w:t>
      </w:r>
      <w:fldSimple w:instr=" SEQ Figure \* ARABIC ">
        <w:r w:rsidR="001726ED">
          <w:rPr>
            <w:noProof/>
          </w:rPr>
          <w:t>7</w:t>
        </w:r>
      </w:fldSimple>
      <w:bookmarkEnd w:id="7"/>
      <w:r>
        <w:t xml:space="preserve">: </w:t>
      </w:r>
      <w:r w:rsidR="008032B6">
        <w:t>Values in this heatmap are the root mean squared log</w:t>
      </w:r>
      <w:r w:rsidR="008032B6" w:rsidRPr="008032B6">
        <w:rPr>
          <w:vertAlign w:val="subscript"/>
        </w:rPr>
        <w:t>10</w:t>
      </w:r>
      <w:r w:rsidR="008032B6">
        <w:t xml:space="preserve"> error (RMSLE) by chemical and predictor (that is, lighter indicates better predictive ability). The columns indicate different evaluation chemicals. The rows give the different prediction methods: </w:t>
      </w:r>
      <w:r>
        <w:t>The empirical fits to the data are given by “</w:t>
      </w:r>
      <w:r w:rsidR="00BC60D9" w:rsidRPr="00BC60D9">
        <w:t>In vivo</w:t>
      </w:r>
      <w:r w:rsidR="009F5EB9">
        <w:t xml:space="preserve"> Fits”</w:t>
      </w:r>
      <w:r>
        <w:t>. All other values are calculated using the HTTK PBTK model and either measured values “</w:t>
      </w:r>
      <w:r w:rsidR="00BC60D9" w:rsidRPr="00BC60D9">
        <w:t>In vitro</w:t>
      </w:r>
      <w:r>
        <w:t>”, y-randomized measured values (“Y-Random”) or the various QSPRS.</w:t>
      </w:r>
    </w:p>
    <w:p w14:paraId="50D2EE5D" w14:textId="77777777" w:rsidR="003B462D" w:rsidRPr="007903C4" w:rsidRDefault="003B462D" w:rsidP="00BC60D9"/>
    <w:p w14:paraId="5E358DEC" w14:textId="4260476F" w:rsidR="004E0FBD" w:rsidRDefault="00A962AE" w:rsidP="00BC60D9">
      <w:pPr>
        <w:pStyle w:val="Heading1"/>
      </w:pPr>
      <w:r>
        <w:br w:type="page"/>
      </w:r>
      <w:r w:rsidR="00226A41">
        <w:lastRenderedPageBreak/>
        <w:t>Table</w:t>
      </w:r>
      <w:r w:rsidR="004E0FBD">
        <w:t>s</w:t>
      </w:r>
    </w:p>
    <w:p w14:paraId="37CAA750" w14:textId="77281153" w:rsidR="00FA0300" w:rsidRDefault="00FA0300" w:rsidP="00BC60D9">
      <w:pPr>
        <w:pStyle w:val="Caption"/>
      </w:pPr>
      <w:bookmarkStart w:id="8" w:name="_Ref79324002"/>
      <w:r>
        <w:t xml:space="preserve">Table </w:t>
      </w:r>
      <w:fldSimple w:instr=" SEQ Table \* ARABIC ">
        <w:r w:rsidR="001726ED">
          <w:rPr>
            <w:noProof/>
          </w:rPr>
          <w:t>1</w:t>
        </w:r>
      </w:fldSimple>
      <w:bookmarkEnd w:id="8"/>
      <w:r>
        <w:t xml:space="preserve"> Three Levels of Evaluation were performed</w:t>
      </w:r>
    </w:p>
    <w:tbl>
      <w:tblPr>
        <w:tblW w:w="9514" w:type="dxa"/>
        <w:tblCellMar>
          <w:left w:w="0" w:type="dxa"/>
          <w:right w:w="0" w:type="dxa"/>
        </w:tblCellMar>
        <w:tblLook w:val="04A0" w:firstRow="1" w:lastRow="0" w:firstColumn="1" w:lastColumn="0" w:noHBand="0" w:noVBand="1"/>
      </w:tblPr>
      <w:tblGrid>
        <w:gridCol w:w="1882"/>
        <w:gridCol w:w="3128"/>
        <w:gridCol w:w="1666"/>
        <w:gridCol w:w="1295"/>
        <w:gridCol w:w="1543"/>
      </w:tblGrid>
      <w:tr w:rsidR="00866276" w:rsidRPr="00FA0300" w14:paraId="01D9A5B7" w14:textId="49B59A41" w:rsidTr="001E2AC4">
        <w:trPr>
          <w:trHeight w:val="188"/>
        </w:trPr>
        <w:tc>
          <w:tcPr>
            <w:tcW w:w="1882"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42DFCDF6" w14:textId="77777777" w:rsidR="00866276" w:rsidRPr="001B5AB5" w:rsidRDefault="00866276" w:rsidP="00BC60D9">
            <w:r w:rsidRPr="001B5AB5">
              <w:t> Evaluation</w:t>
            </w:r>
          </w:p>
        </w:tc>
        <w:tc>
          <w:tcPr>
            <w:tcW w:w="312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1EED39A6" w14:textId="77777777" w:rsidR="00866276" w:rsidRPr="001B5AB5" w:rsidRDefault="00866276" w:rsidP="00BC60D9">
            <w:r w:rsidRPr="001B5AB5">
              <w:t>TK Quantities</w:t>
            </w:r>
          </w:p>
        </w:tc>
        <w:tc>
          <w:tcPr>
            <w:tcW w:w="166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0DC962A2" w14:textId="16F32B8A" w:rsidR="00866276" w:rsidRPr="001B5AB5" w:rsidRDefault="00866276" w:rsidP="00BC60D9">
            <w:r w:rsidRPr="001B5AB5">
              <w:t>Chemicals for Evaluation</w:t>
            </w:r>
          </w:p>
        </w:tc>
        <w:tc>
          <w:tcPr>
            <w:tcW w:w="1295" w:type="dxa"/>
            <w:tcBorders>
              <w:top w:val="single" w:sz="8" w:space="0" w:color="FFFFFF"/>
              <w:left w:val="single" w:sz="8" w:space="0" w:color="FFFFFF"/>
              <w:bottom w:val="single" w:sz="24" w:space="0" w:color="FFFFFF"/>
              <w:right w:val="single" w:sz="8" w:space="0" w:color="FFFFFF"/>
            </w:tcBorders>
            <w:shd w:val="clear" w:color="auto" w:fill="4472C4"/>
          </w:tcPr>
          <w:p w14:paraId="1FDBDA9E" w14:textId="56AF252A" w:rsidR="00866276" w:rsidRPr="001B5AB5" w:rsidRDefault="00866276" w:rsidP="00BC60D9">
            <w:r>
              <w:t>QSPR Models Evaluated</w:t>
            </w:r>
          </w:p>
        </w:tc>
        <w:tc>
          <w:tcPr>
            <w:tcW w:w="1543" w:type="dxa"/>
            <w:tcBorders>
              <w:top w:val="single" w:sz="8" w:space="0" w:color="FFFFFF"/>
              <w:left w:val="single" w:sz="8" w:space="0" w:color="FFFFFF"/>
              <w:bottom w:val="single" w:sz="24" w:space="0" w:color="FFFFFF"/>
              <w:right w:val="single" w:sz="8" w:space="0" w:color="FFFFFF"/>
            </w:tcBorders>
            <w:shd w:val="clear" w:color="auto" w:fill="4472C4"/>
          </w:tcPr>
          <w:p w14:paraId="56EB89E7" w14:textId="24EFD56F" w:rsidR="00866276" w:rsidRPr="001B5AB5" w:rsidRDefault="00866276" w:rsidP="00BC60D9">
            <w:r w:rsidRPr="001B5AB5">
              <w:t>Reference</w:t>
            </w:r>
          </w:p>
        </w:tc>
      </w:tr>
      <w:tr w:rsidR="00866276" w:rsidRPr="00FA0300" w14:paraId="5CED957F" w14:textId="5A8F6C15" w:rsidTr="001E2AC4">
        <w:tc>
          <w:tcPr>
            <w:tcW w:w="1882"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15B70E30" w14:textId="77777777" w:rsidR="00866276" w:rsidRPr="001B5AB5" w:rsidRDefault="00866276" w:rsidP="00BC60D9">
            <w:r w:rsidRPr="001B5AB5">
              <w:t xml:space="preserve">Level 1 </w:t>
            </w:r>
          </w:p>
        </w:tc>
        <w:tc>
          <w:tcPr>
            <w:tcW w:w="312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AA7FD77" w14:textId="67A06D4A" w:rsidR="00866276" w:rsidRPr="00FA0300" w:rsidRDefault="00BC60D9" w:rsidP="00BC60D9">
            <w:r w:rsidRPr="00BC60D9">
              <w:rPr>
                <w:i/>
                <w:iCs/>
              </w:rPr>
              <w:t>In vitro</w:t>
            </w:r>
            <w:r w:rsidR="00866276" w:rsidRPr="00FA0300">
              <w:rPr>
                <w:i/>
                <w:iCs/>
              </w:rPr>
              <w:t xml:space="preserve"> </w:t>
            </w:r>
            <w:r w:rsidR="00866276" w:rsidRPr="00FA0300">
              <w:t>TK Measurements</w:t>
            </w:r>
          </w:p>
          <w:p w14:paraId="09B3874A" w14:textId="77777777" w:rsidR="00866276" w:rsidRPr="00FA0300" w:rsidRDefault="00866276" w:rsidP="00BC60D9">
            <w:r w:rsidRPr="00FA0300">
              <w:t>(f</w:t>
            </w:r>
            <w:r w:rsidRPr="00FA0300">
              <w:rPr>
                <w:vertAlign w:val="subscript"/>
              </w:rPr>
              <w:t>up</w:t>
            </w:r>
            <w:r w:rsidRPr="00FA0300">
              <w:t>, Cl</w:t>
            </w:r>
            <w:r w:rsidRPr="00FA0300">
              <w:rPr>
                <w:vertAlign w:val="subscript"/>
              </w:rPr>
              <w:t>int</w:t>
            </w:r>
            <w:r w:rsidRPr="00FA0300">
              <w:t>)</w:t>
            </w:r>
          </w:p>
        </w:tc>
        <w:tc>
          <w:tcPr>
            <w:tcW w:w="166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759D92E" w14:textId="180E2150" w:rsidR="00866276" w:rsidRPr="00FA0300" w:rsidRDefault="00866276" w:rsidP="00BC60D9">
            <w:r>
              <w:t>6</w:t>
            </w:r>
            <w:r w:rsidR="005668BF">
              <w:t xml:space="preserve">4 </w:t>
            </w:r>
            <w:r>
              <w:t xml:space="preserve">with Measured </w:t>
            </w:r>
            <w:r w:rsidR="00BC60D9" w:rsidRPr="00BC60D9">
              <w:rPr>
                <w:i/>
              </w:rPr>
              <w:t>In vitro</w:t>
            </w:r>
            <w:r>
              <w:t xml:space="preserve"> Data</w:t>
            </w:r>
          </w:p>
        </w:tc>
        <w:tc>
          <w:tcPr>
            <w:tcW w:w="1295" w:type="dxa"/>
            <w:tcBorders>
              <w:top w:val="single" w:sz="24" w:space="0" w:color="FFFFFF"/>
              <w:left w:val="single" w:sz="8" w:space="0" w:color="FFFFFF"/>
              <w:bottom w:val="single" w:sz="8" w:space="0" w:color="FFFFFF"/>
              <w:right w:val="single" w:sz="8" w:space="0" w:color="FFFFFF"/>
            </w:tcBorders>
            <w:shd w:val="clear" w:color="auto" w:fill="CFD5EA"/>
          </w:tcPr>
          <w:p w14:paraId="5AB92491" w14:textId="1A26715A" w:rsidR="00866276" w:rsidRDefault="00866276" w:rsidP="00BC60D9">
            <w:r>
              <w:t xml:space="preserve">4 (fup), </w:t>
            </w:r>
            <w:r>
              <w:br/>
              <w:t>5 (Clint)</w:t>
            </w:r>
          </w:p>
        </w:tc>
        <w:tc>
          <w:tcPr>
            <w:tcW w:w="1543" w:type="dxa"/>
            <w:tcBorders>
              <w:top w:val="single" w:sz="24" w:space="0" w:color="FFFFFF"/>
              <w:left w:val="single" w:sz="8" w:space="0" w:color="FFFFFF"/>
              <w:bottom w:val="single" w:sz="8" w:space="0" w:color="FFFFFF"/>
              <w:right w:val="single" w:sz="8" w:space="0" w:color="FFFFFF"/>
            </w:tcBorders>
            <w:shd w:val="clear" w:color="auto" w:fill="CFD5EA"/>
          </w:tcPr>
          <w:p w14:paraId="4B323E9D" w14:textId="505EAA53" w:rsidR="00866276" w:rsidRPr="00FA0300" w:rsidRDefault="00866276" w:rsidP="00BC60D9">
            <w:r>
              <w:fldChar w:fldCharType="begin"/>
            </w:r>
            <w:r>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fldChar w:fldCharType="separate"/>
            </w:r>
            <w:r>
              <w:rPr>
                <w:noProof/>
              </w:rPr>
              <w:t>[30]</w:t>
            </w:r>
            <w:r>
              <w:fldChar w:fldCharType="end"/>
            </w:r>
          </w:p>
        </w:tc>
      </w:tr>
      <w:tr w:rsidR="00866276" w:rsidRPr="00FA0300" w14:paraId="4EE1E61B" w14:textId="3B0B4D76" w:rsidTr="001E2AC4">
        <w:tc>
          <w:tcPr>
            <w:tcW w:w="1882"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218D1689" w14:textId="77777777" w:rsidR="00866276" w:rsidRPr="001B5AB5" w:rsidRDefault="00866276" w:rsidP="00BC60D9">
            <w:r w:rsidRPr="001B5AB5">
              <w:t>Level 2</w:t>
            </w:r>
          </w:p>
        </w:tc>
        <w:tc>
          <w:tcPr>
            <w:tcW w:w="312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CA640BD" w14:textId="77777777" w:rsidR="00866276" w:rsidRPr="00FA0300" w:rsidRDefault="00866276" w:rsidP="00BC60D9">
            <w:r w:rsidRPr="00FA0300">
              <w:t>TK Concentration vs. Time</w:t>
            </w:r>
          </w:p>
          <w:p w14:paraId="510E6AA0" w14:textId="77777777" w:rsidR="00866276" w:rsidRPr="00FA0300" w:rsidRDefault="00866276" w:rsidP="00BC60D9">
            <w:r w:rsidRPr="00FA0300">
              <w:t>(all points, C</w:t>
            </w:r>
            <w:r w:rsidRPr="00FA0300">
              <w:rPr>
                <w:vertAlign w:val="subscript"/>
              </w:rPr>
              <w:t>max</w:t>
            </w:r>
            <w:r w:rsidRPr="00FA0300">
              <w:t>, time-integral/AUC)</w:t>
            </w:r>
          </w:p>
        </w:tc>
        <w:tc>
          <w:tcPr>
            <w:tcW w:w="166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11D5F68" w14:textId="64C406AF" w:rsidR="00866276" w:rsidRPr="00FA0300" w:rsidRDefault="00866276" w:rsidP="00BC60D9">
            <w:r>
              <w:t>8</w:t>
            </w:r>
            <w:r w:rsidR="00CD4FBE">
              <w:t>8</w:t>
            </w:r>
            <w:r>
              <w:t xml:space="preserve"> with predictions across multiple QSPRs and empirical model fits</w:t>
            </w:r>
          </w:p>
        </w:tc>
        <w:tc>
          <w:tcPr>
            <w:tcW w:w="1295" w:type="dxa"/>
            <w:tcBorders>
              <w:top w:val="single" w:sz="8" w:space="0" w:color="FFFFFF"/>
              <w:left w:val="single" w:sz="8" w:space="0" w:color="FFFFFF"/>
              <w:bottom w:val="single" w:sz="8" w:space="0" w:color="FFFFFF"/>
              <w:right w:val="single" w:sz="8" w:space="0" w:color="FFFFFF"/>
            </w:tcBorders>
            <w:shd w:val="clear" w:color="auto" w:fill="E9EBF5"/>
          </w:tcPr>
          <w:p w14:paraId="61B32970" w14:textId="050C2D2A" w:rsidR="00866276" w:rsidRDefault="00866276" w:rsidP="00BC60D9">
            <w:r>
              <w:t>5 + Consensus</w:t>
            </w:r>
          </w:p>
        </w:tc>
        <w:tc>
          <w:tcPr>
            <w:tcW w:w="1543" w:type="dxa"/>
            <w:tcBorders>
              <w:top w:val="single" w:sz="8" w:space="0" w:color="FFFFFF"/>
              <w:left w:val="single" w:sz="8" w:space="0" w:color="FFFFFF"/>
              <w:bottom w:val="single" w:sz="8" w:space="0" w:color="FFFFFF"/>
              <w:right w:val="single" w:sz="8" w:space="0" w:color="FFFFFF"/>
            </w:tcBorders>
            <w:shd w:val="clear" w:color="auto" w:fill="E9EBF5"/>
          </w:tcPr>
          <w:p w14:paraId="3BA7792A" w14:textId="0BBCB688" w:rsidR="00866276" w:rsidRPr="00FA0300" w:rsidRDefault="00866276" w:rsidP="00BC60D9">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p>
        </w:tc>
      </w:tr>
      <w:tr w:rsidR="00866276" w:rsidRPr="00FA0300" w14:paraId="5F12B0D4" w14:textId="49FB7505" w:rsidTr="001E2AC4">
        <w:tc>
          <w:tcPr>
            <w:tcW w:w="1882"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4B458508" w14:textId="77777777" w:rsidR="00866276" w:rsidRPr="001B5AB5" w:rsidRDefault="00866276" w:rsidP="00BC60D9">
            <w:r w:rsidRPr="001B5AB5">
              <w:t>Level 3</w:t>
            </w:r>
          </w:p>
        </w:tc>
        <w:tc>
          <w:tcPr>
            <w:tcW w:w="312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50D5AF9" w14:textId="0CC8ABB0" w:rsidR="00866276" w:rsidRPr="00FA0300" w:rsidRDefault="00866276" w:rsidP="00BC60D9">
            <w:r w:rsidRPr="00FA0300">
              <w:t>Summary Statistics</w:t>
            </w:r>
          </w:p>
          <w:p w14:paraId="2C67DED8" w14:textId="77777777" w:rsidR="00866276" w:rsidRPr="00FA0300" w:rsidRDefault="00866276" w:rsidP="00BC60D9">
            <w:r w:rsidRPr="00FA0300">
              <w:t>(V</w:t>
            </w:r>
            <w:r w:rsidRPr="00FA0300">
              <w:rPr>
                <w:vertAlign w:val="subscript"/>
              </w:rPr>
              <w:t>d</w:t>
            </w:r>
            <w:r w:rsidRPr="00FA0300">
              <w:t>, t</w:t>
            </w:r>
            <w:r w:rsidRPr="00FA0300">
              <w:rPr>
                <w:vertAlign w:val="subscript"/>
              </w:rPr>
              <w:t>half</w:t>
            </w:r>
            <w:r w:rsidRPr="00FA0300">
              <w:t>, Cl</w:t>
            </w:r>
            <w:r w:rsidRPr="00FA0300">
              <w:rPr>
                <w:vertAlign w:val="subscript"/>
              </w:rPr>
              <w:t>tot</w:t>
            </w:r>
            <w:r w:rsidRPr="00FA0300">
              <w:t>)</w:t>
            </w:r>
          </w:p>
        </w:tc>
        <w:tc>
          <w:tcPr>
            <w:tcW w:w="166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7DCDCE3" w14:textId="18F828D5" w:rsidR="00866276" w:rsidRPr="00FA0300" w:rsidRDefault="00866276" w:rsidP="00BC60D9">
            <w:r>
              <w:t>8</w:t>
            </w:r>
            <w:r w:rsidR="00CD4FBE">
              <w:t>8</w:t>
            </w:r>
          </w:p>
        </w:tc>
        <w:tc>
          <w:tcPr>
            <w:tcW w:w="1295" w:type="dxa"/>
            <w:tcBorders>
              <w:top w:val="single" w:sz="8" w:space="0" w:color="FFFFFF"/>
              <w:left w:val="single" w:sz="8" w:space="0" w:color="FFFFFF"/>
              <w:bottom w:val="single" w:sz="8" w:space="0" w:color="FFFFFF"/>
              <w:right w:val="single" w:sz="8" w:space="0" w:color="FFFFFF"/>
            </w:tcBorders>
            <w:shd w:val="clear" w:color="auto" w:fill="CFD5EA"/>
          </w:tcPr>
          <w:p w14:paraId="720E3C18" w14:textId="0A9AF0ED" w:rsidR="00866276" w:rsidRDefault="00866276" w:rsidP="00BC60D9">
            <w:r>
              <w:t>6</w:t>
            </w:r>
          </w:p>
        </w:tc>
        <w:tc>
          <w:tcPr>
            <w:tcW w:w="1543" w:type="dxa"/>
            <w:tcBorders>
              <w:top w:val="single" w:sz="8" w:space="0" w:color="FFFFFF"/>
              <w:left w:val="single" w:sz="8" w:space="0" w:color="FFFFFF"/>
              <w:bottom w:val="single" w:sz="8" w:space="0" w:color="FFFFFF"/>
              <w:right w:val="single" w:sz="8" w:space="0" w:color="FFFFFF"/>
            </w:tcBorders>
            <w:shd w:val="clear" w:color="auto" w:fill="CFD5EA"/>
          </w:tcPr>
          <w:p w14:paraId="4EC51E67" w14:textId="3149AA12" w:rsidR="00866276" w:rsidRPr="00FA0300" w:rsidRDefault="00866276" w:rsidP="00BC60D9">
            <w:r>
              <w:fldChar w:fldCharType="begin"/>
            </w:r>
            <w:r>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Pr>
                <w:noProof/>
              </w:rPr>
              <w:t>[27]</w:t>
            </w:r>
            <w:r>
              <w:fldChar w:fldCharType="end"/>
            </w:r>
          </w:p>
        </w:tc>
      </w:tr>
    </w:tbl>
    <w:p w14:paraId="65879506" w14:textId="3E08DEB6" w:rsidR="004E0FBD" w:rsidRDefault="004E0FBD" w:rsidP="00BC60D9"/>
    <w:p w14:paraId="5A3D2A70" w14:textId="77777777" w:rsidR="00FA0300" w:rsidRDefault="00FA0300" w:rsidP="00BC60D9">
      <w:pPr>
        <w:rPr>
          <w:color w:val="44546A" w:themeColor="text2"/>
          <w:sz w:val="18"/>
          <w:szCs w:val="18"/>
        </w:rPr>
      </w:pPr>
      <w:r>
        <w:br w:type="page"/>
      </w:r>
    </w:p>
    <w:p w14:paraId="3272B48D" w14:textId="7FC417F4" w:rsidR="00226A41" w:rsidRDefault="00226A41" w:rsidP="00BC60D9">
      <w:pPr>
        <w:pStyle w:val="Caption"/>
      </w:pPr>
      <w:bookmarkStart w:id="9" w:name="_Ref79323992"/>
      <w:commentRangeStart w:id="10"/>
      <w:r>
        <w:lastRenderedPageBreak/>
        <w:t xml:space="preserve">Table </w:t>
      </w:r>
      <w:fldSimple w:instr=" SEQ Table \* ARABIC ">
        <w:r w:rsidR="001726ED">
          <w:rPr>
            <w:noProof/>
          </w:rPr>
          <w:t>2</w:t>
        </w:r>
      </w:fldSimple>
      <w:bookmarkEnd w:id="9"/>
      <w:r>
        <w:t xml:space="preserve"> QSPR Models Evaluated</w:t>
      </w:r>
      <w:commentRangeEnd w:id="10"/>
      <w:r w:rsidR="00866276">
        <w:rPr>
          <w:rStyle w:val="CommentReference"/>
          <w:i w:val="0"/>
          <w:iCs w:val="0"/>
          <w:color w:val="auto"/>
        </w:rPr>
        <w:commentReference w:id="10"/>
      </w:r>
    </w:p>
    <w:tbl>
      <w:tblPr>
        <w:tblW w:w="8004" w:type="dxa"/>
        <w:tblCellMar>
          <w:left w:w="0" w:type="dxa"/>
          <w:right w:w="0" w:type="dxa"/>
        </w:tblCellMar>
        <w:tblLook w:val="0420" w:firstRow="1" w:lastRow="0" w:firstColumn="0" w:lastColumn="0" w:noHBand="0" w:noVBand="1"/>
      </w:tblPr>
      <w:tblGrid>
        <w:gridCol w:w="1998"/>
        <w:gridCol w:w="2096"/>
        <w:gridCol w:w="2006"/>
        <w:gridCol w:w="1904"/>
      </w:tblGrid>
      <w:tr w:rsidR="00FA0300" w:rsidRPr="00810B69" w14:paraId="6A6F7056" w14:textId="77777777" w:rsidTr="00FA0300">
        <w:tc>
          <w:tcPr>
            <w:tcW w:w="199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699F62D1" w14:textId="77777777" w:rsidR="00FA0300" w:rsidRPr="006F5502" w:rsidRDefault="00FA0300" w:rsidP="00BC60D9">
            <w:r w:rsidRPr="006F5502">
              <w:t>Model</w:t>
            </w:r>
          </w:p>
        </w:tc>
        <w:tc>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40F5418" w14:textId="77777777" w:rsidR="00FA0300" w:rsidRPr="006F5502" w:rsidRDefault="00FA0300" w:rsidP="00BC60D9">
            <w:r w:rsidRPr="006F5502">
              <w:t>Predictions</w:t>
            </w:r>
          </w:p>
        </w:tc>
        <w:tc>
          <w:tcPr>
            <w:tcW w:w="200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1B19F510" w14:textId="77777777" w:rsidR="00FA0300" w:rsidRPr="006F5502" w:rsidRDefault="00FA0300" w:rsidP="00BC60D9">
            <w:r w:rsidRPr="006F5502">
              <w:t>Mechanism</w:t>
            </w:r>
          </w:p>
        </w:tc>
        <w:tc>
          <w:tcPr>
            <w:tcW w:w="19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DDB2035" w14:textId="77777777" w:rsidR="00FA0300" w:rsidRPr="006F5502" w:rsidRDefault="00FA0300" w:rsidP="00BC60D9">
            <w:r w:rsidRPr="006F5502">
              <w:t>Reference</w:t>
            </w:r>
          </w:p>
        </w:tc>
      </w:tr>
      <w:tr w:rsidR="00FA0300" w:rsidRPr="00810B69" w14:paraId="6169A6FD" w14:textId="77777777" w:rsidTr="00FA0300">
        <w:trPr>
          <w:trHeight w:val="584"/>
        </w:trPr>
        <w:tc>
          <w:tcPr>
            <w:tcW w:w="199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50358056" w14:textId="5DE0AF13" w:rsidR="00FA0300" w:rsidRPr="006F5502" w:rsidRDefault="00FA0300" w:rsidP="00BC60D9">
            <w:r w:rsidRPr="006F5502">
              <w:t xml:space="preserve">Simulations Plus </w:t>
            </w:r>
            <w:r w:rsidR="006B78D6" w:rsidRPr="006F5502">
              <w:t>ADMET</w:t>
            </w:r>
            <w:r w:rsidRPr="006F5502">
              <w:t xml:space="preserve"> Predictor®</w:t>
            </w:r>
          </w:p>
        </w:tc>
        <w:tc>
          <w:tcPr>
            <w:tcW w:w="209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1AB0143" w14:textId="77777777" w:rsidR="00FA0300" w:rsidRPr="006F5502" w:rsidRDefault="00FA0300" w:rsidP="00BC60D9">
            <w:r w:rsidRPr="006F5502">
              <w:t>Level 1</w:t>
            </w:r>
          </w:p>
          <w:p w14:paraId="585C491F" w14:textId="26447231" w:rsidR="00FA0300" w:rsidRPr="006F5502" w:rsidRDefault="00FA0300" w:rsidP="00BC60D9">
            <w:r w:rsidRPr="006F5502">
              <w:t>(</w:t>
            </w:r>
            <w:r w:rsidR="00BC60D9" w:rsidRPr="00BC60D9">
              <w:rPr>
                <w:i/>
                <w:iCs/>
              </w:rPr>
              <w:t>in vitro</w:t>
            </w:r>
            <w:r w:rsidRPr="006F5502">
              <w:t xml:space="preserve"> parameters)</w:t>
            </w:r>
          </w:p>
        </w:tc>
        <w:tc>
          <w:tcPr>
            <w:tcW w:w="200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76E05AC" w14:textId="77777777" w:rsidR="00FA0300" w:rsidRPr="006F5502" w:rsidRDefault="00FA0300" w:rsidP="00BC60D9">
            <w:r w:rsidRPr="006F5502">
              <w:t>Sum of CYP-specific Artificial Neural Network (ANN)</w:t>
            </w:r>
          </w:p>
        </w:tc>
        <w:tc>
          <w:tcPr>
            <w:tcW w:w="19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02DC8868" w14:textId="30B43D91" w:rsidR="00FA0300" w:rsidRPr="006F5502" w:rsidRDefault="00EF35D2" w:rsidP="00BC60D9">
            <w:r w:rsidRPr="006F5502">
              <w:fldChar w:fldCharType="begin"/>
            </w:r>
            <w:r w:rsidR="0084029A">
              <w:instrText xml:space="preserve"> ADDIN EN.CITE &lt;EndNote&gt;&lt;Cite&gt;&lt;Author&gt;Sipes&lt;/Author&gt;&lt;Year&gt;2017&lt;/Year&gt;&lt;RecNum&gt;566&lt;/RecNum&gt;&lt;DisplayText&gt;[23]&lt;/DisplayText&gt;&lt;record&gt;&lt;rec-number&gt;566&lt;/rec-number&gt;&lt;foreign-keys&gt;&lt;key app="EN" db-id="5sedwzxv0frxxfep2afv55whvxe0v9vsv290" timestamp="1559649429"&gt;566&lt;/key&gt;&lt;/foreign-keys&gt;&lt;ref-type name="Journal Article"&gt;17&lt;/ref-type&gt;&lt;contributors&gt;&lt;authors&gt;&lt;author&gt;Sipes, Nisha S.&lt;/author&gt;&lt;author&gt;Wambaugh, John F.&lt;/author&gt;&lt;author&gt;Pearce, Robert&lt;/author&gt;&lt;author&gt;Auerbach, Scott S.&lt;/author&gt;&lt;author&gt;Wetmore, Barbara A.&lt;/author&gt;&lt;author&gt;Hsieh, Jui-Hua&lt;/author&gt;&lt;author&gt;Shapiro, Andrew J.&lt;/author&gt;&lt;author&gt;Svoboda, Daniel&lt;/author&gt;&lt;author&gt;DeVito, Michael J.&lt;/author&gt;&lt;author&gt;Ferguson, Stephen S.&lt;/author&gt;&lt;/authors&gt;&lt;/contributors&gt;&lt;titles&gt;&lt;title&gt;An Intuitive Approach for Predicting Potential Human Health Risk with the Tox21 10k Library&lt;/title&gt;&lt;secondary-title&gt;Environmental Science &amp;amp; Technology&lt;/secondary-title&gt;&lt;/titles&gt;&lt;periodical&gt;&lt;full-title&gt;Environmental Science &amp;amp; Technology&lt;/full-title&gt;&lt;/periodical&gt;&lt;pages&gt;10786-10796&lt;/pages&gt;&lt;volume&gt;51&lt;/volume&gt;&lt;number&gt;18&lt;/number&gt;&lt;dates&gt;&lt;year&gt;2017&lt;/year&gt;&lt;pub-dates&gt;&lt;date&gt;2017/09/19&lt;/date&gt;&lt;/pub-dates&gt;&lt;/dates&gt;&lt;publisher&gt;American Chemical Society&lt;/publisher&gt;&lt;isbn&gt;0013-936X&lt;/isbn&gt;&lt;urls&gt;&lt;related-urls&gt;&lt;url&gt;https://doi.org/10.1021/acs.est.7b00650&lt;/url&gt;&lt;/related-urls&gt;&lt;/urls&gt;&lt;electronic-resource-num&gt;10.1021/acs.est.7b00650&lt;/electronic-resource-num&gt;&lt;/record&gt;&lt;/Cite&gt;&lt;/EndNote&gt;</w:instrText>
            </w:r>
            <w:r w:rsidRPr="006F5502">
              <w:fldChar w:fldCharType="separate"/>
            </w:r>
            <w:r w:rsidR="0084029A">
              <w:rPr>
                <w:noProof/>
              </w:rPr>
              <w:t>[23]</w:t>
            </w:r>
            <w:r w:rsidRPr="006F5502">
              <w:fldChar w:fldCharType="end"/>
            </w:r>
          </w:p>
        </w:tc>
      </w:tr>
      <w:tr w:rsidR="00FA0300" w:rsidRPr="00810B69" w14:paraId="533C68D0" w14:textId="77777777" w:rsidTr="00FA0300">
        <w:trPr>
          <w:trHeight w:val="492"/>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D38345F" w14:textId="77777777" w:rsidR="00FA0300" w:rsidRPr="006F5502" w:rsidRDefault="00FA0300" w:rsidP="00BC60D9">
            <w:r w:rsidRPr="006F5502">
              <w:t>Pradeep 2020</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40BACE68" w14:textId="77777777" w:rsidR="00FA0300" w:rsidRPr="006F5502" w:rsidRDefault="00FA0300" w:rsidP="00BC60D9">
            <w:r w:rsidRPr="006F5502">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98D4E76" w14:textId="77777777" w:rsidR="00FA0300" w:rsidRPr="006F5502" w:rsidRDefault="00FA0300" w:rsidP="00BC60D9">
            <w:r w:rsidRPr="006F5502">
              <w:t>Random forest and support vectors method</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07E72D" w14:textId="436FC70C" w:rsidR="00FA0300" w:rsidRPr="006F5502" w:rsidRDefault="00EF35D2" w:rsidP="00BC60D9">
            <w:r w:rsidRPr="006F5502">
              <w:fldChar w:fldCharType="begin"/>
            </w:r>
            <w:r w:rsidR="0084029A">
              <w:instrText xml:space="preserve"> ADDIN EN.CITE &lt;EndNote&gt;&lt;Cite&gt;&lt;Author&gt;Pradeep&lt;/Author&gt;&lt;Year&gt;2020&lt;/Year&gt;&lt;RecNum&gt;950&lt;/RecNum&gt;&lt;DisplayText&gt;[24]&lt;/DisplayText&gt;&lt;record&gt;&lt;rec-number&gt;950&lt;/rec-number&gt;&lt;foreign-keys&gt;&lt;key app="EN" db-id="5sedwzxv0frxxfep2afv55whvxe0v9vsv290" timestamp="1605279941"&gt;950&lt;/key&gt;&lt;/foreign-keys&gt;&lt;ref-type name="Journal Article"&gt;17&lt;/ref-type&gt;&lt;contributors&gt;&lt;authors&gt;&lt;author&gt;Pradeep, Prachi&lt;/author&gt;&lt;author&gt;Patlewicz, Grace&lt;/author&gt;&lt;author&gt;Pearce, Robert&lt;/author&gt;&lt;author&gt;Wambaugh, John&lt;/author&gt;&lt;author&gt;Wetmore, Barbara&lt;/author&gt;&lt;author&gt;Judson, Richard&lt;/author&gt;&lt;/authors&gt;&lt;/contributors&gt;&lt;titles&gt;&lt;title&gt;Using chemical structure information to develop predictive models for in vitro toxicokinetic parameters to inform high-throughput risk-assessment&lt;/title&gt;&lt;secondary-title&gt;Computational Toxicology&lt;/secondary-title&gt;&lt;/titles&gt;&lt;periodical&gt;&lt;full-title&gt;Computational Toxicology&lt;/full-title&gt;&lt;/periodical&gt;&lt;pages&gt;100136&lt;/pages&gt;&lt;volume&gt;16&lt;/volume&gt;&lt;dates&gt;&lt;year&gt;2020&lt;/year&gt;&lt;/dates&gt;&lt;isbn&gt;2468-1113&lt;/isbn&gt;&lt;urls&gt;&lt;/urls&gt;&lt;/record&gt;&lt;/Cite&gt;&lt;/EndNote&gt;</w:instrText>
            </w:r>
            <w:r w:rsidRPr="006F5502">
              <w:fldChar w:fldCharType="separate"/>
            </w:r>
            <w:r w:rsidR="0084029A">
              <w:rPr>
                <w:noProof/>
              </w:rPr>
              <w:t>[24]</w:t>
            </w:r>
            <w:r w:rsidRPr="006F5502">
              <w:fldChar w:fldCharType="end"/>
            </w:r>
          </w:p>
        </w:tc>
      </w:tr>
      <w:tr w:rsidR="00FA0300" w:rsidRPr="00810B69" w14:paraId="22BAA191"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F8DC7A2" w14:textId="77777777" w:rsidR="00FA0300" w:rsidRPr="006F5502" w:rsidRDefault="00FA0300" w:rsidP="00BC60D9">
            <w:r w:rsidRPr="006F5502">
              <w:t>Dawson 2021</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47B042B" w14:textId="77777777" w:rsidR="00FA0300" w:rsidRPr="006F5502" w:rsidRDefault="00FA0300" w:rsidP="00BC60D9">
            <w:r w:rsidRPr="006F5502">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E5B9700" w14:textId="77777777" w:rsidR="00FA0300" w:rsidRPr="006F5502" w:rsidRDefault="00FA0300" w:rsidP="00BC60D9">
            <w:r w:rsidRPr="006F5502">
              <w:t>Random forest, clearance organized by categories</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ABCA960" w14:textId="6C6AE2F9" w:rsidR="00FA0300" w:rsidRPr="006F5502" w:rsidRDefault="00EF35D2" w:rsidP="00BC60D9">
            <w:r w:rsidRPr="006F5502">
              <w:fldChar w:fldCharType="begin"/>
            </w:r>
            <w:r w:rsidR="0084029A">
              <w:instrText xml:space="preserve"> ADDIN EN.CITE &lt;EndNote&gt;&lt;Cite&gt;&lt;Author&gt;Dawson&lt;/Author&gt;&lt;Year&gt;2021&lt;/Year&gt;&lt;RecNum&gt;972&lt;/RecNum&gt;&lt;DisplayText&gt;[25]&lt;/DisplayText&gt;&lt;record&gt;&lt;rec-number&gt;972&lt;/rec-number&gt;&lt;foreign-keys&gt;&lt;key app="EN" db-id="5sedwzxv0frxxfep2afv55whvxe0v9vsv290" timestamp="1633540003"&gt;972&lt;/key&gt;&lt;/foreign-keys&gt;&lt;ref-type name="Journal Article"&gt;17&lt;/ref-type&gt;&lt;contributors&gt;&lt;authors&gt;&lt;author&gt;Dawson, Daniel E&lt;/author&gt;&lt;author&gt;Ingle, Brandall L&lt;/author&gt;&lt;author&gt;Phillips, Katherine A&lt;/author&gt;&lt;author&gt;Nichols, John W&lt;/author&gt;&lt;author&gt;Wambaugh, John F&lt;/author&gt;&lt;author&gt;Tornero-Velez, Rogelio&lt;/author&gt;&lt;/authors&gt;&lt;/contributors&gt;&lt;titles&gt;&lt;title&gt;Designing QSARs for Parameters of High-Throughput Toxicokinetic Models Using Open-Source Descriptors&lt;/title&gt;&lt;secondary-title&gt;Environmental science &amp;amp; technology&lt;/secondary-title&gt;&lt;/titles&gt;&lt;periodical&gt;&lt;full-title&gt;Environmental Science &amp;amp; Technology&lt;/full-title&gt;&lt;/periodical&gt;&lt;pages&gt;6505-6517&lt;/pages&gt;&lt;volume&gt;55&lt;/volume&gt;&lt;number&gt;9&lt;/number&gt;&lt;dates&gt;&lt;year&gt;2021&lt;/year&gt;&lt;/dates&gt;&lt;isbn&gt;0013-936X&lt;/isbn&gt;&lt;urls&gt;&lt;/urls&gt;&lt;/record&gt;&lt;/Cite&gt;&lt;/EndNote&gt;</w:instrText>
            </w:r>
            <w:r w:rsidRPr="006F5502">
              <w:fldChar w:fldCharType="separate"/>
            </w:r>
            <w:r w:rsidR="0084029A">
              <w:rPr>
                <w:noProof/>
              </w:rPr>
              <w:t>[25]</w:t>
            </w:r>
            <w:r w:rsidRPr="006F5502">
              <w:fldChar w:fldCharType="end"/>
            </w:r>
          </w:p>
        </w:tc>
      </w:tr>
      <w:tr w:rsidR="00FA0300" w:rsidRPr="00810B69" w14:paraId="18A75303"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CD4FB69" w14:textId="77777777" w:rsidR="00FA0300" w:rsidRPr="006F5502" w:rsidRDefault="00FA0300" w:rsidP="00BC60D9">
            <w:r w:rsidRPr="006F5502">
              <w:t>OPERA</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965BBD8" w14:textId="77777777" w:rsidR="00FA0300" w:rsidRPr="006F5502" w:rsidRDefault="00FA0300" w:rsidP="00BC60D9">
            <w:r w:rsidRPr="006F5502">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EE4273C" w14:textId="77777777" w:rsidR="00FA0300" w:rsidRPr="006F5502" w:rsidRDefault="00FA0300" w:rsidP="00BC60D9">
            <w:r w:rsidRPr="006F5502">
              <w:t>Nearest-neighbors</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1C1F380" w14:textId="6176C423" w:rsidR="00FA0300" w:rsidRPr="006F5502" w:rsidRDefault="00EF35D2" w:rsidP="00BC60D9">
            <w:r w:rsidRPr="006F5502">
              <w:fldChar w:fldCharType="begin"/>
            </w:r>
            <w:r w:rsidR="00AD7588">
              <w:instrText xml:space="preserve"> ADDIN EN.CITE &lt;EndNote&gt;&lt;Cite&gt;&lt;Author&gt;Mansouri&lt;/Author&gt;&lt;Year&gt;2018&lt;/Year&gt;&lt;RecNum&gt;559&lt;/RecNum&gt;&lt;DisplayText&gt;[57,58]&lt;/DisplayText&gt;&lt;record&gt;&lt;rec-number&gt;559&lt;/rec-number&gt;&lt;foreign-keys&gt;&lt;key app="EN" db-id="5sedwzxv0frxxfep2afv55whvxe0v9vsv290" timestamp="1559649429"&gt;559&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dates&gt;&lt;isbn&gt;1758-2946&lt;/isbn&gt;&lt;urls&gt;&lt;/urls&gt;&lt;/record&gt;&lt;/Cite&gt;&lt;Cite&gt;&lt;Author&gt;Mansouri&lt;/Author&gt;&lt;Year&gt;2021&lt;/Year&gt;&lt;RecNum&gt;140&lt;/RecNum&gt;&lt;record&gt;&lt;rec-number&gt;140&lt;/rec-number&gt;&lt;foreign-keys&gt;&lt;key app="EN" db-id="0trrd5ets2ax97e9wpgxzdxy59zvaatvfeps" timestamp="1628523929"&gt;140&lt;/key&gt;&lt;/foreign-keys&gt;&lt;ref-type name="Conference Paper"&gt;47&lt;/ref-type&gt;&lt;contributors&gt;&lt;authors&gt;&lt;author&gt;Mansouri, Kamel&lt;/author&gt;&lt;author&gt;Chang, Xiaoqing&lt;/author&gt;&lt;author&gt;Allen, David&lt;/author&gt;&lt;author&gt;Judson, Richard&lt;/author&gt;&lt;author&gt;Williams, Antony&lt;/author&gt;&lt;author&gt;Kleinstreuer, Nicole&lt;/author&gt;&lt;/authors&gt;&lt;/contributors&gt;&lt;titles&gt;&lt;title&gt;OPERA models for ADME properties and toxicity endpoint&lt;/title&gt;&lt;secondary-title&gt;Society of Toxicology Annual Meeting&lt;/secondary-title&gt;&lt;/titles&gt;&lt;dates&gt;&lt;year&gt;&lt;style face="normal" font="default" size="10"&gt;2021&lt;/style&gt;&lt;/year&gt;&lt;/dates&gt;&lt;urls&gt;&lt;/urls&gt;&lt;electronic-resource-num&gt;https://doi.org/10.23645/epacomptox.14470728.v1&lt;/electronic-resource-num&gt;&lt;/record&gt;&lt;/Cite&gt;&lt;/EndNote&gt;</w:instrText>
            </w:r>
            <w:r w:rsidRPr="006F5502">
              <w:fldChar w:fldCharType="separate"/>
            </w:r>
            <w:r w:rsidR="00AD7588">
              <w:rPr>
                <w:noProof/>
              </w:rPr>
              <w:t>[57,58]</w:t>
            </w:r>
            <w:r w:rsidRPr="006F5502">
              <w:fldChar w:fldCharType="end"/>
            </w:r>
          </w:p>
        </w:tc>
      </w:tr>
      <w:tr w:rsidR="00FA0300" w:rsidRPr="00810B69" w14:paraId="79A5A1EC"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62867F0" w14:textId="5C85D03E" w:rsidR="00FA0300" w:rsidRPr="006F5502" w:rsidRDefault="006F5502" w:rsidP="00BC60D9">
            <w:r>
              <w:rPr>
                <w:lang w:val="en-CA"/>
              </w:rPr>
              <w:t>IFS-QSAR</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1BE1A3D" w14:textId="77777777" w:rsidR="00FA0300" w:rsidRPr="006F5502" w:rsidRDefault="00FA0300" w:rsidP="00BC60D9">
            <w:r w:rsidRPr="006F5502">
              <w:t>Level 3</w:t>
            </w:r>
          </w:p>
          <w:p w14:paraId="15014ECF" w14:textId="77777777" w:rsidR="00FA0300" w:rsidRPr="006F5502" w:rsidRDefault="00FA0300" w:rsidP="00BC60D9">
            <w:r w:rsidRPr="006F5502">
              <w:t>(Half-lives)</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E391AF6" w14:textId="77777777" w:rsidR="00FA0300" w:rsidRPr="006F5502" w:rsidRDefault="00FA0300" w:rsidP="00BC60D9">
            <w:r w:rsidRPr="006F5502">
              <w:t>Fragment-based Multiple Linear Regressors (MRL)</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FCC3F50" w14:textId="0A443900" w:rsidR="00FA0300" w:rsidRPr="006F5502" w:rsidRDefault="00EF35D2" w:rsidP="00BC60D9">
            <w:r w:rsidRPr="006F5502">
              <w:fldChar w:fldCharType="begin"/>
            </w:r>
            <w:r w:rsidR="005D33F1">
              <w:instrText xml:space="preserve"> ADDIN EN.CITE &lt;EndNote&gt;&lt;Cite&gt;&lt;Author&gt;Arnot&lt;/Author&gt;&lt;Year&gt;2014&lt;/Year&gt;&lt;RecNum&gt;1105&lt;/RecNum&gt;&lt;DisplayText&gt;[21]&lt;/DisplayText&gt;&lt;record&gt;&lt;rec-number&gt;1105&lt;/rec-number&gt;&lt;foreign-keys&gt;&lt;key app="EN" db-id="5sedwzxv0frxxfep2afv55whvxe0v9vsv290" timestamp="1653499614"&gt;1105&lt;/key&gt;&lt;/foreign-keys&gt;&lt;ref-type name="Journal Article"&gt;17&lt;/ref-type&gt;&lt;contributors&gt;&lt;authors&gt;&lt;author&gt;Arnot, Jon A&lt;/author&gt;&lt;author&gt;Brown, Trevor N&lt;/author&gt;&lt;author&gt;Wania, Frank&lt;/author&gt;&lt;/authors&gt;&lt;/contributors&gt;&lt;titles&gt;&lt;title&gt;Estimating screening-level organic chemical half-lives in humans&lt;/title&gt;&lt;secondary-title&gt;Environmental science &amp;amp; technology&lt;/secondary-title&gt;&lt;/titles&gt;&lt;periodical&gt;&lt;full-title&gt;Environmental Science &amp;amp; Technology&lt;/full-title&gt;&lt;/periodical&gt;&lt;pages&gt;723-730&lt;/pages&gt;&lt;volume&gt;48&lt;/volume&gt;&lt;number&gt;1&lt;/number&gt;&lt;dates&gt;&lt;year&gt;2014&lt;/year&gt;&lt;/dates&gt;&lt;isbn&gt;0013-936X&lt;/isbn&gt;&lt;urls&gt;&lt;/urls&gt;&lt;/record&gt;&lt;/Cite&gt;&lt;/EndNote&gt;</w:instrText>
            </w:r>
            <w:r w:rsidRPr="006F5502">
              <w:fldChar w:fldCharType="separate"/>
            </w:r>
            <w:r w:rsidR="0084029A">
              <w:rPr>
                <w:noProof/>
              </w:rPr>
              <w:t>[21]</w:t>
            </w:r>
            <w:r w:rsidRPr="006F5502">
              <w:fldChar w:fldCharType="end"/>
            </w:r>
          </w:p>
        </w:tc>
      </w:tr>
      <w:tr w:rsidR="00FA0300" w:rsidRPr="00810B69" w14:paraId="10625D1E"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241CDF9" w14:textId="6BC19026" w:rsidR="00FA0300" w:rsidRPr="006F5502" w:rsidRDefault="006F5502" w:rsidP="00BC60D9">
            <w:r>
              <w:rPr>
                <w:lang w:val="en-CA"/>
              </w:rPr>
              <w:t>QSARINS</w:t>
            </w:r>
            <w:r w:rsidR="00FA0300" w:rsidRPr="006F5502">
              <w:rPr>
                <w:lang w:val="en-CA"/>
              </w:rPr>
              <w:t>-Chem</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ACD3F8" w14:textId="77777777" w:rsidR="00FA0300" w:rsidRPr="006F5502" w:rsidRDefault="00FA0300" w:rsidP="00BC60D9">
            <w:r w:rsidRPr="006F5502">
              <w:t>Level 3</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0A4CA2FE" w14:textId="77777777" w:rsidR="00FA0300" w:rsidRPr="006F5502" w:rsidRDefault="00FA0300" w:rsidP="00BC60D9">
            <w:r w:rsidRPr="006F5502">
              <w:t>Ordinary Least Squares MLR</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915B235" w14:textId="57F942CE" w:rsidR="00FA0300" w:rsidRPr="006F5502" w:rsidRDefault="00EF35D2" w:rsidP="00BC60D9">
            <w:r w:rsidRPr="006F5502">
              <w:fldChar w:fldCharType="begin"/>
            </w:r>
            <w:r w:rsidR="0084029A">
              <w:instrText xml:space="preserve"> ADDIN EN.CITE &lt;EndNote&gt;&lt;Cite&gt;&lt;Author&gt;Papa&lt;/Author&gt;&lt;Year&gt;2018&lt;/Year&gt;&lt;RecNum&gt;134&lt;/RecNum&gt;&lt;DisplayText&gt;[22]&lt;/DisplayText&gt;&lt;record&gt;&lt;rec-number&gt;134&lt;/rec-number&gt;&lt;foreign-keys&gt;&lt;key app="EN" db-id="0trrd5ets2ax97e9wpgxzdxy59zvaatvfeps" timestamp="1628523047"&gt;134&lt;/key&gt;&lt;/foreign-keys&gt;&lt;ref-type name="Journal Article"&gt;17&lt;/ref-type&gt;&lt;contributors&gt;&lt;authors&gt;&lt;author&gt;Papa, Ester&lt;/author&gt;&lt;author&gt;Sangion, Alessandro&lt;/author&gt;&lt;author&gt;Arnot, Jon A&lt;/author&gt;&lt;author&gt;Gramatica, Paola&lt;/author&gt;&lt;/authors&gt;&lt;/contributors&gt;&lt;titles&gt;&lt;title&gt;Development of human biotransformation QSARs and application for PBT assessment refinement&lt;/title&gt;&lt;secondary-title&gt;Food and Chemical Toxicology&lt;/secondary-title&gt;&lt;/titles&gt;&lt;periodical&gt;&lt;full-title&gt;Food and Chemical Toxicology&lt;/full-title&gt;&lt;/periodical&gt;&lt;pages&gt;535-543&lt;/pages&gt;&lt;volume&gt;112&lt;/volume&gt;&lt;dates&gt;&lt;year&gt;2018&lt;/year&gt;&lt;/dates&gt;&lt;isbn&gt;0278-6915&lt;/isbn&gt;&lt;urls&gt;&lt;/urls&gt;&lt;/record&gt;&lt;/Cite&gt;&lt;/EndNote&gt;</w:instrText>
            </w:r>
            <w:r w:rsidRPr="006F5502">
              <w:fldChar w:fldCharType="separate"/>
            </w:r>
            <w:r w:rsidR="0084029A">
              <w:rPr>
                <w:noProof/>
              </w:rPr>
              <w:t>[22]</w:t>
            </w:r>
            <w:r w:rsidRPr="006F5502">
              <w:fldChar w:fldCharType="end"/>
            </w:r>
          </w:p>
        </w:tc>
      </w:tr>
    </w:tbl>
    <w:p w14:paraId="332FF1A0" w14:textId="183331BC" w:rsidR="00CF2720" w:rsidRDefault="00CF2720" w:rsidP="00BC60D9"/>
    <w:p w14:paraId="161C85B7" w14:textId="77777777" w:rsidR="002F15F9" w:rsidRDefault="002F15F9" w:rsidP="00BC60D9">
      <w:r>
        <w:br w:type="page"/>
      </w:r>
    </w:p>
    <w:p w14:paraId="246F1E4F" w14:textId="5ADB1493" w:rsidR="002F15F9" w:rsidRDefault="002F15F9" w:rsidP="00BC60D9">
      <w:pPr>
        <w:pStyle w:val="Caption"/>
      </w:pPr>
      <w:bookmarkStart w:id="11" w:name="_Ref81395636"/>
      <w:bookmarkStart w:id="12" w:name="_Ref167115428"/>
      <w:r>
        <w:lastRenderedPageBreak/>
        <w:t xml:space="preserve">Table </w:t>
      </w:r>
      <w:fldSimple w:instr=" SEQ Table \* ARABIC ">
        <w:r w:rsidR="001726ED">
          <w:rPr>
            <w:noProof/>
          </w:rPr>
          <w:t>3</w:t>
        </w:r>
      </w:fldSimple>
      <w:bookmarkEnd w:id="11"/>
      <w:r>
        <w:t xml:space="preserve">: Biases of the QSPRs for predicting </w:t>
      </w:r>
      <w:r w:rsidR="00BC60D9" w:rsidRPr="00BC60D9">
        <w:t>in vitro</w:t>
      </w:r>
      <w:r>
        <w:t xml:space="preserve"> measured values in terms of </w:t>
      </w:r>
      <w:r w:rsidR="007176D6">
        <w:t>log</w:t>
      </w:r>
      <w:r w:rsidR="007176D6" w:rsidRPr="001E2AC4">
        <w:rPr>
          <w:vertAlign w:val="subscript"/>
        </w:rPr>
        <w:t>10</w:t>
      </w:r>
      <w:r w:rsidR="007176D6">
        <w:t xml:space="preserve"> </w:t>
      </w:r>
      <w:r>
        <w:t>fold error (FE)</w:t>
      </w:r>
      <w:bookmarkEnd w:id="12"/>
      <w:r w:rsidR="007176D6">
        <w:t xml:space="preserve"> – no bias would be FE = 0</w:t>
      </w:r>
    </w:p>
    <w:tbl>
      <w:tblPr>
        <w:tblStyle w:val="TableGrid"/>
        <w:tblW w:w="8064" w:type="dxa"/>
        <w:tblInd w:w="108" w:type="dxa"/>
        <w:tblLayout w:type="fixed"/>
        <w:tblLook w:val="04A0" w:firstRow="1" w:lastRow="0" w:firstColumn="1" w:lastColumn="0" w:noHBand="0" w:noVBand="1"/>
      </w:tblPr>
      <w:tblGrid>
        <w:gridCol w:w="1152"/>
        <w:gridCol w:w="1152"/>
        <w:gridCol w:w="1152"/>
        <w:gridCol w:w="1152"/>
        <w:gridCol w:w="1152"/>
        <w:gridCol w:w="1152"/>
        <w:gridCol w:w="1152"/>
      </w:tblGrid>
      <w:tr w:rsidR="007176D6" w:rsidRPr="00AE0F09" w14:paraId="7984D0AA" w14:textId="77777777" w:rsidTr="001E2AC4">
        <w:trPr>
          <w:trHeight w:val="290"/>
        </w:trPr>
        <w:tc>
          <w:tcPr>
            <w:tcW w:w="1152" w:type="dxa"/>
            <w:noWrap/>
            <w:hideMark/>
          </w:tcPr>
          <w:p w14:paraId="1D72D5EA" w14:textId="77777777" w:rsidR="007176D6" w:rsidRPr="00AE0F09" w:rsidRDefault="007176D6" w:rsidP="00BC60D9">
            <w:pPr>
              <w:pStyle w:val="Caption"/>
            </w:pPr>
          </w:p>
        </w:tc>
        <w:tc>
          <w:tcPr>
            <w:tcW w:w="1152" w:type="dxa"/>
            <w:noWrap/>
            <w:hideMark/>
          </w:tcPr>
          <w:p w14:paraId="219FEC7C" w14:textId="77777777" w:rsidR="007176D6" w:rsidRDefault="007176D6" w:rsidP="00BC60D9">
            <w:pPr>
              <w:pStyle w:val="Caption"/>
            </w:pPr>
            <w:r w:rsidRPr="00AE0F09">
              <w:t>Num</w:t>
            </w:r>
          </w:p>
          <w:p w14:paraId="5F03D184" w14:textId="77777777" w:rsidR="007176D6" w:rsidRDefault="007176D6" w:rsidP="00BC60D9">
            <w:pPr>
              <w:pStyle w:val="Caption"/>
            </w:pPr>
            <w:r w:rsidRPr="00AE0F09">
              <w:t>Clint</w:t>
            </w:r>
          </w:p>
          <w:p w14:paraId="59853B10" w14:textId="603EA9C5" w:rsidR="007176D6" w:rsidRPr="00AE0F09" w:rsidRDefault="007176D6" w:rsidP="00BC60D9">
            <w:pPr>
              <w:pStyle w:val="Caption"/>
            </w:pPr>
            <w:r w:rsidRPr="00AE0F09">
              <w:t>Compared</w:t>
            </w:r>
          </w:p>
        </w:tc>
        <w:tc>
          <w:tcPr>
            <w:tcW w:w="1152" w:type="dxa"/>
            <w:noWrap/>
            <w:hideMark/>
          </w:tcPr>
          <w:p w14:paraId="66578D56" w14:textId="77777777" w:rsidR="007176D6" w:rsidRDefault="007176D6" w:rsidP="00BC60D9">
            <w:pPr>
              <w:pStyle w:val="Caption"/>
            </w:pPr>
            <w:r w:rsidRPr="00AE0F09">
              <w:t>Median</w:t>
            </w:r>
          </w:p>
          <w:p w14:paraId="4EE42A4A" w14:textId="1DAF3A2D" w:rsidR="007176D6" w:rsidRDefault="007176D6" w:rsidP="00BC60D9">
            <w:pPr>
              <w:pStyle w:val="Caption"/>
            </w:pPr>
            <w:r w:rsidRPr="00AE0F09">
              <w:t>Clint</w:t>
            </w:r>
          </w:p>
          <w:p w14:paraId="6737B279" w14:textId="30D3F82A" w:rsidR="007176D6" w:rsidRPr="00AE0F09" w:rsidRDefault="007176D6" w:rsidP="00BC60D9">
            <w:pPr>
              <w:pStyle w:val="Caption"/>
            </w:pPr>
            <w:r w:rsidRPr="00AE0F09">
              <w:t>AbsFE</w:t>
            </w:r>
          </w:p>
        </w:tc>
        <w:tc>
          <w:tcPr>
            <w:tcW w:w="1152" w:type="dxa"/>
            <w:noWrap/>
            <w:hideMark/>
          </w:tcPr>
          <w:p w14:paraId="41429D1E" w14:textId="77777777" w:rsidR="007176D6" w:rsidRDefault="007176D6" w:rsidP="00BC60D9">
            <w:pPr>
              <w:pStyle w:val="Caption"/>
            </w:pPr>
            <w:r w:rsidRPr="00AE0F09">
              <w:t>Median</w:t>
            </w:r>
          </w:p>
          <w:p w14:paraId="2448A697" w14:textId="77777777" w:rsidR="007176D6" w:rsidRDefault="007176D6" w:rsidP="00BC60D9">
            <w:pPr>
              <w:pStyle w:val="Caption"/>
            </w:pPr>
            <w:r w:rsidRPr="00AE0F09">
              <w:t>Clint</w:t>
            </w:r>
          </w:p>
          <w:p w14:paraId="5EC6A7BE" w14:textId="22835B0C" w:rsidR="007176D6" w:rsidRPr="00AE0F09" w:rsidRDefault="007176D6" w:rsidP="00BC60D9">
            <w:pPr>
              <w:pStyle w:val="Caption"/>
            </w:pPr>
            <w:r w:rsidRPr="00AE0F09">
              <w:t>FE</w:t>
            </w:r>
          </w:p>
        </w:tc>
        <w:tc>
          <w:tcPr>
            <w:tcW w:w="1152" w:type="dxa"/>
            <w:noWrap/>
            <w:hideMark/>
          </w:tcPr>
          <w:p w14:paraId="2122704C" w14:textId="77777777" w:rsidR="007176D6" w:rsidRDefault="007176D6" w:rsidP="00BC60D9">
            <w:pPr>
              <w:pStyle w:val="Caption"/>
            </w:pPr>
            <w:r w:rsidRPr="00AE0F09">
              <w:t>Num</w:t>
            </w:r>
          </w:p>
          <w:p w14:paraId="52BC2890" w14:textId="4BD574B3" w:rsidR="007176D6" w:rsidRDefault="007176D6" w:rsidP="00BC60D9">
            <w:pPr>
              <w:pStyle w:val="Caption"/>
            </w:pPr>
            <w:r w:rsidRPr="00AE0F09">
              <w:t>Fup</w:t>
            </w:r>
          </w:p>
          <w:p w14:paraId="6E79FDDB" w14:textId="7745FB07" w:rsidR="007176D6" w:rsidRPr="00AE0F09" w:rsidRDefault="007176D6" w:rsidP="00BC60D9">
            <w:pPr>
              <w:pStyle w:val="Caption"/>
            </w:pPr>
            <w:r w:rsidRPr="00AE0F09">
              <w:t>Compared</w:t>
            </w:r>
          </w:p>
        </w:tc>
        <w:tc>
          <w:tcPr>
            <w:tcW w:w="1152" w:type="dxa"/>
            <w:noWrap/>
            <w:hideMark/>
          </w:tcPr>
          <w:p w14:paraId="60F1A764" w14:textId="77777777" w:rsidR="007176D6" w:rsidRDefault="007176D6" w:rsidP="00BC60D9">
            <w:pPr>
              <w:pStyle w:val="Caption"/>
            </w:pPr>
            <w:r w:rsidRPr="00AE0F09">
              <w:t>Median</w:t>
            </w:r>
          </w:p>
          <w:p w14:paraId="3772F7E9" w14:textId="6C53ABC5" w:rsidR="007176D6" w:rsidRDefault="007176D6" w:rsidP="00BC60D9">
            <w:pPr>
              <w:pStyle w:val="Caption"/>
            </w:pPr>
            <w:r w:rsidRPr="00AE0F09">
              <w:t>fup</w:t>
            </w:r>
          </w:p>
          <w:p w14:paraId="590C9DD6" w14:textId="70BDABC1" w:rsidR="007176D6" w:rsidRPr="00AE0F09" w:rsidRDefault="007176D6" w:rsidP="00BC60D9">
            <w:pPr>
              <w:pStyle w:val="Caption"/>
            </w:pPr>
            <w:r w:rsidRPr="00AE0F09">
              <w:t>AbsFE</w:t>
            </w:r>
          </w:p>
        </w:tc>
        <w:tc>
          <w:tcPr>
            <w:tcW w:w="1152" w:type="dxa"/>
            <w:noWrap/>
            <w:hideMark/>
          </w:tcPr>
          <w:p w14:paraId="6E103A5F" w14:textId="77777777" w:rsidR="007176D6" w:rsidRDefault="007176D6" w:rsidP="00BC60D9">
            <w:pPr>
              <w:pStyle w:val="Caption"/>
            </w:pPr>
            <w:r w:rsidRPr="00AE0F09">
              <w:t>Median</w:t>
            </w:r>
          </w:p>
          <w:p w14:paraId="7C3145C8" w14:textId="34E8A4D9" w:rsidR="007176D6" w:rsidRDefault="007176D6" w:rsidP="00BC60D9">
            <w:pPr>
              <w:pStyle w:val="Caption"/>
            </w:pPr>
            <w:r w:rsidRPr="00AE0F09">
              <w:t>Fup</w:t>
            </w:r>
          </w:p>
          <w:p w14:paraId="54100E81" w14:textId="0B093B36" w:rsidR="007176D6" w:rsidRPr="00AE0F09" w:rsidRDefault="007176D6" w:rsidP="00BC60D9">
            <w:pPr>
              <w:pStyle w:val="Caption"/>
            </w:pPr>
            <w:r w:rsidRPr="00AE0F09">
              <w:t>FE</w:t>
            </w:r>
          </w:p>
        </w:tc>
      </w:tr>
      <w:tr w:rsidR="003A3EDB" w:rsidRPr="00AE0F09" w14:paraId="0A5AEFB2" w14:textId="77777777" w:rsidTr="001E2AC4">
        <w:trPr>
          <w:trHeight w:val="290"/>
        </w:trPr>
        <w:tc>
          <w:tcPr>
            <w:tcW w:w="1152" w:type="dxa"/>
            <w:noWrap/>
            <w:hideMark/>
          </w:tcPr>
          <w:p w14:paraId="77460503" w14:textId="77777777" w:rsidR="003A3EDB" w:rsidRPr="001E2AC4" w:rsidRDefault="003A3EDB" w:rsidP="003A3EDB">
            <w:pPr>
              <w:pStyle w:val="Caption"/>
            </w:pPr>
            <w:r w:rsidRPr="001E2AC4">
              <w:t>SPlus</w:t>
            </w:r>
          </w:p>
        </w:tc>
        <w:tc>
          <w:tcPr>
            <w:tcW w:w="1152" w:type="dxa"/>
            <w:noWrap/>
            <w:vAlign w:val="bottom"/>
            <w:hideMark/>
          </w:tcPr>
          <w:p w14:paraId="543B3CA6" w14:textId="1911E55B" w:rsidR="003A3EDB" w:rsidRPr="00AE0F09" w:rsidRDefault="003A3EDB" w:rsidP="003A3EDB">
            <w:pPr>
              <w:pStyle w:val="Caption"/>
            </w:pPr>
            <w:r>
              <w:rPr>
                <w:rFonts w:ascii="Calibri" w:hAnsi="Calibri" w:cs="Calibri"/>
                <w:color w:val="000000"/>
                <w:sz w:val="22"/>
                <w:szCs w:val="22"/>
              </w:rPr>
              <w:t>50</w:t>
            </w:r>
          </w:p>
        </w:tc>
        <w:tc>
          <w:tcPr>
            <w:tcW w:w="1152" w:type="dxa"/>
            <w:noWrap/>
            <w:vAlign w:val="bottom"/>
            <w:hideMark/>
          </w:tcPr>
          <w:p w14:paraId="7F92902E" w14:textId="206E5816" w:rsidR="003A3EDB" w:rsidRPr="00AE0F09" w:rsidRDefault="003A3EDB" w:rsidP="003A3EDB">
            <w:pPr>
              <w:pStyle w:val="Caption"/>
            </w:pPr>
            <w:r>
              <w:rPr>
                <w:rFonts w:ascii="Calibri" w:hAnsi="Calibri" w:cs="Calibri"/>
                <w:color w:val="000000"/>
                <w:sz w:val="22"/>
                <w:szCs w:val="22"/>
              </w:rPr>
              <w:t>0.575</w:t>
            </w:r>
          </w:p>
        </w:tc>
        <w:tc>
          <w:tcPr>
            <w:tcW w:w="1152" w:type="dxa"/>
            <w:noWrap/>
            <w:vAlign w:val="bottom"/>
            <w:hideMark/>
          </w:tcPr>
          <w:p w14:paraId="34B239C9" w14:textId="66355ED3" w:rsidR="003A3EDB" w:rsidRPr="00AE0F09" w:rsidRDefault="003A3EDB" w:rsidP="003A3EDB">
            <w:pPr>
              <w:pStyle w:val="Caption"/>
            </w:pPr>
            <w:r>
              <w:rPr>
                <w:rFonts w:ascii="Calibri" w:hAnsi="Calibri" w:cs="Calibri"/>
                <w:color w:val="000000"/>
                <w:sz w:val="22"/>
                <w:szCs w:val="22"/>
              </w:rPr>
              <w:t>0.0239</w:t>
            </w:r>
          </w:p>
        </w:tc>
        <w:tc>
          <w:tcPr>
            <w:tcW w:w="1152" w:type="dxa"/>
            <w:noWrap/>
            <w:vAlign w:val="bottom"/>
            <w:hideMark/>
          </w:tcPr>
          <w:p w14:paraId="023D715B" w14:textId="188148D4" w:rsidR="003A3EDB" w:rsidRPr="00AE0F09" w:rsidRDefault="003A3EDB" w:rsidP="003A3EDB">
            <w:pPr>
              <w:pStyle w:val="Caption"/>
            </w:pPr>
            <w:r>
              <w:rPr>
                <w:rFonts w:ascii="Calibri" w:hAnsi="Calibri" w:cs="Calibri"/>
                <w:color w:val="000000"/>
                <w:sz w:val="22"/>
                <w:szCs w:val="22"/>
              </w:rPr>
              <w:t>45</w:t>
            </w:r>
          </w:p>
        </w:tc>
        <w:tc>
          <w:tcPr>
            <w:tcW w:w="1152" w:type="dxa"/>
            <w:noWrap/>
            <w:vAlign w:val="bottom"/>
            <w:hideMark/>
          </w:tcPr>
          <w:p w14:paraId="0A3256BA" w14:textId="7E86D380" w:rsidR="003A3EDB" w:rsidRPr="00AE0F09" w:rsidRDefault="003A3EDB" w:rsidP="003A3EDB">
            <w:pPr>
              <w:pStyle w:val="Caption"/>
            </w:pPr>
            <w:r>
              <w:rPr>
                <w:rFonts w:ascii="Calibri" w:hAnsi="Calibri" w:cs="Calibri"/>
                <w:color w:val="000000"/>
                <w:sz w:val="22"/>
                <w:szCs w:val="22"/>
              </w:rPr>
              <w:t>0.287</w:t>
            </w:r>
          </w:p>
        </w:tc>
        <w:tc>
          <w:tcPr>
            <w:tcW w:w="1152" w:type="dxa"/>
            <w:noWrap/>
            <w:vAlign w:val="bottom"/>
            <w:hideMark/>
          </w:tcPr>
          <w:p w14:paraId="4835C68F" w14:textId="082D3026" w:rsidR="003A3EDB" w:rsidRPr="00AE0F09" w:rsidRDefault="003A3EDB" w:rsidP="003A3EDB">
            <w:pPr>
              <w:pStyle w:val="Caption"/>
            </w:pPr>
            <w:r>
              <w:rPr>
                <w:rFonts w:ascii="Calibri" w:hAnsi="Calibri" w:cs="Calibri"/>
                <w:color w:val="000000"/>
                <w:sz w:val="22"/>
                <w:szCs w:val="22"/>
              </w:rPr>
              <w:t>-0.116</w:t>
            </w:r>
          </w:p>
        </w:tc>
      </w:tr>
      <w:tr w:rsidR="003A3EDB" w:rsidRPr="00AE0F09" w14:paraId="15B42F3D" w14:textId="77777777" w:rsidTr="001E2AC4">
        <w:trPr>
          <w:trHeight w:val="290"/>
        </w:trPr>
        <w:tc>
          <w:tcPr>
            <w:tcW w:w="1152" w:type="dxa"/>
            <w:noWrap/>
            <w:hideMark/>
          </w:tcPr>
          <w:p w14:paraId="5DAA4259" w14:textId="77777777" w:rsidR="003A3EDB" w:rsidRPr="001E2AC4" w:rsidRDefault="003A3EDB" w:rsidP="003A3EDB">
            <w:pPr>
              <w:pStyle w:val="Caption"/>
            </w:pPr>
            <w:r w:rsidRPr="001E2AC4">
              <w:t>Dawson</w:t>
            </w:r>
          </w:p>
        </w:tc>
        <w:tc>
          <w:tcPr>
            <w:tcW w:w="1152" w:type="dxa"/>
            <w:noWrap/>
            <w:vAlign w:val="bottom"/>
            <w:hideMark/>
          </w:tcPr>
          <w:p w14:paraId="67C0437F" w14:textId="5D3BAFBF" w:rsidR="003A3EDB" w:rsidRPr="00AE0F09" w:rsidRDefault="003A3EDB" w:rsidP="003A3EDB">
            <w:pPr>
              <w:pStyle w:val="Caption"/>
            </w:pPr>
            <w:r>
              <w:rPr>
                <w:rFonts w:ascii="Calibri" w:hAnsi="Calibri" w:cs="Calibri"/>
                <w:color w:val="000000"/>
                <w:sz w:val="22"/>
                <w:szCs w:val="22"/>
              </w:rPr>
              <w:t>48</w:t>
            </w:r>
          </w:p>
        </w:tc>
        <w:tc>
          <w:tcPr>
            <w:tcW w:w="1152" w:type="dxa"/>
            <w:noWrap/>
            <w:vAlign w:val="bottom"/>
            <w:hideMark/>
          </w:tcPr>
          <w:p w14:paraId="55EA3FF1" w14:textId="75C74344" w:rsidR="003A3EDB" w:rsidRPr="00AE0F09" w:rsidRDefault="003A3EDB" w:rsidP="003A3EDB">
            <w:pPr>
              <w:pStyle w:val="Caption"/>
            </w:pPr>
            <w:r>
              <w:rPr>
                <w:rFonts w:ascii="Calibri" w:hAnsi="Calibri" w:cs="Calibri"/>
                <w:color w:val="000000"/>
                <w:sz w:val="22"/>
                <w:szCs w:val="22"/>
              </w:rPr>
              <w:t>0.362</w:t>
            </w:r>
          </w:p>
        </w:tc>
        <w:tc>
          <w:tcPr>
            <w:tcW w:w="1152" w:type="dxa"/>
            <w:noWrap/>
            <w:vAlign w:val="bottom"/>
            <w:hideMark/>
          </w:tcPr>
          <w:p w14:paraId="16A3F478" w14:textId="7533D1C8" w:rsidR="003A3EDB" w:rsidRPr="00AE0F09" w:rsidRDefault="003A3EDB" w:rsidP="003A3EDB">
            <w:pPr>
              <w:pStyle w:val="Caption"/>
            </w:pPr>
            <w:r>
              <w:rPr>
                <w:rFonts w:ascii="Calibri" w:hAnsi="Calibri" w:cs="Calibri"/>
                <w:color w:val="000000"/>
                <w:sz w:val="22"/>
                <w:szCs w:val="22"/>
              </w:rPr>
              <w:t>-0.0245</w:t>
            </w:r>
          </w:p>
        </w:tc>
        <w:tc>
          <w:tcPr>
            <w:tcW w:w="1152" w:type="dxa"/>
            <w:noWrap/>
            <w:vAlign w:val="bottom"/>
            <w:hideMark/>
          </w:tcPr>
          <w:p w14:paraId="7627A61D" w14:textId="43729F8B" w:rsidR="003A3EDB" w:rsidRPr="00AE0F09" w:rsidRDefault="003A3EDB" w:rsidP="003A3EDB">
            <w:pPr>
              <w:pStyle w:val="Caption"/>
            </w:pPr>
            <w:r>
              <w:rPr>
                <w:rFonts w:ascii="Calibri" w:hAnsi="Calibri" w:cs="Calibri"/>
                <w:color w:val="000000"/>
                <w:sz w:val="22"/>
                <w:szCs w:val="22"/>
              </w:rPr>
              <w:t>43</w:t>
            </w:r>
          </w:p>
        </w:tc>
        <w:tc>
          <w:tcPr>
            <w:tcW w:w="1152" w:type="dxa"/>
            <w:noWrap/>
            <w:vAlign w:val="bottom"/>
            <w:hideMark/>
          </w:tcPr>
          <w:p w14:paraId="6A1C9ABF" w14:textId="2CF311C0" w:rsidR="003A3EDB" w:rsidRPr="00AE0F09" w:rsidRDefault="003A3EDB" w:rsidP="003A3EDB">
            <w:pPr>
              <w:pStyle w:val="Caption"/>
            </w:pPr>
            <w:r>
              <w:rPr>
                <w:rFonts w:ascii="Calibri" w:hAnsi="Calibri" w:cs="Calibri"/>
                <w:color w:val="000000"/>
                <w:sz w:val="22"/>
                <w:szCs w:val="22"/>
              </w:rPr>
              <w:t>0.15</w:t>
            </w:r>
          </w:p>
        </w:tc>
        <w:tc>
          <w:tcPr>
            <w:tcW w:w="1152" w:type="dxa"/>
            <w:noWrap/>
            <w:vAlign w:val="bottom"/>
            <w:hideMark/>
          </w:tcPr>
          <w:p w14:paraId="66698719" w14:textId="11BACBA1" w:rsidR="003A3EDB" w:rsidRPr="00AE0F09" w:rsidRDefault="003A3EDB" w:rsidP="003A3EDB">
            <w:pPr>
              <w:pStyle w:val="Caption"/>
            </w:pPr>
            <w:r>
              <w:rPr>
                <w:rFonts w:ascii="Calibri" w:hAnsi="Calibri" w:cs="Calibri"/>
                <w:color w:val="000000"/>
                <w:sz w:val="22"/>
                <w:szCs w:val="22"/>
              </w:rPr>
              <w:t>0.0115</w:t>
            </w:r>
          </w:p>
        </w:tc>
      </w:tr>
      <w:tr w:rsidR="003A3EDB" w:rsidRPr="00AE0F09" w14:paraId="74C6C86A" w14:textId="77777777" w:rsidTr="001E2AC4">
        <w:trPr>
          <w:trHeight w:val="290"/>
        </w:trPr>
        <w:tc>
          <w:tcPr>
            <w:tcW w:w="1152" w:type="dxa"/>
            <w:noWrap/>
            <w:hideMark/>
          </w:tcPr>
          <w:p w14:paraId="3C850443" w14:textId="77777777" w:rsidR="003A3EDB" w:rsidRPr="001E2AC4" w:rsidRDefault="003A3EDB" w:rsidP="003A3EDB">
            <w:pPr>
              <w:pStyle w:val="Caption"/>
            </w:pPr>
            <w:r w:rsidRPr="001E2AC4">
              <w:t>Pradeep</w:t>
            </w:r>
          </w:p>
        </w:tc>
        <w:tc>
          <w:tcPr>
            <w:tcW w:w="1152" w:type="dxa"/>
            <w:noWrap/>
            <w:vAlign w:val="bottom"/>
            <w:hideMark/>
          </w:tcPr>
          <w:p w14:paraId="560154A8" w14:textId="11CC6CB4" w:rsidR="003A3EDB" w:rsidRPr="00AE0F09" w:rsidRDefault="003A3EDB" w:rsidP="003A3EDB">
            <w:pPr>
              <w:pStyle w:val="Caption"/>
            </w:pPr>
            <w:r>
              <w:rPr>
                <w:rFonts w:ascii="Calibri" w:hAnsi="Calibri" w:cs="Calibri"/>
                <w:color w:val="000000"/>
                <w:sz w:val="22"/>
                <w:szCs w:val="22"/>
              </w:rPr>
              <w:t>43</w:t>
            </w:r>
          </w:p>
        </w:tc>
        <w:tc>
          <w:tcPr>
            <w:tcW w:w="1152" w:type="dxa"/>
            <w:noWrap/>
            <w:vAlign w:val="bottom"/>
            <w:hideMark/>
          </w:tcPr>
          <w:p w14:paraId="0C199477" w14:textId="58A0D8AF" w:rsidR="003A3EDB" w:rsidRPr="00AE0F09" w:rsidRDefault="003A3EDB" w:rsidP="003A3EDB">
            <w:pPr>
              <w:pStyle w:val="Caption"/>
            </w:pPr>
            <w:r>
              <w:rPr>
                <w:rFonts w:ascii="Calibri" w:hAnsi="Calibri" w:cs="Calibri"/>
                <w:color w:val="000000"/>
                <w:sz w:val="22"/>
                <w:szCs w:val="22"/>
              </w:rPr>
              <w:t>0.232</w:t>
            </w:r>
          </w:p>
        </w:tc>
        <w:tc>
          <w:tcPr>
            <w:tcW w:w="1152" w:type="dxa"/>
            <w:noWrap/>
            <w:vAlign w:val="bottom"/>
            <w:hideMark/>
          </w:tcPr>
          <w:p w14:paraId="4C614E21" w14:textId="471262F1" w:rsidR="003A3EDB" w:rsidRPr="00AE0F09" w:rsidRDefault="003A3EDB" w:rsidP="003A3EDB">
            <w:pPr>
              <w:pStyle w:val="Caption"/>
            </w:pPr>
            <w:r>
              <w:rPr>
                <w:rFonts w:ascii="Calibri" w:hAnsi="Calibri" w:cs="Calibri"/>
                <w:color w:val="000000"/>
                <w:sz w:val="22"/>
                <w:szCs w:val="22"/>
              </w:rPr>
              <w:t>0.00985</w:t>
            </w:r>
          </w:p>
        </w:tc>
        <w:tc>
          <w:tcPr>
            <w:tcW w:w="1152" w:type="dxa"/>
            <w:noWrap/>
            <w:vAlign w:val="bottom"/>
            <w:hideMark/>
          </w:tcPr>
          <w:p w14:paraId="4BDA16FD" w14:textId="3855B4ED" w:rsidR="003A3EDB" w:rsidRPr="00AE0F09" w:rsidRDefault="003A3EDB" w:rsidP="003A3EDB">
            <w:pPr>
              <w:pStyle w:val="Caption"/>
            </w:pPr>
            <w:r>
              <w:rPr>
                <w:rFonts w:ascii="Calibri" w:hAnsi="Calibri" w:cs="Calibri"/>
                <w:color w:val="000000"/>
                <w:sz w:val="22"/>
                <w:szCs w:val="22"/>
              </w:rPr>
              <w:t>38</w:t>
            </w:r>
          </w:p>
        </w:tc>
        <w:tc>
          <w:tcPr>
            <w:tcW w:w="1152" w:type="dxa"/>
            <w:noWrap/>
            <w:vAlign w:val="bottom"/>
            <w:hideMark/>
          </w:tcPr>
          <w:p w14:paraId="08B0BD7B" w14:textId="786572D8" w:rsidR="003A3EDB" w:rsidRPr="00AE0F09" w:rsidRDefault="003A3EDB" w:rsidP="003A3EDB">
            <w:pPr>
              <w:pStyle w:val="Caption"/>
            </w:pPr>
            <w:r>
              <w:rPr>
                <w:rFonts w:ascii="Calibri" w:hAnsi="Calibri" w:cs="Calibri"/>
                <w:color w:val="000000"/>
                <w:sz w:val="22"/>
                <w:szCs w:val="22"/>
              </w:rPr>
              <w:t>0.137</w:t>
            </w:r>
          </w:p>
        </w:tc>
        <w:tc>
          <w:tcPr>
            <w:tcW w:w="1152" w:type="dxa"/>
            <w:noWrap/>
            <w:vAlign w:val="bottom"/>
            <w:hideMark/>
          </w:tcPr>
          <w:p w14:paraId="7F61DBCA" w14:textId="32889318" w:rsidR="003A3EDB" w:rsidRPr="00AE0F09" w:rsidRDefault="003A3EDB" w:rsidP="003A3EDB">
            <w:pPr>
              <w:pStyle w:val="Caption"/>
            </w:pPr>
            <w:r>
              <w:rPr>
                <w:rFonts w:ascii="Calibri" w:hAnsi="Calibri" w:cs="Calibri"/>
                <w:color w:val="000000"/>
                <w:sz w:val="22"/>
                <w:szCs w:val="22"/>
              </w:rPr>
              <w:t>-0.0429</w:t>
            </w:r>
          </w:p>
        </w:tc>
      </w:tr>
      <w:tr w:rsidR="003A3EDB" w:rsidRPr="00AE0F09" w14:paraId="62BE8377" w14:textId="77777777" w:rsidTr="001E2AC4">
        <w:trPr>
          <w:trHeight w:val="290"/>
        </w:trPr>
        <w:tc>
          <w:tcPr>
            <w:tcW w:w="1152" w:type="dxa"/>
            <w:noWrap/>
            <w:hideMark/>
          </w:tcPr>
          <w:p w14:paraId="09036E17" w14:textId="77777777" w:rsidR="003A3EDB" w:rsidRPr="001E2AC4" w:rsidRDefault="003A3EDB" w:rsidP="003A3EDB">
            <w:pPr>
              <w:pStyle w:val="Caption"/>
            </w:pPr>
            <w:r w:rsidRPr="001E2AC4">
              <w:t>OPERA</w:t>
            </w:r>
          </w:p>
        </w:tc>
        <w:tc>
          <w:tcPr>
            <w:tcW w:w="1152" w:type="dxa"/>
            <w:noWrap/>
            <w:vAlign w:val="bottom"/>
            <w:hideMark/>
          </w:tcPr>
          <w:p w14:paraId="63A32B44" w14:textId="3DE2A04E" w:rsidR="003A3EDB" w:rsidRPr="00AE0F09" w:rsidRDefault="003A3EDB" w:rsidP="003A3EDB">
            <w:pPr>
              <w:pStyle w:val="Caption"/>
            </w:pPr>
            <w:r>
              <w:rPr>
                <w:rFonts w:ascii="Calibri" w:hAnsi="Calibri" w:cs="Calibri"/>
                <w:color w:val="000000"/>
                <w:sz w:val="22"/>
                <w:szCs w:val="22"/>
              </w:rPr>
              <w:t>43</w:t>
            </w:r>
          </w:p>
        </w:tc>
        <w:tc>
          <w:tcPr>
            <w:tcW w:w="1152" w:type="dxa"/>
            <w:noWrap/>
            <w:vAlign w:val="bottom"/>
            <w:hideMark/>
          </w:tcPr>
          <w:p w14:paraId="05BFB16A" w14:textId="5B0B5A3D" w:rsidR="003A3EDB" w:rsidRPr="00AE0F09" w:rsidRDefault="003A3EDB" w:rsidP="003A3EDB">
            <w:pPr>
              <w:pStyle w:val="Caption"/>
            </w:pPr>
            <w:r>
              <w:rPr>
                <w:rFonts w:ascii="Calibri" w:hAnsi="Calibri" w:cs="Calibri"/>
                <w:color w:val="000000"/>
                <w:sz w:val="22"/>
                <w:szCs w:val="22"/>
              </w:rPr>
              <w:t>0.00144</w:t>
            </w:r>
          </w:p>
        </w:tc>
        <w:tc>
          <w:tcPr>
            <w:tcW w:w="1152" w:type="dxa"/>
            <w:noWrap/>
            <w:vAlign w:val="bottom"/>
            <w:hideMark/>
          </w:tcPr>
          <w:p w14:paraId="2605DD97" w14:textId="3B61476B" w:rsidR="003A3EDB" w:rsidRPr="00AE0F09" w:rsidRDefault="003A3EDB" w:rsidP="003A3EDB">
            <w:pPr>
              <w:pStyle w:val="Caption"/>
            </w:pPr>
            <w:r>
              <w:rPr>
                <w:rFonts w:ascii="Calibri" w:hAnsi="Calibri" w:cs="Calibri"/>
                <w:color w:val="000000"/>
                <w:sz w:val="22"/>
                <w:szCs w:val="22"/>
              </w:rPr>
              <w:t>-0.00014</w:t>
            </w:r>
          </w:p>
        </w:tc>
        <w:tc>
          <w:tcPr>
            <w:tcW w:w="1152" w:type="dxa"/>
            <w:noWrap/>
            <w:vAlign w:val="bottom"/>
            <w:hideMark/>
          </w:tcPr>
          <w:p w14:paraId="25DCFBED" w14:textId="10962B71" w:rsidR="003A3EDB" w:rsidRPr="00AE0F09" w:rsidRDefault="003A3EDB" w:rsidP="003A3EDB">
            <w:pPr>
              <w:pStyle w:val="Caption"/>
            </w:pPr>
            <w:r>
              <w:rPr>
                <w:rFonts w:ascii="Calibri" w:hAnsi="Calibri" w:cs="Calibri"/>
                <w:color w:val="000000"/>
                <w:sz w:val="22"/>
                <w:szCs w:val="22"/>
              </w:rPr>
              <w:t>38</w:t>
            </w:r>
          </w:p>
        </w:tc>
        <w:tc>
          <w:tcPr>
            <w:tcW w:w="1152" w:type="dxa"/>
            <w:noWrap/>
            <w:vAlign w:val="bottom"/>
            <w:hideMark/>
          </w:tcPr>
          <w:p w14:paraId="29B96FDE" w14:textId="55AB71CA" w:rsidR="003A3EDB" w:rsidRPr="00AE0F09" w:rsidRDefault="003A3EDB" w:rsidP="003A3EDB">
            <w:pPr>
              <w:pStyle w:val="Caption"/>
            </w:pPr>
            <w:r>
              <w:rPr>
                <w:rFonts w:ascii="Calibri" w:hAnsi="Calibri" w:cs="Calibri"/>
                <w:color w:val="000000"/>
                <w:sz w:val="22"/>
                <w:szCs w:val="22"/>
              </w:rPr>
              <w:t>0.0336</w:t>
            </w:r>
          </w:p>
        </w:tc>
        <w:tc>
          <w:tcPr>
            <w:tcW w:w="1152" w:type="dxa"/>
            <w:noWrap/>
            <w:vAlign w:val="bottom"/>
            <w:hideMark/>
          </w:tcPr>
          <w:p w14:paraId="4A05570A" w14:textId="060ED0A0" w:rsidR="003A3EDB" w:rsidRPr="00AE0F09" w:rsidRDefault="003A3EDB" w:rsidP="003A3EDB">
            <w:pPr>
              <w:pStyle w:val="Caption"/>
            </w:pPr>
            <w:r>
              <w:rPr>
                <w:rFonts w:ascii="Calibri" w:hAnsi="Calibri" w:cs="Calibri"/>
                <w:color w:val="000000"/>
                <w:sz w:val="22"/>
                <w:szCs w:val="22"/>
              </w:rPr>
              <w:t>1.09E-05</w:t>
            </w:r>
          </w:p>
        </w:tc>
      </w:tr>
      <w:tr w:rsidR="003A3EDB" w:rsidRPr="00AE0F09" w14:paraId="797AA6A1" w14:textId="77777777" w:rsidTr="001E2AC4">
        <w:trPr>
          <w:trHeight w:val="290"/>
        </w:trPr>
        <w:tc>
          <w:tcPr>
            <w:tcW w:w="1152" w:type="dxa"/>
            <w:noWrap/>
            <w:hideMark/>
          </w:tcPr>
          <w:p w14:paraId="41C6477E" w14:textId="77777777" w:rsidR="003A3EDB" w:rsidRPr="001E2AC4" w:rsidRDefault="003A3EDB" w:rsidP="003A3EDB">
            <w:pPr>
              <w:pStyle w:val="Caption"/>
            </w:pPr>
            <w:r w:rsidRPr="001E2AC4">
              <w:t>IVBP</w:t>
            </w:r>
          </w:p>
        </w:tc>
        <w:tc>
          <w:tcPr>
            <w:tcW w:w="1152" w:type="dxa"/>
            <w:noWrap/>
            <w:vAlign w:val="bottom"/>
            <w:hideMark/>
          </w:tcPr>
          <w:p w14:paraId="6EB18FC0" w14:textId="290944C3" w:rsidR="003A3EDB" w:rsidRPr="00AE0F09" w:rsidRDefault="003A3EDB" w:rsidP="003A3EDB">
            <w:pPr>
              <w:pStyle w:val="Caption"/>
            </w:pPr>
            <w:r>
              <w:rPr>
                <w:rFonts w:ascii="Calibri" w:hAnsi="Calibri" w:cs="Calibri"/>
                <w:color w:val="000000"/>
                <w:sz w:val="22"/>
                <w:szCs w:val="22"/>
              </w:rPr>
              <w:t>51</w:t>
            </w:r>
          </w:p>
        </w:tc>
        <w:tc>
          <w:tcPr>
            <w:tcW w:w="1152" w:type="dxa"/>
            <w:noWrap/>
            <w:vAlign w:val="bottom"/>
            <w:hideMark/>
          </w:tcPr>
          <w:p w14:paraId="2CE4B6EE" w14:textId="0392F304" w:rsidR="003A3EDB" w:rsidRPr="00AE0F09" w:rsidRDefault="003A3EDB" w:rsidP="003A3EDB">
            <w:pPr>
              <w:pStyle w:val="Caption"/>
            </w:pPr>
            <w:r>
              <w:rPr>
                <w:rFonts w:ascii="Calibri" w:hAnsi="Calibri" w:cs="Calibri"/>
                <w:color w:val="000000"/>
                <w:sz w:val="22"/>
                <w:szCs w:val="22"/>
              </w:rPr>
              <w:t>2.62</w:t>
            </w:r>
          </w:p>
        </w:tc>
        <w:tc>
          <w:tcPr>
            <w:tcW w:w="1152" w:type="dxa"/>
            <w:noWrap/>
            <w:vAlign w:val="bottom"/>
            <w:hideMark/>
          </w:tcPr>
          <w:p w14:paraId="5D4A9DCE" w14:textId="01A1BCCD" w:rsidR="003A3EDB" w:rsidRPr="00AE0F09" w:rsidRDefault="003A3EDB" w:rsidP="003A3EDB">
            <w:pPr>
              <w:pStyle w:val="Caption"/>
            </w:pPr>
            <w:r>
              <w:rPr>
                <w:rFonts w:ascii="Calibri" w:hAnsi="Calibri" w:cs="Calibri"/>
                <w:color w:val="000000"/>
                <w:sz w:val="22"/>
                <w:szCs w:val="22"/>
              </w:rPr>
              <w:t>0.507</w:t>
            </w:r>
          </w:p>
        </w:tc>
        <w:tc>
          <w:tcPr>
            <w:tcW w:w="1152" w:type="dxa"/>
            <w:noWrap/>
            <w:vAlign w:val="bottom"/>
            <w:hideMark/>
          </w:tcPr>
          <w:p w14:paraId="1302C2F1" w14:textId="728A2E92" w:rsidR="003A3EDB" w:rsidRPr="00AE0F09" w:rsidRDefault="003A3EDB" w:rsidP="003A3EDB">
            <w:pPr>
              <w:pStyle w:val="Caption"/>
            </w:pPr>
            <w:r>
              <w:t>0</w:t>
            </w:r>
          </w:p>
        </w:tc>
        <w:tc>
          <w:tcPr>
            <w:tcW w:w="1152" w:type="dxa"/>
            <w:noWrap/>
            <w:hideMark/>
          </w:tcPr>
          <w:p w14:paraId="6BFD506B" w14:textId="77777777" w:rsidR="003A3EDB" w:rsidRPr="00AE0F09" w:rsidRDefault="003A3EDB" w:rsidP="003A3EDB">
            <w:pPr>
              <w:pStyle w:val="Caption"/>
            </w:pPr>
          </w:p>
        </w:tc>
        <w:tc>
          <w:tcPr>
            <w:tcW w:w="1152" w:type="dxa"/>
            <w:noWrap/>
            <w:hideMark/>
          </w:tcPr>
          <w:p w14:paraId="700313E7" w14:textId="77777777" w:rsidR="003A3EDB" w:rsidRPr="00AE0F09" w:rsidRDefault="003A3EDB" w:rsidP="003A3EDB">
            <w:pPr>
              <w:pStyle w:val="Caption"/>
            </w:pPr>
          </w:p>
        </w:tc>
      </w:tr>
    </w:tbl>
    <w:p w14:paraId="45710FD3" w14:textId="356EE205" w:rsidR="00CF2720" w:rsidRDefault="00CF2720" w:rsidP="00BC60D9">
      <w:pPr>
        <w:pStyle w:val="Caption"/>
      </w:pPr>
      <w:r>
        <w:br w:type="page"/>
      </w:r>
      <w:r w:rsidR="002F15F9">
        <w:lastRenderedPageBreak/>
        <w:tab/>
      </w:r>
    </w:p>
    <w:p w14:paraId="1EE399A1" w14:textId="11410BAB" w:rsidR="00056E8E" w:rsidRDefault="00056E8E" w:rsidP="00BC60D9">
      <w:pPr>
        <w:pStyle w:val="Caption"/>
      </w:pPr>
      <w:bookmarkStart w:id="13" w:name="_Ref166680182"/>
      <w:bookmarkStart w:id="14" w:name="_Ref81406670"/>
      <w:r>
        <w:t xml:space="preserve">Table </w:t>
      </w:r>
      <w:fldSimple w:instr=" SEQ Table \* ARABIC ">
        <w:r w:rsidR="001726ED">
          <w:rPr>
            <w:noProof/>
          </w:rPr>
          <w:t>4</w:t>
        </w:r>
      </w:fldSimple>
      <w:bookmarkEnd w:id="13"/>
      <w:r>
        <w:rPr>
          <w:noProof/>
        </w:rPr>
        <w:t xml:space="preserve"> Level 2</w:t>
      </w:r>
      <w:r>
        <w:t xml:space="preserve"> Analysis of predictions based on empirical model fits and a PBPK model (“HTTK”) parameterized with chemical specific values either measured </w:t>
      </w:r>
      <w:r w:rsidR="00BC60D9" w:rsidRPr="00BC60D9">
        <w:t>in vitro</w:t>
      </w:r>
      <w:r>
        <w:t xml:space="preserve"> (“HTTK-InVitro”) or predicted with various QSPRs.</w:t>
      </w:r>
      <w:r w:rsidR="00047FA1">
        <w:t xml:space="preserve"> RMSLE was first calculated on a per chemical basis and then averaged across chemicals. The number of chemicals in each calculation is given in parentheses. The four sets of chemicals refer to those with </w:t>
      </w:r>
      <w:r w:rsidR="00BC60D9" w:rsidRPr="00BC60D9">
        <w:t>in vitro</w:t>
      </w:r>
      <w:r w:rsidR="00047FA1">
        <w:t xml:space="preserve"> HTTK parameters (“</w:t>
      </w:r>
      <w:r w:rsidR="00BC60D9" w:rsidRPr="00BC60D9">
        <w:t>In vitro</w:t>
      </w:r>
      <w:r w:rsidR="00047FA1">
        <w:t xml:space="preserve">”), those without </w:t>
      </w:r>
      <w:r w:rsidR="00BC60D9" w:rsidRPr="00BC60D9">
        <w:t>in vitro</w:t>
      </w:r>
      <w:r w:rsidR="00047FA1">
        <w:t xml:space="preserve"> HTTK parameters (“No </w:t>
      </w:r>
      <w:r w:rsidR="00BC60D9" w:rsidRPr="00BC60D9">
        <w:t>In vitro</w:t>
      </w:r>
      <w:r w:rsidR="00047FA1">
        <w:t xml:space="preserve">”), those chemicals for which all QSPRs could make predictions, and the maximum number of predictions available for each chemical. </w:t>
      </w:r>
      <w:r>
        <w:t xml:space="preserve"> “HTTK-YRandom” indicates the HTTK PBPK model parameterized with a random permutation of the </w:t>
      </w:r>
      <w:r w:rsidR="00BC60D9" w:rsidRPr="00BC60D9">
        <w:t>in vitro</w:t>
      </w:r>
      <w:r>
        <w:t xml:space="preserve"> data.</w:t>
      </w:r>
    </w:p>
    <w:tbl>
      <w:tblPr>
        <w:tblStyle w:val="TableGrid"/>
        <w:tblW w:w="9504" w:type="dxa"/>
        <w:tblLayout w:type="fixed"/>
        <w:tblLook w:val="04A0" w:firstRow="1" w:lastRow="0" w:firstColumn="1" w:lastColumn="0" w:noHBand="0" w:noVBand="1"/>
      </w:tblPr>
      <w:tblGrid>
        <w:gridCol w:w="1008"/>
        <w:gridCol w:w="1008"/>
        <w:gridCol w:w="1008"/>
        <w:gridCol w:w="1008"/>
        <w:gridCol w:w="1008"/>
        <w:gridCol w:w="1152"/>
        <w:gridCol w:w="1152"/>
        <w:gridCol w:w="1008"/>
        <w:gridCol w:w="1152"/>
      </w:tblGrid>
      <w:tr w:rsidR="008F139E" w:rsidRPr="00047FA1" w14:paraId="063414F7" w14:textId="77777777" w:rsidTr="001E2AC4">
        <w:trPr>
          <w:trHeight w:val="290"/>
        </w:trPr>
        <w:tc>
          <w:tcPr>
            <w:tcW w:w="1008" w:type="dxa"/>
            <w:noWrap/>
            <w:hideMark/>
          </w:tcPr>
          <w:p w14:paraId="2D58EA82" w14:textId="77777777" w:rsidR="00047FA1" w:rsidRPr="00047FA1" w:rsidRDefault="00047FA1" w:rsidP="00BC60D9"/>
        </w:tc>
        <w:tc>
          <w:tcPr>
            <w:tcW w:w="1008" w:type="dxa"/>
            <w:noWrap/>
            <w:hideMark/>
          </w:tcPr>
          <w:p w14:paraId="47293D97" w14:textId="77777777" w:rsidR="00047FA1" w:rsidRPr="001E2AC4" w:rsidRDefault="00047FA1" w:rsidP="00BC60D9">
            <w:r w:rsidRPr="001E2AC4">
              <w:t>HTPBTK-InVitro</w:t>
            </w:r>
          </w:p>
        </w:tc>
        <w:tc>
          <w:tcPr>
            <w:tcW w:w="1008" w:type="dxa"/>
            <w:noWrap/>
            <w:hideMark/>
          </w:tcPr>
          <w:p w14:paraId="142CA4D2" w14:textId="77777777" w:rsidR="00047FA1" w:rsidRPr="001E2AC4" w:rsidRDefault="00047FA1" w:rsidP="00BC60D9">
            <w:r w:rsidRPr="001E2AC4">
              <w:t>HTPBTK-ADmet</w:t>
            </w:r>
          </w:p>
        </w:tc>
        <w:tc>
          <w:tcPr>
            <w:tcW w:w="1008" w:type="dxa"/>
            <w:noWrap/>
            <w:hideMark/>
          </w:tcPr>
          <w:p w14:paraId="0FBBD366" w14:textId="77777777" w:rsidR="00047FA1" w:rsidRPr="001E2AC4" w:rsidRDefault="00047FA1" w:rsidP="00BC60D9">
            <w:r w:rsidRPr="001E2AC4">
              <w:t>HTPBTK-Dawson</w:t>
            </w:r>
          </w:p>
        </w:tc>
        <w:tc>
          <w:tcPr>
            <w:tcW w:w="1008" w:type="dxa"/>
            <w:noWrap/>
            <w:hideMark/>
          </w:tcPr>
          <w:p w14:paraId="33A9B1FE" w14:textId="77777777" w:rsidR="00047FA1" w:rsidRPr="001E2AC4" w:rsidRDefault="00047FA1" w:rsidP="00BC60D9">
            <w:r w:rsidRPr="001E2AC4">
              <w:t>HTPBTK-Pradeep</w:t>
            </w:r>
          </w:p>
        </w:tc>
        <w:tc>
          <w:tcPr>
            <w:tcW w:w="1152" w:type="dxa"/>
            <w:noWrap/>
            <w:hideMark/>
          </w:tcPr>
          <w:p w14:paraId="101E311F" w14:textId="77777777" w:rsidR="00047FA1" w:rsidRPr="001E2AC4" w:rsidRDefault="00047FA1" w:rsidP="00BC60D9">
            <w:r w:rsidRPr="001E2AC4">
              <w:t>HTPBTK-OPERA</w:t>
            </w:r>
          </w:p>
        </w:tc>
        <w:tc>
          <w:tcPr>
            <w:tcW w:w="1152" w:type="dxa"/>
            <w:noWrap/>
            <w:hideMark/>
          </w:tcPr>
          <w:p w14:paraId="714F2F8D" w14:textId="77777777" w:rsidR="00047FA1" w:rsidRPr="001E2AC4" w:rsidRDefault="00047FA1" w:rsidP="00BC60D9">
            <w:r w:rsidRPr="001E2AC4">
              <w:t>HTPBTK-Consensus</w:t>
            </w:r>
          </w:p>
        </w:tc>
        <w:tc>
          <w:tcPr>
            <w:tcW w:w="1008" w:type="dxa"/>
            <w:noWrap/>
            <w:hideMark/>
          </w:tcPr>
          <w:p w14:paraId="05E02465" w14:textId="77777777" w:rsidR="00047FA1" w:rsidRPr="001E2AC4" w:rsidRDefault="00047FA1" w:rsidP="00BC60D9">
            <w:r w:rsidRPr="001E2AC4">
              <w:t>HTPBTK-YRandom</w:t>
            </w:r>
          </w:p>
        </w:tc>
        <w:tc>
          <w:tcPr>
            <w:tcW w:w="1152" w:type="dxa"/>
            <w:noWrap/>
            <w:hideMark/>
          </w:tcPr>
          <w:p w14:paraId="02E0E706" w14:textId="12035455" w:rsidR="00047FA1" w:rsidRPr="001E2AC4" w:rsidRDefault="00BC60D9" w:rsidP="00BC60D9">
            <w:r w:rsidRPr="00BC60D9">
              <w:rPr>
                <w:i/>
              </w:rPr>
              <w:t>In vivo</w:t>
            </w:r>
            <w:r w:rsidR="00047FA1" w:rsidRPr="001E2AC4">
              <w:t xml:space="preserve"> Fits</w:t>
            </w:r>
          </w:p>
        </w:tc>
      </w:tr>
      <w:tr w:rsidR="00CA33BB" w:rsidRPr="00047FA1" w14:paraId="2DD5007C" w14:textId="77777777" w:rsidTr="001E2AC4">
        <w:trPr>
          <w:trHeight w:val="290"/>
        </w:trPr>
        <w:tc>
          <w:tcPr>
            <w:tcW w:w="1008" w:type="dxa"/>
            <w:noWrap/>
            <w:hideMark/>
          </w:tcPr>
          <w:p w14:paraId="1AD5C83C" w14:textId="24C6FC73" w:rsidR="00CA33BB" w:rsidRPr="001E2AC4" w:rsidRDefault="00CA33BB" w:rsidP="00CA33BB">
            <w:r w:rsidRPr="00BC60D9">
              <w:rPr>
                <w:i/>
              </w:rPr>
              <w:t>In vitro</w:t>
            </w:r>
            <w:r w:rsidRPr="001E2AC4">
              <w:t xml:space="preserve"> </w:t>
            </w:r>
          </w:p>
        </w:tc>
        <w:tc>
          <w:tcPr>
            <w:tcW w:w="1008" w:type="dxa"/>
            <w:noWrap/>
            <w:vAlign w:val="bottom"/>
            <w:hideMark/>
          </w:tcPr>
          <w:p w14:paraId="166F54EC" w14:textId="25485054" w:rsidR="00CA33BB" w:rsidRPr="001E2AC4" w:rsidRDefault="00CA33BB" w:rsidP="00CA33BB">
            <w:pPr>
              <w:rPr>
                <w:sz w:val="18"/>
                <w:szCs w:val="18"/>
              </w:rPr>
            </w:pPr>
            <w:r>
              <w:rPr>
                <w:rFonts w:ascii="Calibri" w:hAnsi="Calibri" w:cs="Calibri"/>
                <w:color w:val="000000"/>
              </w:rPr>
              <w:t>1.2 (55)</w:t>
            </w:r>
          </w:p>
        </w:tc>
        <w:tc>
          <w:tcPr>
            <w:tcW w:w="1008" w:type="dxa"/>
            <w:noWrap/>
            <w:vAlign w:val="bottom"/>
            <w:hideMark/>
          </w:tcPr>
          <w:p w14:paraId="48198FA1" w14:textId="118A2359" w:rsidR="00CA33BB" w:rsidRPr="001E2AC4" w:rsidRDefault="00CA33BB" w:rsidP="00CA33BB">
            <w:pPr>
              <w:rPr>
                <w:sz w:val="18"/>
                <w:szCs w:val="18"/>
              </w:rPr>
            </w:pPr>
            <w:r>
              <w:rPr>
                <w:rFonts w:ascii="Calibri" w:hAnsi="Calibri" w:cs="Calibri"/>
                <w:color w:val="000000"/>
              </w:rPr>
              <w:t>1.3 (45)</w:t>
            </w:r>
          </w:p>
        </w:tc>
        <w:tc>
          <w:tcPr>
            <w:tcW w:w="1008" w:type="dxa"/>
            <w:noWrap/>
            <w:vAlign w:val="bottom"/>
            <w:hideMark/>
          </w:tcPr>
          <w:p w14:paraId="17A7E3ED" w14:textId="2FFE6E77" w:rsidR="00CA33BB" w:rsidRPr="001E2AC4" w:rsidRDefault="00CA33BB" w:rsidP="00CA33BB">
            <w:pPr>
              <w:rPr>
                <w:sz w:val="18"/>
                <w:szCs w:val="18"/>
              </w:rPr>
            </w:pPr>
            <w:r>
              <w:rPr>
                <w:rFonts w:ascii="Calibri" w:hAnsi="Calibri" w:cs="Calibri"/>
                <w:color w:val="000000"/>
              </w:rPr>
              <w:t>1.3 (43)</w:t>
            </w:r>
          </w:p>
        </w:tc>
        <w:tc>
          <w:tcPr>
            <w:tcW w:w="1008" w:type="dxa"/>
            <w:noWrap/>
            <w:vAlign w:val="bottom"/>
            <w:hideMark/>
          </w:tcPr>
          <w:p w14:paraId="1EDFC162" w14:textId="1B34F4B2" w:rsidR="00CA33BB" w:rsidRPr="001E2AC4" w:rsidRDefault="00CA33BB" w:rsidP="00CA33BB">
            <w:pPr>
              <w:rPr>
                <w:sz w:val="18"/>
                <w:szCs w:val="18"/>
              </w:rPr>
            </w:pPr>
            <w:r>
              <w:rPr>
                <w:rFonts w:ascii="Calibri" w:hAnsi="Calibri" w:cs="Calibri"/>
                <w:color w:val="000000"/>
              </w:rPr>
              <w:t>1.3 (38)</w:t>
            </w:r>
          </w:p>
        </w:tc>
        <w:tc>
          <w:tcPr>
            <w:tcW w:w="1152" w:type="dxa"/>
            <w:noWrap/>
            <w:vAlign w:val="bottom"/>
            <w:hideMark/>
          </w:tcPr>
          <w:p w14:paraId="090A8E9E" w14:textId="548DC5C3" w:rsidR="00CA33BB" w:rsidRPr="001E2AC4" w:rsidRDefault="00CA33BB" w:rsidP="00CA33BB">
            <w:pPr>
              <w:rPr>
                <w:sz w:val="18"/>
                <w:szCs w:val="18"/>
              </w:rPr>
            </w:pPr>
            <w:r>
              <w:rPr>
                <w:rFonts w:ascii="Calibri" w:hAnsi="Calibri" w:cs="Calibri"/>
                <w:color w:val="000000"/>
              </w:rPr>
              <w:t>1.2 (33)</w:t>
            </w:r>
          </w:p>
        </w:tc>
        <w:tc>
          <w:tcPr>
            <w:tcW w:w="1152" w:type="dxa"/>
            <w:noWrap/>
            <w:vAlign w:val="bottom"/>
            <w:hideMark/>
          </w:tcPr>
          <w:p w14:paraId="750DF7D8" w14:textId="42630A4B" w:rsidR="00CA33BB" w:rsidRPr="001E2AC4" w:rsidRDefault="00CA33BB" w:rsidP="00CA33BB">
            <w:pPr>
              <w:rPr>
                <w:sz w:val="18"/>
                <w:szCs w:val="18"/>
              </w:rPr>
            </w:pPr>
            <w:r>
              <w:rPr>
                <w:rFonts w:ascii="Calibri" w:hAnsi="Calibri" w:cs="Calibri"/>
                <w:color w:val="000000"/>
              </w:rPr>
              <w:t>1.1 (55)</w:t>
            </w:r>
          </w:p>
        </w:tc>
        <w:tc>
          <w:tcPr>
            <w:tcW w:w="1008" w:type="dxa"/>
            <w:noWrap/>
            <w:vAlign w:val="bottom"/>
            <w:hideMark/>
          </w:tcPr>
          <w:p w14:paraId="33EA1F5E" w14:textId="3C8CF993" w:rsidR="00CA33BB" w:rsidRPr="001E2AC4" w:rsidRDefault="00CA33BB" w:rsidP="00CA33BB">
            <w:pPr>
              <w:rPr>
                <w:sz w:val="18"/>
                <w:szCs w:val="18"/>
              </w:rPr>
            </w:pPr>
            <w:r>
              <w:rPr>
                <w:rFonts w:ascii="Calibri" w:hAnsi="Calibri" w:cs="Calibri"/>
                <w:color w:val="000000"/>
              </w:rPr>
              <w:t>1.4 (55)</w:t>
            </w:r>
          </w:p>
        </w:tc>
        <w:tc>
          <w:tcPr>
            <w:tcW w:w="1152" w:type="dxa"/>
            <w:noWrap/>
            <w:vAlign w:val="bottom"/>
            <w:hideMark/>
          </w:tcPr>
          <w:p w14:paraId="37C22367" w14:textId="0A86D05F" w:rsidR="00CA33BB" w:rsidRPr="001E2AC4" w:rsidRDefault="00CA33BB" w:rsidP="00CA33BB">
            <w:pPr>
              <w:rPr>
                <w:sz w:val="18"/>
                <w:szCs w:val="18"/>
              </w:rPr>
            </w:pPr>
            <w:r>
              <w:rPr>
                <w:rFonts w:ascii="Calibri" w:hAnsi="Calibri" w:cs="Calibri"/>
                <w:color w:val="000000"/>
              </w:rPr>
              <w:t>0.54 (47)</w:t>
            </w:r>
          </w:p>
        </w:tc>
      </w:tr>
      <w:tr w:rsidR="00CA33BB" w:rsidRPr="00047FA1" w14:paraId="3A6E3D25" w14:textId="77777777" w:rsidTr="001E2AC4">
        <w:trPr>
          <w:trHeight w:val="290"/>
        </w:trPr>
        <w:tc>
          <w:tcPr>
            <w:tcW w:w="1008" w:type="dxa"/>
            <w:noWrap/>
            <w:hideMark/>
          </w:tcPr>
          <w:p w14:paraId="5F805542" w14:textId="00CF8AC4" w:rsidR="00CA33BB" w:rsidRPr="001E2AC4" w:rsidRDefault="00CA33BB" w:rsidP="00CA33BB">
            <w:r w:rsidRPr="001E2AC4">
              <w:t xml:space="preserve">No </w:t>
            </w:r>
            <w:r w:rsidRPr="00BC60D9">
              <w:rPr>
                <w:i/>
              </w:rPr>
              <w:t>In vitro</w:t>
            </w:r>
            <w:r w:rsidRPr="001E2AC4">
              <w:t xml:space="preserve"> </w:t>
            </w:r>
          </w:p>
        </w:tc>
        <w:tc>
          <w:tcPr>
            <w:tcW w:w="1008" w:type="dxa"/>
            <w:noWrap/>
            <w:vAlign w:val="bottom"/>
            <w:hideMark/>
          </w:tcPr>
          <w:p w14:paraId="5953B85D" w14:textId="251B47B3" w:rsidR="00CA33BB" w:rsidRPr="001E2AC4" w:rsidRDefault="00CA33BB" w:rsidP="00CA33BB"/>
        </w:tc>
        <w:tc>
          <w:tcPr>
            <w:tcW w:w="1008" w:type="dxa"/>
            <w:noWrap/>
            <w:vAlign w:val="bottom"/>
            <w:hideMark/>
          </w:tcPr>
          <w:p w14:paraId="7BD4BD7F" w14:textId="324C995C" w:rsidR="00CA33BB" w:rsidRPr="001E2AC4" w:rsidRDefault="00CA33BB" w:rsidP="00CA33BB">
            <w:pPr>
              <w:rPr>
                <w:sz w:val="18"/>
                <w:szCs w:val="18"/>
              </w:rPr>
            </w:pPr>
            <w:r>
              <w:rPr>
                <w:rFonts w:ascii="Calibri" w:hAnsi="Calibri" w:cs="Calibri"/>
                <w:color w:val="000000"/>
              </w:rPr>
              <w:t>1.2 (18)</w:t>
            </w:r>
          </w:p>
        </w:tc>
        <w:tc>
          <w:tcPr>
            <w:tcW w:w="1008" w:type="dxa"/>
            <w:noWrap/>
            <w:vAlign w:val="bottom"/>
            <w:hideMark/>
          </w:tcPr>
          <w:p w14:paraId="2B7698B0" w14:textId="1906BFEA" w:rsidR="00CA33BB" w:rsidRPr="001E2AC4" w:rsidRDefault="00CA33BB" w:rsidP="00CA33BB">
            <w:pPr>
              <w:rPr>
                <w:sz w:val="18"/>
                <w:szCs w:val="18"/>
              </w:rPr>
            </w:pPr>
            <w:r>
              <w:rPr>
                <w:rFonts w:ascii="Calibri" w:hAnsi="Calibri" w:cs="Calibri"/>
                <w:color w:val="000000"/>
              </w:rPr>
              <w:t>1.1 (15)</w:t>
            </w:r>
          </w:p>
        </w:tc>
        <w:tc>
          <w:tcPr>
            <w:tcW w:w="1008" w:type="dxa"/>
            <w:noWrap/>
            <w:vAlign w:val="bottom"/>
            <w:hideMark/>
          </w:tcPr>
          <w:p w14:paraId="7FCC72F9" w14:textId="3422DA41" w:rsidR="00CA33BB" w:rsidRPr="001E2AC4" w:rsidRDefault="00CA33BB" w:rsidP="00CA33BB">
            <w:pPr>
              <w:rPr>
                <w:sz w:val="18"/>
                <w:szCs w:val="18"/>
              </w:rPr>
            </w:pPr>
            <w:r>
              <w:rPr>
                <w:rFonts w:ascii="Calibri" w:hAnsi="Calibri" w:cs="Calibri"/>
                <w:color w:val="000000"/>
              </w:rPr>
              <w:t>1.1 (15)</w:t>
            </w:r>
          </w:p>
        </w:tc>
        <w:tc>
          <w:tcPr>
            <w:tcW w:w="1152" w:type="dxa"/>
            <w:noWrap/>
            <w:vAlign w:val="bottom"/>
            <w:hideMark/>
          </w:tcPr>
          <w:p w14:paraId="6163AEE5" w14:textId="1D7F33A4" w:rsidR="00CA33BB" w:rsidRPr="001E2AC4" w:rsidRDefault="00CA33BB" w:rsidP="00CA33BB">
            <w:pPr>
              <w:rPr>
                <w:sz w:val="18"/>
                <w:szCs w:val="18"/>
              </w:rPr>
            </w:pPr>
            <w:r>
              <w:rPr>
                <w:rFonts w:ascii="Calibri" w:hAnsi="Calibri" w:cs="Calibri"/>
                <w:color w:val="000000"/>
              </w:rPr>
              <w:t>0.85 (22)</w:t>
            </w:r>
          </w:p>
        </w:tc>
        <w:tc>
          <w:tcPr>
            <w:tcW w:w="1152" w:type="dxa"/>
            <w:noWrap/>
            <w:vAlign w:val="bottom"/>
            <w:hideMark/>
          </w:tcPr>
          <w:p w14:paraId="48396B85" w14:textId="22A352FB" w:rsidR="00CA33BB" w:rsidRPr="001E2AC4" w:rsidRDefault="00CA33BB" w:rsidP="00CA33BB">
            <w:pPr>
              <w:rPr>
                <w:sz w:val="18"/>
                <w:szCs w:val="18"/>
              </w:rPr>
            </w:pPr>
            <w:r>
              <w:rPr>
                <w:rFonts w:ascii="Calibri" w:hAnsi="Calibri" w:cs="Calibri"/>
                <w:color w:val="000000"/>
              </w:rPr>
              <w:t>0.95 (29)</w:t>
            </w:r>
          </w:p>
        </w:tc>
        <w:tc>
          <w:tcPr>
            <w:tcW w:w="1008" w:type="dxa"/>
            <w:noWrap/>
            <w:vAlign w:val="bottom"/>
            <w:hideMark/>
          </w:tcPr>
          <w:p w14:paraId="5DDEAF79" w14:textId="67D919A7" w:rsidR="00CA33BB" w:rsidRPr="001E2AC4" w:rsidRDefault="00CA33BB" w:rsidP="00CA33BB">
            <w:pPr>
              <w:rPr>
                <w:sz w:val="18"/>
                <w:szCs w:val="18"/>
              </w:rPr>
            </w:pPr>
            <w:r>
              <w:rPr>
                <w:rFonts w:ascii="Calibri" w:hAnsi="Calibri" w:cs="Calibri"/>
                <w:color w:val="000000"/>
              </w:rPr>
              <w:t>1.2 (31)</w:t>
            </w:r>
          </w:p>
        </w:tc>
        <w:tc>
          <w:tcPr>
            <w:tcW w:w="1152" w:type="dxa"/>
            <w:noWrap/>
            <w:vAlign w:val="bottom"/>
            <w:hideMark/>
          </w:tcPr>
          <w:p w14:paraId="42FE8CD9" w14:textId="0FDB4497" w:rsidR="00CA33BB" w:rsidRPr="001E2AC4" w:rsidRDefault="00CA33BB" w:rsidP="00CA33BB">
            <w:pPr>
              <w:rPr>
                <w:sz w:val="18"/>
                <w:szCs w:val="18"/>
              </w:rPr>
            </w:pPr>
            <w:r>
              <w:rPr>
                <w:rFonts w:ascii="Calibri" w:hAnsi="Calibri" w:cs="Calibri"/>
                <w:color w:val="000000"/>
              </w:rPr>
              <w:t>0.88 (33)</w:t>
            </w:r>
          </w:p>
        </w:tc>
      </w:tr>
      <w:tr w:rsidR="00CA33BB" w:rsidRPr="00047FA1" w14:paraId="10C41BA6" w14:textId="77777777" w:rsidTr="001E2AC4">
        <w:trPr>
          <w:trHeight w:val="290"/>
        </w:trPr>
        <w:tc>
          <w:tcPr>
            <w:tcW w:w="1008" w:type="dxa"/>
            <w:noWrap/>
            <w:hideMark/>
          </w:tcPr>
          <w:p w14:paraId="322C85E4" w14:textId="77777777" w:rsidR="00CA33BB" w:rsidRPr="001E2AC4" w:rsidRDefault="00CA33BB" w:rsidP="00CA33BB">
            <w:r w:rsidRPr="001E2AC4">
              <w:t xml:space="preserve">QSPR Intersection </w:t>
            </w:r>
          </w:p>
        </w:tc>
        <w:tc>
          <w:tcPr>
            <w:tcW w:w="1008" w:type="dxa"/>
            <w:noWrap/>
            <w:vAlign w:val="bottom"/>
            <w:hideMark/>
          </w:tcPr>
          <w:p w14:paraId="7119404F" w14:textId="473925BD" w:rsidR="00CA33BB" w:rsidRPr="001E2AC4" w:rsidRDefault="00CA33BB" w:rsidP="00CA33BB">
            <w:pPr>
              <w:rPr>
                <w:sz w:val="18"/>
                <w:szCs w:val="18"/>
              </w:rPr>
            </w:pPr>
            <w:r>
              <w:rPr>
                <w:rFonts w:ascii="Calibri" w:hAnsi="Calibri" w:cs="Calibri"/>
                <w:color w:val="000000"/>
              </w:rPr>
              <w:t>1.4 (17)</w:t>
            </w:r>
          </w:p>
        </w:tc>
        <w:tc>
          <w:tcPr>
            <w:tcW w:w="1008" w:type="dxa"/>
            <w:noWrap/>
            <w:vAlign w:val="bottom"/>
            <w:hideMark/>
          </w:tcPr>
          <w:p w14:paraId="70C517A6" w14:textId="4CEE879F" w:rsidR="00CA33BB" w:rsidRPr="001E2AC4" w:rsidRDefault="00CA33BB" w:rsidP="00CA33BB">
            <w:pPr>
              <w:rPr>
                <w:sz w:val="18"/>
                <w:szCs w:val="18"/>
              </w:rPr>
            </w:pPr>
            <w:r>
              <w:rPr>
                <w:rFonts w:ascii="Calibri" w:hAnsi="Calibri" w:cs="Calibri"/>
                <w:color w:val="000000"/>
              </w:rPr>
              <w:t>1.4 (23)</w:t>
            </w:r>
          </w:p>
        </w:tc>
        <w:tc>
          <w:tcPr>
            <w:tcW w:w="1008" w:type="dxa"/>
            <w:noWrap/>
            <w:vAlign w:val="bottom"/>
            <w:hideMark/>
          </w:tcPr>
          <w:p w14:paraId="54292C5F" w14:textId="2162D147" w:rsidR="00CA33BB" w:rsidRPr="001E2AC4" w:rsidRDefault="00CA33BB" w:rsidP="00CA33BB">
            <w:pPr>
              <w:rPr>
                <w:sz w:val="18"/>
                <w:szCs w:val="18"/>
              </w:rPr>
            </w:pPr>
            <w:r>
              <w:rPr>
                <w:rFonts w:ascii="Calibri" w:hAnsi="Calibri" w:cs="Calibri"/>
                <w:color w:val="000000"/>
              </w:rPr>
              <w:t>1.3 (23)</w:t>
            </w:r>
          </w:p>
        </w:tc>
        <w:tc>
          <w:tcPr>
            <w:tcW w:w="1008" w:type="dxa"/>
            <w:noWrap/>
            <w:vAlign w:val="bottom"/>
            <w:hideMark/>
          </w:tcPr>
          <w:p w14:paraId="4A981619" w14:textId="05364788" w:rsidR="00CA33BB" w:rsidRPr="001E2AC4" w:rsidRDefault="00CA33BB" w:rsidP="00CA33BB">
            <w:pPr>
              <w:rPr>
                <w:sz w:val="18"/>
                <w:szCs w:val="18"/>
              </w:rPr>
            </w:pPr>
            <w:r>
              <w:rPr>
                <w:rFonts w:ascii="Calibri" w:hAnsi="Calibri" w:cs="Calibri"/>
                <w:color w:val="000000"/>
              </w:rPr>
              <w:t>1.3 (23)</w:t>
            </w:r>
          </w:p>
        </w:tc>
        <w:tc>
          <w:tcPr>
            <w:tcW w:w="1152" w:type="dxa"/>
            <w:noWrap/>
            <w:vAlign w:val="bottom"/>
            <w:hideMark/>
          </w:tcPr>
          <w:p w14:paraId="479491E7" w14:textId="0455DA35" w:rsidR="00CA33BB" w:rsidRPr="001E2AC4" w:rsidRDefault="00CA33BB" w:rsidP="00CA33BB">
            <w:pPr>
              <w:rPr>
                <w:sz w:val="18"/>
                <w:szCs w:val="18"/>
              </w:rPr>
            </w:pPr>
            <w:r>
              <w:rPr>
                <w:rFonts w:ascii="Calibri" w:hAnsi="Calibri" w:cs="Calibri"/>
                <w:color w:val="000000"/>
              </w:rPr>
              <w:t>1.3 (23)</w:t>
            </w:r>
          </w:p>
        </w:tc>
        <w:tc>
          <w:tcPr>
            <w:tcW w:w="1152" w:type="dxa"/>
            <w:noWrap/>
            <w:vAlign w:val="bottom"/>
            <w:hideMark/>
          </w:tcPr>
          <w:p w14:paraId="29AE1613" w14:textId="6EEDB18A" w:rsidR="00CA33BB" w:rsidRPr="001E2AC4" w:rsidRDefault="00CA33BB" w:rsidP="00CA33BB">
            <w:pPr>
              <w:rPr>
                <w:sz w:val="18"/>
                <w:szCs w:val="18"/>
              </w:rPr>
            </w:pPr>
            <w:r>
              <w:rPr>
                <w:rFonts w:ascii="Calibri" w:hAnsi="Calibri" w:cs="Calibri"/>
                <w:color w:val="000000"/>
              </w:rPr>
              <w:t>1.1 (23)</w:t>
            </w:r>
          </w:p>
        </w:tc>
        <w:tc>
          <w:tcPr>
            <w:tcW w:w="1008" w:type="dxa"/>
            <w:noWrap/>
            <w:vAlign w:val="bottom"/>
            <w:hideMark/>
          </w:tcPr>
          <w:p w14:paraId="16919180" w14:textId="14D69946" w:rsidR="00CA33BB" w:rsidRPr="001E2AC4" w:rsidRDefault="00CA33BB" w:rsidP="00CA33BB">
            <w:pPr>
              <w:rPr>
                <w:sz w:val="18"/>
                <w:szCs w:val="18"/>
              </w:rPr>
            </w:pPr>
            <w:r>
              <w:rPr>
                <w:rFonts w:ascii="Calibri" w:hAnsi="Calibri" w:cs="Calibri"/>
                <w:color w:val="000000"/>
              </w:rPr>
              <w:t>1.4 (23)</w:t>
            </w:r>
          </w:p>
        </w:tc>
        <w:tc>
          <w:tcPr>
            <w:tcW w:w="1152" w:type="dxa"/>
            <w:noWrap/>
            <w:vAlign w:val="bottom"/>
            <w:hideMark/>
          </w:tcPr>
          <w:p w14:paraId="6987909F" w14:textId="58A4AAA1" w:rsidR="00CA33BB" w:rsidRPr="001E2AC4" w:rsidRDefault="00CA33BB" w:rsidP="00CA33BB">
            <w:pPr>
              <w:rPr>
                <w:sz w:val="18"/>
                <w:szCs w:val="18"/>
              </w:rPr>
            </w:pPr>
            <w:r>
              <w:rPr>
                <w:rFonts w:ascii="Calibri" w:hAnsi="Calibri" w:cs="Calibri"/>
                <w:color w:val="000000"/>
              </w:rPr>
              <w:t>0.58 (20)</w:t>
            </w:r>
          </w:p>
        </w:tc>
      </w:tr>
      <w:tr w:rsidR="00CA33BB" w:rsidRPr="00047FA1" w14:paraId="5E3EBFD5" w14:textId="77777777" w:rsidTr="001E2AC4">
        <w:trPr>
          <w:trHeight w:val="290"/>
        </w:trPr>
        <w:tc>
          <w:tcPr>
            <w:tcW w:w="1008" w:type="dxa"/>
            <w:noWrap/>
            <w:hideMark/>
          </w:tcPr>
          <w:p w14:paraId="4E657AC2" w14:textId="77777777" w:rsidR="00CA33BB" w:rsidRPr="001E2AC4" w:rsidRDefault="00CA33BB" w:rsidP="00CA33BB">
            <w:r w:rsidRPr="001E2AC4">
              <w:t xml:space="preserve">Maximal </w:t>
            </w:r>
          </w:p>
        </w:tc>
        <w:tc>
          <w:tcPr>
            <w:tcW w:w="1008" w:type="dxa"/>
            <w:noWrap/>
            <w:vAlign w:val="bottom"/>
            <w:hideMark/>
          </w:tcPr>
          <w:p w14:paraId="26233AF2" w14:textId="7818F589" w:rsidR="00CA33BB" w:rsidRPr="001E2AC4" w:rsidRDefault="00CA33BB" w:rsidP="00CA33BB">
            <w:pPr>
              <w:rPr>
                <w:sz w:val="18"/>
                <w:szCs w:val="18"/>
              </w:rPr>
            </w:pPr>
            <w:r>
              <w:rPr>
                <w:rFonts w:ascii="Calibri" w:hAnsi="Calibri" w:cs="Calibri"/>
                <w:color w:val="000000"/>
              </w:rPr>
              <w:t>1.2 (55)</w:t>
            </w:r>
          </w:p>
        </w:tc>
        <w:tc>
          <w:tcPr>
            <w:tcW w:w="1008" w:type="dxa"/>
            <w:noWrap/>
            <w:vAlign w:val="bottom"/>
            <w:hideMark/>
          </w:tcPr>
          <w:p w14:paraId="309920EB" w14:textId="712EC972" w:rsidR="00CA33BB" w:rsidRPr="001E2AC4" w:rsidRDefault="00CA33BB" w:rsidP="00CA33BB">
            <w:pPr>
              <w:rPr>
                <w:sz w:val="18"/>
                <w:szCs w:val="18"/>
              </w:rPr>
            </w:pPr>
            <w:r>
              <w:rPr>
                <w:rFonts w:ascii="Calibri" w:hAnsi="Calibri" w:cs="Calibri"/>
                <w:color w:val="000000"/>
              </w:rPr>
              <w:t>1.3 (63)</w:t>
            </w:r>
          </w:p>
        </w:tc>
        <w:tc>
          <w:tcPr>
            <w:tcW w:w="1008" w:type="dxa"/>
            <w:noWrap/>
            <w:vAlign w:val="bottom"/>
            <w:hideMark/>
          </w:tcPr>
          <w:p w14:paraId="7D90AA63" w14:textId="46F5A353" w:rsidR="00CA33BB" w:rsidRPr="001E2AC4" w:rsidRDefault="00CA33BB" w:rsidP="00CA33BB">
            <w:pPr>
              <w:rPr>
                <w:sz w:val="18"/>
                <w:szCs w:val="18"/>
              </w:rPr>
            </w:pPr>
            <w:r>
              <w:rPr>
                <w:rFonts w:ascii="Calibri" w:hAnsi="Calibri" w:cs="Calibri"/>
                <w:color w:val="000000"/>
              </w:rPr>
              <w:t>1.3 (58)</w:t>
            </w:r>
          </w:p>
        </w:tc>
        <w:tc>
          <w:tcPr>
            <w:tcW w:w="1008" w:type="dxa"/>
            <w:noWrap/>
            <w:vAlign w:val="bottom"/>
            <w:hideMark/>
          </w:tcPr>
          <w:p w14:paraId="31E5A20F" w14:textId="608F0BE7" w:rsidR="00CA33BB" w:rsidRPr="001E2AC4" w:rsidRDefault="00CA33BB" w:rsidP="00CA33BB">
            <w:pPr>
              <w:rPr>
                <w:sz w:val="18"/>
                <w:szCs w:val="18"/>
              </w:rPr>
            </w:pPr>
            <w:r>
              <w:rPr>
                <w:rFonts w:ascii="Calibri" w:hAnsi="Calibri" w:cs="Calibri"/>
                <w:color w:val="000000"/>
              </w:rPr>
              <w:t>1.3 (53)</w:t>
            </w:r>
          </w:p>
        </w:tc>
        <w:tc>
          <w:tcPr>
            <w:tcW w:w="1152" w:type="dxa"/>
            <w:noWrap/>
            <w:vAlign w:val="bottom"/>
            <w:hideMark/>
          </w:tcPr>
          <w:p w14:paraId="5186EA4C" w14:textId="28FF10F3" w:rsidR="00CA33BB" w:rsidRPr="001E2AC4" w:rsidRDefault="00CA33BB" w:rsidP="00CA33BB">
            <w:pPr>
              <w:rPr>
                <w:sz w:val="18"/>
                <w:szCs w:val="18"/>
              </w:rPr>
            </w:pPr>
            <w:r>
              <w:rPr>
                <w:rFonts w:ascii="Calibri" w:hAnsi="Calibri" w:cs="Calibri"/>
                <w:color w:val="000000"/>
              </w:rPr>
              <w:t>1.1 (55)</w:t>
            </w:r>
          </w:p>
        </w:tc>
        <w:tc>
          <w:tcPr>
            <w:tcW w:w="1152" w:type="dxa"/>
            <w:noWrap/>
            <w:vAlign w:val="bottom"/>
            <w:hideMark/>
          </w:tcPr>
          <w:p w14:paraId="3FD73F13" w14:textId="396DA83B" w:rsidR="00CA33BB" w:rsidRPr="001E2AC4" w:rsidRDefault="00CA33BB" w:rsidP="00CA33BB">
            <w:pPr>
              <w:rPr>
                <w:sz w:val="18"/>
                <w:szCs w:val="18"/>
              </w:rPr>
            </w:pPr>
            <w:r>
              <w:rPr>
                <w:rFonts w:ascii="Calibri" w:hAnsi="Calibri" w:cs="Calibri"/>
                <w:color w:val="000000"/>
              </w:rPr>
              <w:t>1.1 (84)</w:t>
            </w:r>
          </w:p>
        </w:tc>
        <w:tc>
          <w:tcPr>
            <w:tcW w:w="1008" w:type="dxa"/>
            <w:noWrap/>
            <w:vAlign w:val="bottom"/>
            <w:hideMark/>
          </w:tcPr>
          <w:p w14:paraId="3F9B9119" w14:textId="0A71715F" w:rsidR="00CA33BB" w:rsidRPr="001E2AC4" w:rsidRDefault="00CA33BB" w:rsidP="00CA33BB">
            <w:pPr>
              <w:rPr>
                <w:sz w:val="18"/>
                <w:szCs w:val="18"/>
              </w:rPr>
            </w:pPr>
            <w:r>
              <w:rPr>
                <w:rFonts w:ascii="Calibri" w:hAnsi="Calibri" w:cs="Calibri"/>
                <w:color w:val="000000"/>
              </w:rPr>
              <w:t>1.3 (86)</w:t>
            </w:r>
          </w:p>
        </w:tc>
        <w:tc>
          <w:tcPr>
            <w:tcW w:w="1152" w:type="dxa"/>
            <w:noWrap/>
            <w:vAlign w:val="bottom"/>
            <w:hideMark/>
          </w:tcPr>
          <w:p w14:paraId="4E1A33B7" w14:textId="3392E300" w:rsidR="00CA33BB" w:rsidRPr="001E2AC4" w:rsidRDefault="00CA33BB" w:rsidP="00CA33BB">
            <w:pPr>
              <w:rPr>
                <w:sz w:val="18"/>
                <w:szCs w:val="18"/>
              </w:rPr>
            </w:pPr>
            <w:r>
              <w:rPr>
                <w:rFonts w:ascii="Calibri" w:hAnsi="Calibri" w:cs="Calibri"/>
                <w:color w:val="000000"/>
              </w:rPr>
              <w:t>0.68 (80)</w:t>
            </w:r>
          </w:p>
        </w:tc>
      </w:tr>
    </w:tbl>
    <w:p w14:paraId="2C7AEE48" w14:textId="77777777" w:rsidR="00820CD3" w:rsidRDefault="00820CD3" w:rsidP="00BC60D9"/>
    <w:p w14:paraId="3558ADF6" w14:textId="77777777" w:rsidR="00820CD3" w:rsidRPr="001E2AC4" w:rsidRDefault="00820CD3" w:rsidP="00BC60D9"/>
    <w:p w14:paraId="51BBC678" w14:textId="779B8F56" w:rsidR="00AF482A" w:rsidRDefault="00CF2720" w:rsidP="00BC60D9">
      <w:pPr>
        <w:pStyle w:val="Caption"/>
      </w:pPr>
      <w:bookmarkStart w:id="15" w:name="_Ref167358423"/>
      <w:r>
        <w:t xml:space="preserve">Table </w:t>
      </w:r>
      <w:fldSimple w:instr=" SEQ Table \* ARABIC ">
        <w:r w:rsidR="001726ED">
          <w:rPr>
            <w:noProof/>
          </w:rPr>
          <w:t>5</w:t>
        </w:r>
      </w:fldSimple>
      <w:bookmarkEnd w:id="14"/>
      <w:bookmarkEnd w:id="15"/>
      <w:r>
        <w:t xml:space="preserve"> </w:t>
      </w:r>
      <w:r w:rsidR="00056E8E">
        <w:t xml:space="preserve">Level 3 </w:t>
      </w:r>
      <w:r>
        <w:t xml:space="preserve">Analysis </w:t>
      </w:r>
      <w:r w:rsidR="00040CB4">
        <w:t xml:space="preserve">of predictions based on empirical model fits and a PBPK model (“HTTK”) parameterized with chemical specific values either measured </w:t>
      </w:r>
      <w:r w:rsidR="00BC60D9" w:rsidRPr="00BC60D9">
        <w:t>in vitro</w:t>
      </w:r>
      <w:r w:rsidR="008851FA">
        <w:t xml:space="preserve"> (</w:t>
      </w:r>
      <w:r w:rsidR="00040CB4">
        <w:t>“HTTK-InVitro”) or predicted with various QSPRs. Both</w:t>
      </w:r>
      <w:r w:rsidR="00986466">
        <w:t xml:space="preserve"> the </w:t>
      </w:r>
      <w:r w:rsidR="00986466" w:rsidRPr="00986466">
        <w:t>coefficient of determination</w:t>
      </w:r>
      <w:r w:rsidR="00986466">
        <w:t xml:space="preserve"> (</w:t>
      </w:r>
      <w:r w:rsidR="00040CB4">
        <w:t>R</w:t>
      </w:r>
      <w:r w:rsidR="00040CB4" w:rsidRPr="00986466">
        <w:rPr>
          <w:vertAlign w:val="superscript"/>
        </w:rPr>
        <w:t>2</w:t>
      </w:r>
      <w:r w:rsidR="00986466">
        <w:t xml:space="preserve">) </w:t>
      </w:r>
      <w:r w:rsidR="00040CB4">
        <w:t xml:space="preserve">and </w:t>
      </w:r>
      <w:r w:rsidR="00986466">
        <w:t>root mean squared error (</w:t>
      </w:r>
      <w:r w:rsidR="00040CB4">
        <w:t>RMSLE</w:t>
      </w:r>
      <w:r w:rsidR="00986466">
        <w:t>)</w:t>
      </w:r>
      <w:r w:rsidR="00040CB4">
        <w:t xml:space="preserve"> are calculated on a log</w:t>
      </w:r>
      <w:r w:rsidR="00040CB4" w:rsidRPr="00986466">
        <w:rPr>
          <w:vertAlign w:val="subscript"/>
        </w:rPr>
        <w:t>10</w:t>
      </w:r>
      <w:r w:rsidR="00040CB4">
        <w:t xml:space="preserve"> scale. “HTTK-YRandom” indicates the HTTK PBPK model parameterized with a random permutation of the </w:t>
      </w:r>
      <w:r w:rsidR="00BC60D9" w:rsidRPr="00BC60D9">
        <w:t>in vitro</w:t>
      </w:r>
      <w:r w:rsidR="00040CB4">
        <w:t xml:space="preserve"> data.</w:t>
      </w:r>
    </w:p>
    <w:tbl>
      <w:tblPr>
        <w:tblStyle w:val="TableGrid"/>
        <w:tblW w:w="0" w:type="auto"/>
        <w:tblLook w:val="04A0" w:firstRow="1" w:lastRow="0" w:firstColumn="1" w:lastColumn="0" w:noHBand="0" w:noVBand="1"/>
      </w:tblPr>
      <w:tblGrid>
        <w:gridCol w:w="1182"/>
        <w:gridCol w:w="960"/>
        <w:gridCol w:w="960"/>
        <w:gridCol w:w="960"/>
        <w:gridCol w:w="960"/>
        <w:gridCol w:w="960"/>
        <w:gridCol w:w="978"/>
        <w:gridCol w:w="960"/>
        <w:gridCol w:w="960"/>
      </w:tblGrid>
      <w:tr w:rsidR="00AF482A" w:rsidRPr="00AF482A" w14:paraId="7E874770" w14:textId="77777777" w:rsidTr="00AF482A">
        <w:trPr>
          <w:trHeight w:val="290"/>
        </w:trPr>
        <w:tc>
          <w:tcPr>
            <w:tcW w:w="1182" w:type="dxa"/>
            <w:noWrap/>
            <w:hideMark/>
          </w:tcPr>
          <w:p w14:paraId="0A37DB3D" w14:textId="77777777" w:rsidR="00AF482A" w:rsidRPr="00AF482A" w:rsidRDefault="00AF482A" w:rsidP="00BC60D9">
            <w:pPr>
              <w:pStyle w:val="Caption"/>
            </w:pPr>
          </w:p>
        </w:tc>
        <w:tc>
          <w:tcPr>
            <w:tcW w:w="960" w:type="dxa"/>
            <w:noWrap/>
            <w:hideMark/>
          </w:tcPr>
          <w:p w14:paraId="1BE25C13" w14:textId="77777777" w:rsidR="00AF482A" w:rsidRPr="00AF482A" w:rsidRDefault="00AF482A" w:rsidP="00BC60D9">
            <w:pPr>
              <w:pStyle w:val="Caption"/>
            </w:pPr>
            <w:r w:rsidRPr="00AF482A">
              <w:t>HTPBTK-InVitro</w:t>
            </w:r>
          </w:p>
        </w:tc>
        <w:tc>
          <w:tcPr>
            <w:tcW w:w="960" w:type="dxa"/>
            <w:noWrap/>
            <w:hideMark/>
          </w:tcPr>
          <w:p w14:paraId="55F2FF1F" w14:textId="77777777" w:rsidR="00AF482A" w:rsidRPr="00AF482A" w:rsidRDefault="00AF482A" w:rsidP="00BC60D9">
            <w:pPr>
              <w:pStyle w:val="Caption"/>
            </w:pPr>
            <w:r w:rsidRPr="00AF482A">
              <w:t>HTPBTK-ADmet</w:t>
            </w:r>
          </w:p>
        </w:tc>
        <w:tc>
          <w:tcPr>
            <w:tcW w:w="960" w:type="dxa"/>
            <w:noWrap/>
            <w:hideMark/>
          </w:tcPr>
          <w:p w14:paraId="66322745" w14:textId="77777777" w:rsidR="00AF482A" w:rsidRPr="00AF482A" w:rsidRDefault="00AF482A" w:rsidP="00BC60D9">
            <w:pPr>
              <w:pStyle w:val="Caption"/>
            </w:pPr>
            <w:r w:rsidRPr="00AF482A">
              <w:t>HTPBTK-Dawson</w:t>
            </w:r>
          </w:p>
        </w:tc>
        <w:tc>
          <w:tcPr>
            <w:tcW w:w="960" w:type="dxa"/>
            <w:noWrap/>
            <w:hideMark/>
          </w:tcPr>
          <w:p w14:paraId="2D196832" w14:textId="77777777" w:rsidR="00AF482A" w:rsidRPr="00AF482A" w:rsidRDefault="00AF482A" w:rsidP="00BC60D9">
            <w:pPr>
              <w:pStyle w:val="Caption"/>
            </w:pPr>
            <w:r w:rsidRPr="00AF482A">
              <w:t>HTPBTK-Pradeep</w:t>
            </w:r>
          </w:p>
        </w:tc>
        <w:tc>
          <w:tcPr>
            <w:tcW w:w="960" w:type="dxa"/>
            <w:noWrap/>
            <w:hideMark/>
          </w:tcPr>
          <w:p w14:paraId="42BF0FBE" w14:textId="77777777" w:rsidR="00AF482A" w:rsidRPr="00AF482A" w:rsidRDefault="00AF482A" w:rsidP="00BC60D9">
            <w:pPr>
              <w:pStyle w:val="Caption"/>
            </w:pPr>
            <w:r w:rsidRPr="00AF482A">
              <w:t>HTPBTK-OPERA</w:t>
            </w:r>
          </w:p>
        </w:tc>
        <w:tc>
          <w:tcPr>
            <w:tcW w:w="978" w:type="dxa"/>
            <w:noWrap/>
            <w:hideMark/>
          </w:tcPr>
          <w:p w14:paraId="36CBD41A" w14:textId="77777777" w:rsidR="00AF482A" w:rsidRPr="00AF482A" w:rsidRDefault="00AF482A" w:rsidP="00BC60D9">
            <w:pPr>
              <w:pStyle w:val="Caption"/>
            </w:pPr>
            <w:r w:rsidRPr="00AF482A">
              <w:t>HTPBTK-Consensus</w:t>
            </w:r>
          </w:p>
        </w:tc>
        <w:tc>
          <w:tcPr>
            <w:tcW w:w="960" w:type="dxa"/>
            <w:noWrap/>
            <w:hideMark/>
          </w:tcPr>
          <w:p w14:paraId="4494A863" w14:textId="77777777" w:rsidR="00AF482A" w:rsidRPr="00AF482A" w:rsidRDefault="00AF482A" w:rsidP="00BC60D9">
            <w:pPr>
              <w:pStyle w:val="Caption"/>
            </w:pPr>
            <w:r w:rsidRPr="00AF482A">
              <w:t>HTPBTK-YRandom</w:t>
            </w:r>
          </w:p>
        </w:tc>
        <w:tc>
          <w:tcPr>
            <w:tcW w:w="960" w:type="dxa"/>
            <w:noWrap/>
            <w:hideMark/>
          </w:tcPr>
          <w:p w14:paraId="160CA79F" w14:textId="6F791A17" w:rsidR="00AF482A" w:rsidRPr="00AF482A" w:rsidRDefault="00BC60D9" w:rsidP="00BC60D9">
            <w:pPr>
              <w:pStyle w:val="Caption"/>
            </w:pPr>
            <w:r w:rsidRPr="00BC60D9">
              <w:t>In vivo</w:t>
            </w:r>
            <w:r w:rsidR="00AF482A" w:rsidRPr="00AF482A">
              <w:t xml:space="preserve"> Fits</w:t>
            </w:r>
          </w:p>
        </w:tc>
      </w:tr>
      <w:tr w:rsidR="00CA33BB" w:rsidRPr="00AF482A" w14:paraId="776B6797" w14:textId="77777777" w:rsidTr="00D375CC">
        <w:trPr>
          <w:trHeight w:val="290"/>
        </w:trPr>
        <w:tc>
          <w:tcPr>
            <w:tcW w:w="1182" w:type="dxa"/>
            <w:noWrap/>
            <w:hideMark/>
          </w:tcPr>
          <w:p w14:paraId="26CC9B3C" w14:textId="77777777" w:rsidR="00CA33BB" w:rsidRPr="00AF482A" w:rsidRDefault="00CA33BB" w:rsidP="00CA33BB">
            <w:pPr>
              <w:pStyle w:val="Caption"/>
            </w:pPr>
            <w:r w:rsidRPr="00AF482A">
              <w:t>Cmax RMSLE</w:t>
            </w:r>
          </w:p>
        </w:tc>
        <w:tc>
          <w:tcPr>
            <w:tcW w:w="960" w:type="dxa"/>
            <w:noWrap/>
            <w:vAlign w:val="bottom"/>
            <w:hideMark/>
          </w:tcPr>
          <w:p w14:paraId="126C16E7" w14:textId="7A7BC5B1" w:rsidR="00CA33BB" w:rsidRPr="00AF482A" w:rsidRDefault="00CA33BB" w:rsidP="00CA33BB">
            <w:pPr>
              <w:pStyle w:val="Caption"/>
            </w:pPr>
            <w:r>
              <w:rPr>
                <w:rFonts w:ascii="Calibri" w:hAnsi="Calibri" w:cs="Calibri"/>
                <w:color w:val="000000"/>
                <w:sz w:val="22"/>
                <w:szCs w:val="22"/>
              </w:rPr>
              <w:t>0.85 (55)</w:t>
            </w:r>
          </w:p>
        </w:tc>
        <w:tc>
          <w:tcPr>
            <w:tcW w:w="960" w:type="dxa"/>
            <w:noWrap/>
            <w:vAlign w:val="bottom"/>
            <w:hideMark/>
          </w:tcPr>
          <w:p w14:paraId="57B7680B" w14:textId="5DDEB785" w:rsidR="00CA33BB" w:rsidRPr="00AF482A" w:rsidRDefault="00CA33BB" w:rsidP="00CA33BB">
            <w:pPr>
              <w:pStyle w:val="Caption"/>
            </w:pPr>
            <w:r>
              <w:rPr>
                <w:rFonts w:ascii="Calibri" w:hAnsi="Calibri" w:cs="Calibri"/>
                <w:color w:val="000000"/>
                <w:sz w:val="22"/>
                <w:szCs w:val="22"/>
              </w:rPr>
              <w:t>0.92 (45)</w:t>
            </w:r>
          </w:p>
        </w:tc>
        <w:tc>
          <w:tcPr>
            <w:tcW w:w="960" w:type="dxa"/>
            <w:noWrap/>
            <w:vAlign w:val="bottom"/>
            <w:hideMark/>
          </w:tcPr>
          <w:p w14:paraId="321F5CD1" w14:textId="023332B3" w:rsidR="00CA33BB" w:rsidRPr="00AF482A" w:rsidRDefault="00CA33BB" w:rsidP="00CA33BB">
            <w:pPr>
              <w:pStyle w:val="Caption"/>
            </w:pPr>
            <w:r>
              <w:rPr>
                <w:rFonts w:ascii="Calibri" w:hAnsi="Calibri" w:cs="Calibri"/>
                <w:color w:val="000000"/>
                <w:sz w:val="22"/>
                <w:szCs w:val="22"/>
              </w:rPr>
              <w:t>0.99 (43)</w:t>
            </w:r>
          </w:p>
        </w:tc>
        <w:tc>
          <w:tcPr>
            <w:tcW w:w="960" w:type="dxa"/>
            <w:noWrap/>
            <w:vAlign w:val="bottom"/>
            <w:hideMark/>
          </w:tcPr>
          <w:p w14:paraId="78388A33" w14:textId="2CA3FDB5" w:rsidR="00CA33BB" w:rsidRPr="00AF482A" w:rsidRDefault="00CA33BB" w:rsidP="00CA33BB">
            <w:pPr>
              <w:pStyle w:val="Caption"/>
            </w:pPr>
            <w:r>
              <w:rPr>
                <w:rFonts w:ascii="Calibri" w:hAnsi="Calibri" w:cs="Calibri"/>
                <w:color w:val="000000"/>
                <w:sz w:val="22"/>
                <w:szCs w:val="22"/>
              </w:rPr>
              <w:t>0.98 (38)</w:t>
            </w:r>
          </w:p>
        </w:tc>
        <w:tc>
          <w:tcPr>
            <w:tcW w:w="960" w:type="dxa"/>
            <w:noWrap/>
            <w:vAlign w:val="bottom"/>
            <w:hideMark/>
          </w:tcPr>
          <w:p w14:paraId="2C1AC349" w14:textId="48F2DBD7" w:rsidR="00CA33BB" w:rsidRPr="00AF482A" w:rsidRDefault="00CA33BB" w:rsidP="00CA33BB">
            <w:pPr>
              <w:pStyle w:val="Caption"/>
            </w:pPr>
            <w:r>
              <w:rPr>
                <w:rFonts w:ascii="Calibri" w:hAnsi="Calibri" w:cs="Calibri"/>
                <w:color w:val="000000"/>
                <w:sz w:val="22"/>
                <w:szCs w:val="22"/>
              </w:rPr>
              <w:t>0.79 (33)</w:t>
            </w:r>
          </w:p>
        </w:tc>
        <w:tc>
          <w:tcPr>
            <w:tcW w:w="978" w:type="dxa"/>
            <w:noWrap/>
            <w:vAlign w:val="bottom"/>
            <w:hideMark/>
          </w:tcPr>
          <w:p w14:paraId="19C28BA2" w14:textId="2323FDAC" w:rsidR="00CA33BB" w:rsidRPr="00AF482A" w:rsidRDefault="00CA33BB" w:rsidP="00CA33BB">
            <w:pPr>
              <w:pStyle w:val="Caption"/>
            </w:pPr>
            <w:r>
              <w:rPr>
                <w:rFonts w:ascii="Calibri" w:hAnsi="Calibri" w:cs="Calibri"/>
                <w:color w:val="000000"/>
                <w:sz w:val="22"/>
                <w:szCs w:val="22"/>
              </w:rPr>
              <w:t>0.87 (55)</w:t>
            </w:r>
          </w:p>
        </w:tc>
        <w:tc>
          <w:tcPr>
            <w:tcW w:w="960" w:type="dxa"/>
            <w:noWrap/>
            <w:vAlign w:val="bottom"/>
            <w:hideMark/>
          </w:tcPr>
          <w:p w14:paraId="57737D99" w14:textId="1CE3E9BF" w:rsidR="00CA33BB" w:rsidRPr="00AF482A" w:rsidRDefault="00CA33BB" w:rsidP="00CA33BB">
            <w:pPr>
              <w:pStyle w:val="Caption"/>
            </w:pPr>
            <w:r>
              <w:rPr>
                <w:rFonts w:ascii="Calibri" w:hAnsi="Calibri" w:cs="Calibri"/>
                <w:color w:val="000000"/>
                <w:sz w:val="22"/>
                <w:szCs w:val="22"/>
              </w:rPr>
              <w:t>1 (55)</w:t>
            </w:r>
          </w:p>
        </w:tc>
        <w:tc>
          <w:tcPr>
            <w:tcW w:w="960" w:type="dxa"/>
            <w:noWrap/>
            <w:vAlign w:val="bottom"/>
            <w:hideMark/>
          </w:tcPr>
          <w:p w14:paraId="04A635D2" w14:textId="64482B79" w:rsidR="00CA33BB" w:rsidRPr="00AF482A" w:rsidRDefault="00CA33BB" w:rsidP="00CA33BB">
            <w:pPr>
              <w:pStyle w:val="Caption"/>
            </w:pPr>
            <w:r>
              <w:rPr>
                <w:rFonts w:ascii="Calibri" w:hAnsi="Calibri" w:cs="Calibri"/>
                <w:color w:val="000000"/>
                <w:sz w:val="22"/>
                <w:szCs w:val="22"/>
              </w:rPr>
              <w:t>0.56 (47)</w:t>
            </w:r>
          </w:p>
        </w:tc>
      </w:tr>
      <w:tr w:rsidR="00CA33BB" w:rsidRPr="00AF482A" w14:paraId="597F2901" w14:textId="77777777" w:rsidTr="00D375CC">
        <w:trPr>
          <w:trHeight w:val="290"/>
        </w:trPr>
        <w:tc>
          <w:tcPr>
            <w:tcW w:w="1182" w:type="dxa"/>
            <w:noWrap/>
            <w:hideMark/>
          </w:tcPr>
          <w:p w14:paraId="6E7215CC" w14:textId="77777777" w:rsidR="00CA33BB" w:rsidRPr="00AF482A" w:rsidRDefault="00CA33BB" w:rsidP="00CA33BB">
            <w:pPr>
              <w:pStyle w:val="Caption"/>
            </w:pPr>
            <w:r w:rsidRPr="00AF482A">
              <w:t>AUC RMSLE</w:t>
            </w:r>
          </w:p>
        </w:tc>
        <w:tc>
          <w:tcPr>
            <w:tcW w:w="960" w:type="dxa"/>
            <w:noWrap/>
            <w:vAlign w:val="bottom"/>
            <w:hideMark/>
          </w:tcPr>
          <w:p w14:paraId="29BB1C63" w14:textId="2A8439D9" w:rsidR="00CA33BB" w:rsidRPr="00AF482A" w:rsidRDefault="00CA33BB" w:rsidP="00CA33BB">
            <w:pPr>
              <w:pStyle w:val="Caption"/>
            </w:pPr>
            <w:r>
              <w:rPr>
                <w:rFonts w:ascii="Calibri" w:hAnsi="Calibri" w:cs="Calibri"/>
                <w:color w:val="000000"/>
                <w:sz w:val="22"/>
                <w:szCs w:val="22"/>
              </w:rPr>
              <w:t>1.3 (55)</w:t>
            </w:r>
          </w:p>
        </w:tc>
        <w:tc>
          <w:tcPr>
            <w:tcW w:w="960" w:type="dxa"/>
            <w:noWrap/>
            <w:vAlign w:val="bottom"/>
            <w:hideMark/>
          </w:tcPr>
          <w:p w14:paraId="0A3CBD63" w14:textId="3C3F4D62" w:rsidR="00CA33BB" w:rsidRPr="00AF482A" w:rsidRDefault="00CA33BB" w:rsidP="00CA33BB">
            <w:pPr>
              <w:pStyle w:val="Caption"/>
            </w:pPr>
            <w:r>
              <w:rPr>
                <w:rFonts w:ascii="Calibri" w:hAnsi="Calibri" w:cs="Calibri"/>
                <w:color w:val="000000"/>
                <w:sz w:val="22"/>
                <w:szCs w:val="22"/>
              </w:rPr>
              <w:t>1.4 (45)</w:t>
            </w:r>
          </w:p>
        </w:tc>
        <w:tc>
          <w:tcPr>
            <w:tcW w:w="960" w:type="dxa"/>
            <w:noWrap/>
            <w:vAlign w:val="bottom"/>
            <w:hideMark/>
          </w:tcPr>
          <w:p w14:paraId="573A3403" w14:textId="05E187A9" w:rsidR="00CA33BB" w:rsidRPr="00AF482A" w:rsidRDefault="00CA33BB" w:rsidP="00CA33BB">
            <w:pPr>
              <w:pStyle w:val="Caption"/>
            </w:pPr>
            <w:r>
              <w:rPr>
                <w:rFonts w:ascii="Calibri" w:hAnsi="Calibri" w:cs="Calibri"/>
                <w:color w:val="000000"/>
                <w:sz w:val="22"/>
                <w:szCs w:val="22"/>
              </w:rPr>
              <w:t>1.5 (43)</w:t>
            </w:r>
          </w:p>
        </w:tc>
        <w:tc>
          <w:tcPr>
            <w:tcW w:w="960" w:type="dxa"/>
            <w:noWrap/>
            <w:vAlign w:val="bottom"/>
            <w:hideMark/>
          </w:tcPr>
          <w:p w14:paraId="6EEA4801" w14:textId="7313BB87" w:rsidR="00CA33BB" w:rsidRPr="00AF482A" w:rsidRDefault="00CA33BB" w:rsidP="00CA33BB">
            <w:pPr>
              <w:pStyle w:val="Caption"/>
            </w:pPr>
            <w:r>
              <w:rPr>
                <w:rFonts w:ascii="Calibri" w:hAnsi="Calibri" w:cs="Calibri"/>
                <w:color w:val="000000"/>
                <w:sz w:val="22"/>
                <w:szCs w:val="22"/>
              </w:rPr>
              <w:t>1.5 (38)</w:t>
            </w:r>
          </w:p>
        </w:tc>
        <w:tc>
          <w:tcPr>
            <w:tcW w:w="960" w:type="dxa"/>
            <w:noWrap/>
            <w:vAlign w:val="bottom"/>
            <w:hideMark/>
          </w:tcPr>
          <w:p w14:paraId="2CD9444D" w14:textId="5463910C" w:rsidR="00CA33BB" w:rsidRPr="00AF482A" w:rsidRDefault="00CA33BB" w:rsidP="00CA33BB">
            <w:pPr>
              <w:pStyle w:val="Caption"/>
            </w:pPr>
            <w:r>
              <w:rPr>
                <w:rFonts w:ascii="Calibri" w:hAnsi="Calibri" w:cs="Calibri"/>
                <w:color w:val="000000"/>
                <w:sz w:val="22"/>
                <w:szCs w:val="22"/>
              </w:rPr>
              <w:t>1.3 (33)</w:t>
            </w:r>
          </w:p>
        </w:tc>
        <w:tc>
          <w:tcPr>
            <w:tcW w:w="978" w:type="dxa"/>
            <w:noWrap/>
            <w:vAlign w:val="bottom"/>
            <w:hideMark/>
          </w:tcPr>
          <w:p w14:paraId="261E1438" w14:textId="120A9D42" w:rsidR="00CA33BB" w:rsidRPr="00AF482A" w:rsidRDefault="00CA33BB" w:rsidP="00CA33BB">
            <w:pPr>
              <w:pStyle w:val="Caption"/>
            </w:pPr>
            <w:r>
              <w:rPr>
                <w:rFonts w:ascii="Calibri" w:hAnsi="Calibri" w:cs="Calibri"/>
                <w:color w:val="000000"/>
                <w:sz w:val="22"/>
                <w:szCs w:val="22"/>
              </w:rPr>
              <w:t>1.1 (55)</w:t>
            </w:r>
          </w:p>
        </w:tc>
        <w:tc>
          <w:tcPr>
            <w:tcW w:w="960" w:type="dxa"/>
            <w:noWrap/>
            <w:vAlign w:val="bottom"/>
            <w:hideMark/>
          </w:tcPr>
          <w:p w14:paraId="6AFA5E71" w14:textId="729915AD" w:rsidR="00CA33BB" w:rsidRPr="00AF482A" w:rsidRDefault="00CA33BB" w:rsidP="00CA33BB">
            <w:pPr>
              <w:pStyle w:val="Caption"/>
            </w:pPr>
            <w:r>
              <w:rPr>
                <w:rFonts w:ascii="Calibri" w:hAnsi="Calibri" w:cs="Calibri"/>
                <w:color w:val="000000"/>
                <w:sz w:val="22"/>
                <w:szCs w:val="22"/>
              </w:rPr>
              <w:t>1.9 (55)</w:t>
            </w:r>
          </w:p>
        </w:tc>
        <w:tc>
          <w:tcPr>
            <w:tcW w:w="960" w:type="dxa"/>
            <w:noWrap/>
            <w:vAlign w:val="bottom"/>
            <w:hideMark/>
          </w:tcPr>
          <w:p w14:paraId="2205F470" w14:textId="68D6FD42" w:rsidR="00CA33BB" w:rsidRPr="00AF482A" w:rsidRDefault="00CA33BB" w:rsidP="00CA33BB">
            <w:pPr>
              <w:pStyle w:val="Caption"/>
            </w:pPr>
            <w:r>
              <w:rPr>
                <w:rFonts w:ascii="Calibri" w:hAnsi="Calibri" w:cs="Calibri"/>
                <w:color w:val="000000"/>
                <w:sz w:val="22"/>
                <w:szCs w:val="22"/>
              </w:rPr>
              <w:t>0.46 (47)</w:t>
            </w:r>
          </w:p>
        </w:tc>
      </w:tr>
    </w:tbl>
    <w:p w14:paraId="7281897E" w14:textId="77777777" w:rsidR="00AF482A" w:rsidRDefault="00AF482A" w:rsidP="00BC60D9">
      <w:pPr>
        <w:pStyle w:val="Caption"/>
      </w:pPr>
    </w:p>
    <w:p w14:paraId="64893BA7" w14:textId="77777777" w:rsidR="00AF482A" w:rsidRPr="00AF482A" w:rsidRDefault="00AF482A" w:rsidP="00BC60D9"/>
    <w:p w14:paraId="0AA29570" w14:textId="77777777" w:rsidR="00E45283" w:rsidRDefault="00E45283" w:rsidP="00BC60D9">
      <w:pPr>
        <w:rPr>
          <w:color w:val="44546A" w:themeColor="text2"/>
          <w:sz w:val="18"/>
          <w:szCs w:val="18"/>
        </w:rPr>
      </w:pPr>
      <w:r>
        <w:br w:type="page"/>
      </w:r>
    </w:p>
    <w:p w14:paraId="53CDC642" w14:textId="0DAB8E66" w:rsidR="00F90A00" w:rsidRDefault="008851FA" w:rsidP="00BC60D9">
      <w:pPr>
        <w:pStyle w:val="Caption"/>
      </w:pPr>
      <w:bookmarkStart w:id="16" w:name="_Ref167366307"/>
      <w:r>
        <w:lastRenderedPageBreak/>
        <w:t xml:space="preserve">Table </w:t>
      </w:r>
      <w:fldSimple w:instr=" SEQ Table \* ARABIC ">
        <w:r w:rsidR="001726ED">
          <w:rPr>
            <w:noProof/>
          </w:rPr>
          <w:t>6</w:t>
        </w:r>
      </w:fldSimple>
      <w:bookmarkEnd w:id="16"/>
      <w:r>
        <w:t xml:space="preserve"> Analysis of predictions based on empirical model fits and a PBPK model (“HTTK”) parameterized with chemical specific values either measured </w:t>
      </w:r>
      <w:r w:rsidR="00BC60D9" w:rsidRPr="00BC60D9">
        <w:t>in vitro</w:t>
      </w:r>
      <w:r>
        <w:t xml:space="preserve"> (“HTTK-InVitro”)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YRandom” indicates the HTTK PBPK model parameterized with a random permutation of the </w:t>
      </w:r>
      <w:r w:rsidR="00BC60D9" w:rsidRPr="00BC60D9">
        <w:t>in vitro</w:t>
      </w:r>
      <w:r>
        <w:t xml:space="preserve"> data.</w:t>
      </w:r>
      <w:r w:rsidR="00F90A00">
        <w:t xml:space="preserve"> </w:t>
      </w:r>
    </w:p>
    <w:p w14:paraId="6FCE6D65" w14:textId="77777777" w:rsidR="00E45283" w:rsidRDefault="00E45283" w:rsidP="00BC60D9"/>
    <w:tbl>
      <w:tblPr>
        <w:tblStyle w:val="TableGrid"/>
        <w:tblW w:w="0" w:type="auto"/>
        <w:tblLook w:val="04A0" w:firstRow="1" w:lastRow="0" w:firstColumn="1" w:lastColumn="0" w:noHBand="0" w:noVBand="1"/>
      </w:tblPr>
      <w:tblGrid>
        <w:gridCol w:w="1240"/>
        <w:gridCol w:w="916"/>
        <w:gridCol w:w="916"/>
        <w:gridCol w:w="916"/>
        <w:gridCol w:w="916"/>
        <w:gridCol w:w="916"/>
        <w:gridCol w:w="1082"/>
        <w:gridCol w:w="997"/>
        <w:gridCol w:w="942"/>
        <w:gridCol w:w="735"/>
      </w:tblGrid>
      <w:tr w:rsidR="00E45283" w:rsidRPr="00E45283" w14:paraId="00437527" w14:textId="77777777" w:rsidTr="0087683C">
        <w:trPr>
          <w:trHeight w:val="290"/>
        </w:trPr>
        <w:tc>
          <w:tcPr>
            <w:tcW w:w="1337" w:type="dxa"/>
            <w:noWrap/>
            <w:hideMark/>
          </w:tcPr>
          <w:p w14:paraId="26FD467A" w14:textId="77777777" w:rsidR="00E45283" w:rsidRPr="00E45283" w:rsidRDefault="00E45283" w:rsidP="00BC60D9"/>
        </w:tc>
        <w:tc>
          <w:tcPr>
            <w:tcW w:w="898" w:type="dxa"/>
            <w:noWrap/>
            <w:hideMark/>
          </w:tcPr>
          <w:p w14:paraId="5D8577BB" w14:textId="77777777" w:rsidR="00E45283" w:rsidRPr="001E2AC4" w:rsidRDefault="00E45283" w:rsidP="00BC60D9">
            <w:r w:rsidRPr="001E2AC4">
              <w:t>HTPBTK-InVitro</w:t>
            </w:r>
          </w:p>
        </w:tc>
        <w:tc>
          <w:tcPr>
            <w:tcW w:w="899" w:type="dxa"/>
            <w:noWrap/>
            <w:hideMark/>
          </w:tcPr>
          <w:p w14:paraId="644F3C3A" w14:textId="77777777" w:rsidR="00E45283" w:rsidRPr="001E2AC4" w:rsidRDefault="00E45283" w:rsidP="00BC60D9">
            <w:r w:rsidRPr="001E2AC4">
              <w:t>HTPBTK-ADmet</w:t>
            </w:r>
          </w:p>
        </w:tc>
        <w:tc>
          <w:tcPr>
            <w:tcW w:w="899" w:type="dxa"/>
            <w:noWrap/>
            <w:hideMark/>
          </w:tcPr>
          <w:p w14:paraId="4EC665D2" w14:textId="77777777" w:rsidR="00E45283" w:rsidRPr="001E2AC4" w:rsidRDefault="00E45283" w:rsidP="00BC60D9">
            <w:r w:rsidRPr="001E2AC4">
              <w:t>HTPBTK-Dawson</w:t>
            </w:r>
          </w:p>
        </w:tc>
        <w:tc>
          <w:tcPr>
            <w:tcW w:w="899" w:type="dxa"/>
            <w:noWrap/>
            <w:hideMark/>
          </w:tcPr>
          <w:p w14:paraId="2C3D0095" w14:textId="77777777" w:rsidR="00E45283" w:rsidRPr="001E2AC4" w:rsidRDefault="00E45283" w:rsidP="00BC60D9">
            <w:r w:rsidRPr="001E2AC4">
              <w:t>HTPBTK-Pradeep</w:t>
            </w:r>
          </w:p>
        </w:tc>
        <w:tc>
          <w:tcPr>
            <w:tcW w:w="899" w:type="dxa"/>
            <w:noWrap/>
            <w:hideMark/>
          </w:tcPr>
          <w:p w14:paraId="3B4C1F0F" w14:textId="77777777" w:rsidR="00E45283" w:rsidRPr="001E2AC4" w:rsidRDefault="00E45283" w:rsidP="00BC60D9">
            <w:r w:rsidRPr="001E2AC4">
              <w:t>HTPBTK-OPERA</w:t>
            </w:r>
          </w:p>
        </w:tc>
        <w:tc>
          <w:tcPr>
            <w:tcW w:w="1060" w:type="dxa"/>
            <w:noWrap/>
            <w:hideMark/>
          </w:tcPr>
          <w:p w14:paraId="72504E80" w14:textId="77777777" w:rsidR="00E45283" w:rsidRPr="001E2AC4" w:rsidRDefault="00E45283" w:rsidP="00BC60D9">
            <w:r w:rsidRPr="001E2AC4">
              <w:t>HTPBTK-Consensus</w:t>
            </w:r>
          </w:p>
        </w:tc>
        <w:tc>
          <w:tcPr>
            <w:tcW w:w="977" w:type="dxa"/>
            <w:noWrap/>
            <w:hideMark/>
          </w:tcPr>
          <w:p w14:paraId="0DE06C5B" w14:textId="77777777" w:rsidR="00E45283" w:rsidRPr="001E2AC4" w:rsidRDefault="00E45283" w:rsidP="00BC60D9">
            <w:r w:rsidRPr="001E2AC4">
              <w:t>HTPBTK-YRandom</w:t>
            </w:r>
          </w:p>
        </w:tc>
        <w:tc>
          <w:tcPr>
            <w:tcW w:w="924" w:type="dxa"/>
            <w:noWrap/>
            <w:hideMark/>
          </w:tcPr>
          <w:p w14:paraId="75A9893E" w14:textId="77777777" w:rsidR="00E45283" w:rsidRPr="001E2AC4" w:rsidRDefault="00E45283" w:rsidP="00BC60D9">
            <w:r w:rsidRPr="001E2AC4">
              <w:t>QSARINS</w:t>
            </w:r>
          </w:p>
        </w:tc>
        <w:tc>
          <w:tcPr>
            <w:tcW w:w="784" w:type="dxa"/>
            <w:noWrap/>
            <w:hideMark/>
          </w:tcPr>
          <w:p w14:paraId="0402F37B" w14:textId="77777777" w:rsidR="00E45283" w:rsidRPr="001E2AC4" w:rsidRDefault="00E45283" w:rsidP="00BC60D9">
            <w:r w:rsidRPr="001E2AC4">
              <w:t>IFS-QAPR</w:t>
            </w:r>
          </w:p>
        </w:tc>
      </w:tr>
      <w:tr w:rsidR="0087683C" w:rsidRPr="00E45283" w14:paraId="1EBE8498" w14:textId="77777777" w:rsidTr="0087683C">
        <w:trPr>
          <w:trHeight w:val="290"/>
        </w:trPr>
        <w:tc>
          <w:tcPr>
            <w:tcW w:w="1337" w:type="dxa"/>
            <w:noWrap/>
            <w:hideMark/>
          </w:tcPr>
          <w:p w14:paraId="36F206E0" w14:textId="77777777" w:rsidR="0087683C" w:rsidRPr="00E45283" w:rsidRDefault="0087683C" w:rsidP="0087683C">
            <w:r w:rsidRPr="00E45283">
              <w:t>Half-Life RMSLE</w:t>
            </w:r>
          </w:p>
        </w:tc>
        <w:tc>
          <w:tcPr>
            <w:tcW w:w="898" w:type="dxa"/>
            <w:noWrap/>
            <w:vAlign w:val="bottom"/>
            <w:hideMark/>
          </w:tcPr>
          <w:p w14:paraId="7DFE9192" w14:textId="11DE9063" w:rsidR="0087683C" w:rsidRPr="00E45283" w:rsidRDefault="0087683C" w:rsidP="0087683C">
            <w:r>
              <w:rPr>
                <w:rFonts w:ascii="Calibri" w:hAnsi="Calibri" w:cs="Calibri"/>
                <w:color w:val="000000"/>
              </w:rPr>
              <w:t>1.6</w:t>
            </w:r>
          </w:p>
        </w:tc>
        <w:tc>
          <w:tcPr>
            <w:tcW w:w="899" w:type="dxa"/>
            <w:noWrap/>
            <w:vAlign w:val="bottom"/>
            <w:hideMark/>
          </w:tcPr>
          <w:p w14:paraId="2A23803B" w14:textId="52E83132" w:rsidR="0087683C" w:rsidRPr="00E45283" w:rsidRDefault="0087683C" w:rsidP="0087683C">
            <w:r>
              <w:rPr>
                <w:rFonts w:ascii="Calibri" w:hAnsi="Calibri" w:cs="Calibri"/>
                <w:color w:val="000000"/>
              </w:rPr>
              <w:t>1.6</w:t>
            </w:r>
          </w:p>
        </w:tc>
        <w:tc>
          <w:tcPr>
            <w:tcW w:w="899" w:type="dxa"/>
            <w:noWrap/>
            <w:vAlign w:val="bottom"/>
            <w:hideMark/>
          </w:tcPr>
          <w:p w14:paraId="2EFB2A61" w14:textId="0B4CB9E8" w:rsidR="0087683C" w:rsidRPr="00E45283" w:rsidRDefault="0087683C" w:rsidP="0087683C">
            <w:r>
              <w:rPr>
                <w:rFonts w:ascii="Calibri" w:hAnsi="Calibri" w:cs="Calibri"/>
                <w:color w:val="000000"/>
              </w:rPr>
              <w:t>1.6</w:t>
            </w:r>
          </w:p>
        </w:tc>
        <w:tc>
          <w:tcPr>
            <w:tcW w:w="899" w:type="dxa"/>
            <w:noWrap/>
            <w:vAlign w:val="bottom"/>
            <w:hideMark/>
          </w:tcPr>
          <w:p w14:paraId="7495A7FF" w14:textId="144E6459" w:rsidR="0087683C" w:rsidRPr="00E45283" w:rsidRDefault="0087683C" w:rsidP="0087683C">
            <w:r>
              <w:rPr>
                <w:rFonts w:ascii="Calibri" w:hAnsi="Calibri" w:cs="Calibri"/>
                <w:color w:val="000000"/>
              </w:rPr>
              <w:t>1.6</w:t>
            </w:r>
          </w:p>
        </w:tc>
        <w:tc>
          <w:tcPr>
            <w:tcW w:w="899" w:type="dxa"/>
            <w:noWrap/>
            <w:vAlign w:val="bottom"/>
            <w:hideMark/>
          </w:tcPr>
          <w:p w14:paraId="2C5ADCE5" w14:textId="3DB986FC" w:rsidR="0087683C" w:rsidRPr="00E45283" w:rsidRDefault="0087683C" w:rsidP="0087683C">
            <w:r>
              <w:rPr>
                <w:rFonts w:ascii="Calibri" w:hAnsi="Calibri" w:cs="Calibri"/>
                <w:color w:val="000000"/>
              </w:rPr>
              <w:t>1</w:t>
            </w:r>
          </w:p>
        </w:tc>
        <w:tc>
          <w:tcPr>
            <w:tcW w:w="1060" w:type="dxa"/>
            <w:noWrap/>
            <w:vAlign w:val="bottom"/>
            <w:hideMark/>
          </w:tcPr>
          <w:p w14:paraId="34D90F64" w14:textId="67CC8D7D" w:rsidR="0087683C" w:rsidRPr="00E45283" w:rsidRDefault="0087683C" w:rsidP="0087683C">
            <w:r>
              <w:rPr>
                <w:rFonts w:ascii="Calibri" w:hAnsi="Calibri" w:cs="Calibri"/>
                <w:color w:val="000000"/>
              </w:rPr>
              <w:t>2.2</w:t>
            </w:r>
          </w:p>
        </w:tc>
        <w:tc>
          <w:tcPr>
            <w:tcW w:w="977" w:type="dxa"/>
            <w:noWrap/>
            <w:vAlign w:val="bottom"/>
            <w:hideMark/>
          </w:tcPr>
          <w:p w14:paraId="06302CC6" w14:textId="604C71C9" w:rsidR="0087683C" w:rsidRPr="00E45283" w:rsidRDefault="0087683C" w:rsidP="0087683C">
            <w:r>
              <w:rPr>
                <w:rFonts w:ascii="Calibri" w:hAnsi="Calibri" w:cs="Calibri"/>
                <w:color w:val="000000"/>
              </w:rPr>
              <w:t>2.1</w:t>
            </w:r>
          </w:p>
        </w:tc>
        <w:tc>
          <w:tcPr>
            <w:tcW w:w="924" w:type="dxa"/>
            <w:noWrap/>
            <w:vAlign w:val="bottom"/>
            <w:hideMark/>
          </w:tcPr>
          <w:p w14:paraId="01325950" w14:textId="37E8999E" w:rsidR="0087683C" w:rsidRPr="00E45283" w:rsidRDefault="0087683C" w:rsidP="0087683C">
            <w:r>
              <w:rPr>
                <w:rFonts w:ascii="Calibri" w:hAnsi="Calibri" w:cs="Calibri"/>
                <w:color w:val="000000"/>
              </w:rPr>
              <w:t>1.8</w:t>
            </w:r>
          </w:p>
        </w:tc>
        <w:tc>
          <w:tcPr>
            <w:tcW w:w="784" w:type="dxa"/>
            <w:noWrap/>
            <w:vAlign w:val="bottom"/>
            <w:hideMark/>
          </w:tcPr>
          <w:p w14:paraId="0398FA14" w14:textId="26A9FC7A" w:rsidR="0087683C" w:rsidRPr="00E45283" w:rsidRDefault="0087683C" w:rsidP="0087683C">
            <w:r>
              <w:rPr>
                <w:rFonts w:ascii="Calibri" w:hAnsi="Calibri" w:cs="Calibri"/>
                <w:color w:val="000000"/>
              </w:rPr>
              <w:t>1.8</w:t>
            </w:r>
          </w:p>
        </w:tc>
      </w:tr>
      <w:tr w:rsidR="0087683C" w:rsidRPr="00E45283" w14:paraId="4EDD6B44" w14:textId="77777777" w:rsidTr="0087683C">
        <w:trPr>
          <w:trHeight w:val="290"/>
        </w:trPr>
        <w:tc>
          <w:tcPr>
            <w:tcW w:w="1337" w:type="dxa"/>
            <w:noWrap/>
            <w:hideMark/>
          </w:tcPr>
          <w:p w14:paraId="0DF18A74" w14:textId="77777777" w:rsidR="0087683C" w:rsidRPr="00E45283" w:rsidRDefault="0087683C" w:rsidP="0087683C">
            <w:r w:rsidRPr="00E45283">
              <w:t>Half-Life RSquared</w:t>
            </w:r>
          </w:p>
        </w:tc>
        <w:tc>
          <w:tcPr>
            <w:tcW w:w="898" w:type="dxa"/>
            <w:noWrap/>
            <w:vAlign w:val="bottom"/>
            <w:hideMark/>
          </w:tcPr>
          <w:p w14:paraId="0659466B" w14:textId="6DDDE705" w:rsidR="0087683C" w:rsidRPr="00E45283" w:rsidRDefault="0087683C" w:rsidP="0087683C">
            <w:r>
              <w:rPr>
                <w:rFonts w:ascii="Calibri" w:hAnsi="Calibri" w:cs="Calibri"/>
                <w:color w:val="000000"/>
              </w:rPr>
              <w:t>0.01</w:t>
            </w:r>
          </w:p>
        </w:tc>
        <w:tc>
          <w:tcPr>
            <w:tcW w:w="899" w:type="dxa"/>
            <w:noWrap/>
            <w:vAlign w:val="bottom"/>
            <w:hideMark/>
          </w:tcPr>
          <w:p w14:paraId="29EF3088" w14:textId="66B10ED3" w:rsidR="0087683C" w:rsidRPr="00E45283" w:rsidRDefault="0087683C" w:rsidP="0087683C">
            <w:r>
              <w:rPr>
                <w:rFonts w:ascii="Calibri" w:hAnsi="Calibri" w:cs="Calibri"/>
                <w:color w:val="000000"/>
              </w:rPr>
              <w:t>0.0027</w:t>
            </w:r>
          </w:p>
        </w:tc>
        <w:tc>
          <w:tcPr>
            <w:tcW w:w="899" w:type="dxa"/>
            <w:noWrap/>
            <w:vAlign w:val="bottom"/>
            <w:hideMark/>
          </w:tcPr>
          <w:p w14:paraId="58258F55" w14:textId="60377503" w:rsidR="0087683C" w:rsidRPr="00E45283" w:rsidRDefault="0087683C" w:rsidP="0087683C">
            <w:r>
              <w:rPr>
                <w:rFonts w:ascii="Calibri" w:hAnsi="Calibri" w:cs="Calibri"/>
                <w:color w:val="000000"/>
              </w:rPr>
              <w:t>0.016</w:t>
            </w:r>
          </w:p>
        </w:tc>
        <w:tc>
          <w:tcPr>
            <w:tcW w:w="899" w:type="dxa"/>
            <w:shd w:val="clear" w:color="auto" w:fill="FFFFFF" w:themeFill="background1"/>
            <w:noWrap/>
            <w:vAlign w:val="bottom"/>
            <w:hideMark/>
          </w:tcPr>
          <w:p w14:paraId="33F8A1BC" w14:textId="304FF419" w:rsidR="0087683C" w:rsidRPr="00E45283" w:rsidRDefault="0087683C" w:rsidP="0087683C">
            <w:r>
              <w:rPr>
                <w:rFonts w:ascii="Calibri" w:hAnsi="Calibri" w:cs="Calibri"/>
                <w:color w:val="000000"/>
              </w:rPr>
              <w:t>0.011</w:t>
            </w:r>
          </w:p>
        </w:tc>
        <w:tc>
          <w:tcPr>
            <w:tcW w:w="899" w:type="dxa"/>
            <w:noWrap/>
            <w:vAlign w:val="bottom"/>
            <w:hideMark/>
          </w:tcPr>
          <w:p w14:paraId="64617007" w14:textId="696FB2DE" w:rsidR="0087683C" w:rsidRPr="00E45283" w:rsidRDefault="0087683C" w:rsidP="0087683C">
            <w:r>
              <w:rPr>
                <w:rFonts w:ascii="Calibri" w:hAnsi="Calibri" w:cs="Calibri"/>
                <w:color w:val="000000"/>
              </w:rPr>
              <w:t>0.013</w:t>
            </w:r>
          </w:p>
        </w:tc>
        <w:tc>
          <w:tcPr>
            <w:tcW w:w="1060" w:type="dxa"/>
            <w:noWrap/>
            <w:vAlign w:val="bottom"/>
            <w:hideMark/>
          </w:tcPr>
          <w:p w14:paraId="0913A85E" w14:textId="659B7997" w:rsidR="0087683C" w:rsidRPr="00E45283" w:rsidRDefault="0087683C" w:rsidP="0087683C">
            <w:r>
              <w:rPr>
                <w:rFonts w:ascii="Calibri" w:hAnsi="Calibri" w:cs="Calibri"/>
                <w:color w:val="000000"/>
              </w:rPr>
              <w:t>0.0047</w:t>
            </w:r>
          </w:p>
        </w:tc>
        <w:tc>
          <w:tcPr>
            <w:tcW w:w="977" w:type="dxa"/>
            <w:noWrap/>
            <w:vAlign w:val="bottom"/>
            <w:hideMark/>
          </w:tcPr>
          <w:p w14:paraId="522EE03C" w14:textId="14E0AB0F" w:rsidR="0087683C" w:rsidRPr="00E45283" w:rsidRDefault="0087683C" w:rsidP="0087683C">
            <w:r>
              <w:rPr>
                <w:rFonts w:ascii="Calibri" w:hAnsi="Calibri" w:cs="Calibri"/>
                <w:color w:val="000000"/>
              </w:rPr>
              <w:t>0.0027</w:t>
            </w:r>
          </w:p>
        </w:tc>
        <w:tc>
          <w:tcPr>
            <w:tcW w:w="924" w:type="dxa"/>
            <w:shd w:val="clear" w:color="auto" w:fill="FFFFFF" w:themeFill="background1"/>
            <w:noWrap/>
            <w:vAlign w:val="bottom"/>
            <w:hideMark/>
          </w:tcPr>
          <w:p w14:paraId="6B5D3F93" w14:textId="0049361A" w:rsidR="0087683C" w:rsidRPr="00E45283" w:rsidRDefault="0087683C" w:rsidP="0087683C">
            <w:r>
              <w:rPr>
                <w:rFonts w:ascii="Calibri" w:hAnsi="Calibri" w:cs="Calibri"/>
                <w:color w:val="000000"/>
              </w:rPr>
              <w:t>0.061</w:t>
            </w:r>
          </w:p>
        </w:tc>
        <w:tc>
          <w:tcPr>
            <w:tcW w:w="784" w:type="dxa"/>
            <w:noWrap/>
            <w:vAlign w:val="bottom"/>
            <w:hideMark/>
          </w:tcPr>
          <w:p w14:paraId="735CEC2D" w14:textId="74077119" w:rsidR="0087683C" w:rsidRPr="00E45283" w:rsidRDefault="0087683C" w:rsidP="0087683C">
            <w:r>
              <w:rPr>
                <w:rFonts w:ascii="Calibri" w:hAnsi="Calibri" w:cs="Calibri"/>
                <w:color w:val="000000"/>
              </w:rPr>
              <w:t>0.006</w:t>
            </w:r>
          </w:p>
        </w:tc>
      </w:tr>
      <w:tr w:rsidR="0087683C" w:rsidRPr="00E45283" w14:paraId="15DF4BA0" w14:textId="77777777" w:rsidTr="0087683C">
        <w:trPr>
          <w:trHeight w:val="290"/>
        </w:trPr>
        <w:tc>
          <w:tcPr>
            <w:tcW w:w="1337" w:type="dxa"/>
            <w:noWrap/>
            <w:hideMark/>
          </w:tcPr>
          <w:p w14:paraId="1F68DF5B" w14:textId="77777777" w:rsidR="0087683C" w:rsidRPr="00E45283" w:rsidRDefault="0087683C" w:rsidP="0087683C">
            <w:r w:rsidRPr="00E45283">
              <w:t>Cltot RMSLE</w:t>
            </w:r>
          </w:p>
        </w:tc>
        <w:tc>
          <w:tcPr>
            <w:tcW w:w="898" w:type="dxa"/>
            <w:noWrap/>
            <w:vAlign w:val="bottom"/>
            <w:hideMark/>
          </w:tcPr>
          <w:p w14:paraId="154D5CC2" w14:textId="53DC6577" w:rsidR="0087683C" w:rsidRPr="00E45283" w:rsidRDefault="0087683C" w:rsidP="0087683C">
            <w:r>
              <w:rPr>
                <w:rFonts w:ascii="Calibri" w:hAnsi="Calibri" w:cs="Calibri"/>
                <w:color w:val="000000"/>
              </w:rPr>
              <w:t>1.3</w:t>
            </w:r>
          </w:p>
        </w:tc>
        <w:tc>
          <w:tcPr>
            <w:tcW w:w="899" w:type="dxa"/>
            <w:noWrap/>
            <w:vAlign w:val="bottom"/>
            <w:hideMark/>
          </w:tcPr>
          <w:p w14:paraId="53EC48E1" w14:textId="6F2FA8A9" w:rsidR="0087683C" w:rsidRPr="00E45283" w:rsidRDefault="0087683C" w:rsidP="0087683C">
            <w:r>
              <w:rPr>
                <w:rFonts w:ascii="Calibri" w:hAnsi="Calibri" w:cs="Calibri"/>
                <w:color w:val="000000"/>
              </w:rPr>
              <w:t>1.2</w:t>
            </w:r>
          </w:p>
        </w:tc>
        <w:tc>
          <w:tcPr>
            <w:tcW w:w="899" w:type="dxa"/>
            <w:noWrap/>
            <w:vAlign w:val="bottom"/>
            <w:hideMark/>
          </w:tcPr>
          <w:p w14:paraId="2AB4C7BE" w14:textId="7C72E74A" w:rsidR="0087683C" w:rsidRPr="00E45283" w:rsidRDefault="0087683C" w:rsidP="0087683C">
            <w:r>
              <w:rPr>
                <w:rFonts w:ascii="Calibri" w:hAnsi="Calibri" w:cs="Calibri"/>
                <w:color w:val="000000"/>
              </w:rPr>
              <w:t>1.3</w:t>
            </w:r>
          </w:p>
        </w:tc>
        <w:tc>
          <w:tcPr>
            <w:tcW w:w="899" w:type="dxa"/>
            <w:noWrap/>
            <w:vAlign w:val="bottom"/>
            <w:hideMark/>
          </w:tcPr>
          <w:p w14:paraId="745F7BFE" w14:textId="66C99CAB" w:rsidR="0087683C" w:rsidRPr="00E45283" w:rsidRDefault="0087683C" w:rsidP="0087683C">
            <w:r>
              <w:rPr>
                <w:rFonts w:ascii="Calibri" w:hAnsi="Calibri" w:cs="Calibri"/>
                <w:color w:val="000000"/>
              </w:rPr>
              <w:t>1.2</w:t>
            </w:r>
          </w:p>
        </w:tc>
        <w:tc>
          <w:tcPr>
            <w:tcW w:w="899" w:type="dxa"/>
            <w:noWrap/>
            <w:vAlign w:val="bottom"/>
            <w:hideMark/>
          </w:tcPr>
          <w:p w14:paraId="0E24B36A" w14:textId="24280006" w:rsidR="0087683C" w:rsidRPr="00E45283" w:rsidRDefault="0087683C" w:rsidP="0087683C">
            <w:r>
              <w:rPr>
                <w:rFonts w:ascii="Calibri" w:hAnsi="Calibri" w:cs="Calibri"/>
                <w:color w:val="000000"/>
              </w:rPr>
              <w:t>1.2</w:t>
            </w:r>
          </w:p>
        </w:tc>
        <w:tc>
          <w:tcPr>
            <w:tcW w:w="1060" w:type="dxa"/>
            <w:noWrap/>
            <w:vAlign w:val="bottom"/>
            <w:hideMark/>
          </w:tcPr>
          <w:p w14:paraId="3103B1F7" w14:textId="63E33DC6" w:rsidR="0087683C" w:rsidRPr="00E45283" w:rsidRDefault="0087683C" w:rsidP="0087683C">
            <w:r>
              <w:rPr>
                <w:rFonts w:ascii="Calibri" w:hAnsi="Calibri" w:cs="Calibri"/>
                <w:color w:val="000000"/>
              </w:rPr>
              <w:t>1.6</w:t>
            </w:r>
          </w:p>
        </w:tc>
        <w:tc>
          <w:tcPr>
            <w:tcW w:w="977" w:type="dxa"/>
            <w:noWrap/>
            <w:vAlign w:val="bottom"/>
            <w:hideMark/>
          </w:tcPr>
          <w:p w14:paraId="75CF1D01" w14:textId="7EEB206E" w:rsidR="0087683C" w:rsidRPr="00E45283" w:rsidRDefault="0087683C" w:rsidP="0087683C">
            <w:r>
              <w:rPr>
                <w:rFonts w:ascii="Calibri" w:hAnsi="Calibri" w:cs="Calibri"/>
                <w:color w:val="000000"/>
              </w:rPr>
              <w:t>1.9</w:t>
            </w:r>
          </w:p>
        </w:tc>
        <w:tc>
          <w:tcPr>
            <w:tcW w:w="924" w:type="dxa"/>
            <w:noWrap/>
            <w:vAlign w:val="bottom"/>
            <w:hideMark/>
          </w:tcPr>
          <w:p w14:paraId="2598AC1F" w14:textId="74759185" w:rsidR="0087683C" w:rsidRPr="00E45283" w:rsidRDefault="0087683C" w:rsidP="0087683C">
            <w:r>
              <w:rPr>
                <w:rFonts w:ascii="Calibri" w:hAnsi="Calibri" w:cs="Calibri"/>
                <w:color w:val="000000"/>
              </w:rPr>
              <w:t>2.6</w:t>
            </w:r>
          </w:p>
        </w:tc>
        <w:tc>
          <w:tcPr>
            <w:tcW w:w="784" w:type="dxa"/>
            <w:noWrap/>
            <w:vAlign w:val="bottom"/>
            <w:hideMark/>
          </w:tcPr>
          <w:p w14:paraId="6D0FE55E" w14:textId="42294D45" w:rsidR="0087683C" w:rsidRPr="00E45283" w:rsidRDefault="0087683C" w:rsidP="0087683C">
            <w:r>
              <w:rPr>
                <w:rFonts w:ascii="Calibri" w:hAnsi="Calibri" w:cs="Calibri"/>
                <w:color w:val="000000"/>
              </w:rPr>
              <w:t>2.4</w:t>
            </w:r>
          </w:p>
        </w:tc>
      </w:tr>
      <w:tr w:rsidR="0087683C" w:rsidRPr="00E45283" w14:paraId="6C7F8C71" w14:textId="77777777" w:rsidTr="0087683C">
        <w:trPr>
          <w:trHeight w:val="290"/>
        </w:trPr>
        <w:tc>
          <w:tcPr>
            <w:tcW w:w="1337" w:type="dxa"/>
            <w:noWrap/>
            <w:hideMark/>
          </w:tcPr>
          <w:p w14:paraId="3264F1FF" w14:textId="77777777" w:rsidR="0087683C" w:rsidRPr="00E45283" w:rsidRDefault="0087683C" w:rsidP="0087683C">
            <w:r w:rsidRPr="00E45283">
              <w:t>CLtot RSquared</w:t>
            </w:r>
          </w:p>
        </w:tc>
        <w:tc>
          <w:tcPr>
            <w:tcW w:w="898" w:type="dxa"/>
            <w:noWrap/>
            <w:vAlign w:val="bottom"/>
            <w:hideMark/>
          </w:tcPr>
          <w:p w14:paraId="65A4984E" w14:textId="493301BC" w:rsidR="0087683C" w:rsidRPr="00E45283" w:rsidRDefault="0087683C" w:rsidP="0087683C">
            <w:r>
              <w:rPr>
                <w:rFonts w:ascii="Calibri" w:hAnsi="Calibri" w:cs="Calibri"/>
                <w:color w:val="000000"/>
              </w:rPr>
              <w:t>0.033</w:t>
            </w:r>
          </w:p>
        </w:tc>
        <w:tc>
          <w:tcPr>
            <w:tcW w:w="899" w:type="dxa"/>
            <w:shd w:val="clear" w:color="auto" w:fill="F2F2F2" w:themeFill="background1" w:themeFillShade="F2"/>
            <w:noWrap/>
            <w:vAlign w:val="bottom"/>
            <w:hideMark/>
          </w:tcPr>
          <w:p w14:paraId="7673CBEA" w14:textId="6FE264AB" w:rsidR="0087683C" w:rsidRPr="00E45283" w:rsidRDefault="0087683C" w:rsidP="0087683C">
            <w:r>
              <w:rPr>
                <w:rFonts w:ascii="Calibri" w:hAnsi="Calibri" w:cs="Calibri"/>
                <w:color w:val="000000"/>
              </w:rPr>
              <w:t>0.17</w:t>
            </w:r>
          </w:p>
        </w:tc>
        <w:tc>
          <w:tcPr>
            <w:tcW w:w="899" w:type="dxa"/>
            <w:noWrap/>
            <w:vAlign w:val="bottom"/>
            <w:hideMark/>
          </w:tcPr>
          <w:p w14:paraId="5362B935" w14:textId="4AEC17B1" w:rsidR="0087683C" w:rsidRPr="00E45283" w:rsidRDefault="0087683C" w:rsidP="0087683C">
            <w:r>
              <w:rPr>
                <w:rFonts w:ascii="Calibri" w:hAnsi="Calibri" w:cs="Calibri"/>
                <w:color w:val="000000"/>
              </w:rPr>
              <w:t>0.0036</w:t>
            </w:r>
          </w:p>
        </w:tc>
        <w:tc>
          <w:tcPr>
            <w:tcW w:w="899" w:type="dxa"/>
            <w:noWrap/>
            <w:vAlign w:val="bottom"/>
            <w:hideMark/>
          </w:tcPr>
          <w:p w14:paraId="0D6800FF" w14:textId="1A5DC13A" w:rsidR="0087683C" w:rsidRPr="00E45283" w:rsidRDefault="0087683C" w:rsidP="0087683C">
            <w:r>
              <w:rPr>
                <w:rFonts w:ascii="Calibri" w:hAnsi="Calibri" w:cs="Calibri"/>
                <w:color w:val="000000"/>
              </w:rPr>
              <w:t>0.012</w:t>
            </w:r>
          </w:p>
        </w:tc>
        <w:tc>
          <w:tcPr>
            <w:tcW w:w="899" w:type="dxa"/>
            <w:shd w:val="clear" w:color="auto" w:fill="E7E6E6" w:themeFill="background2"/>
            <w:noWrap/>
            <w:vAlign w:val="bottom"/>
            <w:hideMark/>
          </w:tcPr>
          <w:p w14:paraId="69FAE8D6" w14:textId="0A28FA67" w:rsidR="0087683C" w:rsidRPr="00E45283" w:rsidRDefault="0087683C" w:rsidP="0087683C">
            <w:r>
              <w:rPr>
                <w:rFonts w:ascii="Calibri" w:hAnsi="Calibri" w:cs="Calibri"/>
                <w:color w:val="000000"/>
              </w:rPr>
              <w:t>0.11</w:t>
            </w:r>
          </w:p>
        </w:tc>
        <w:tc>
          <w:tcPr>
            <w:tcW w:w="1060" w:type="dxa"/>
            <w:noWrap/>
            <w:vAlign w:val="bottom"/>
            <w:hideMark/>
          </w:tcPr>
          <w:p w14:paraId="59C34E67" w14:textId="649BCB0E" w:rsidR="0087683C" w:rsidRPr="00E45283" w:rsidRDefault="0087683C" w:rsidP="0087683C">
            <w:r>
              <w:rPr>
                <w:rFonts w:ascii="Calibri" w:hAnsi="Calibri" w:cs="Calibri"/>
                <w:color w:val="000000"/>
              </w:rPr>
              <w:t>0.046</w:t>
            </w:r>
          </w:p>
        </w:tc>
        <w:tc>
          <w:tcPr>
            <w:tcW w:w="977" w:type="dxa"/>
            <w:noWrap/>
            <w:vAlign w:val="bottom"/>
            <w:hideMark/>
          </w:tcPr>
          <w:p w14:paraId="34A3BE81" w14:textId="24DD47AB" w:rsidR="0087683C" w:rsidRPr="00E45283" w:rsidRDefault="0087683C" w:rsidP="0087683C">
            <w:r>
              <w:rPr>
                <w:rFonts w:ascii="Calibri" w:hAnsi="Calibri" w:cs="Calibri"/>
                <w:color w:val="000000"/>
              </w:rPr>
              <w:t>0.012</w:t>
            </w:r>
          </w:p>
        </w:tc>
        <w:tc>
          <w:tcPr>
            <w:tcW w:w="924" w:type="dxa"/>
            <w:noWrap/>
            <w:vAlign w:val="bottom"/>
            <w:hideMark/>
          </w:tcPr>
          <w:p w14:paraId="08D022B9" w14:textId="75B109E4" w:rsidR="0087683C" w:rsidRPr="00E45283" w:rsidRDefault="0087683C" w:rsidP="0087683C">
            <w:r>
              <w:rPr>
                <w:rFonts w:ascii="Calibri" w:hAnsi="Calibri" w:cs="Calibri"/>
                <w:color w:val="000000"/>
              </w:rPr>
              <w:t>0.061</w:t>
            </w:r>
          </w:p>
        </w:tc>
        <w:tc>
          <w:tcPr>
            <w:tcW w:w="784" w:type="dxa"/>
            <w:shd w:val="clear" w:color="auto" w:fill="F2F2F2" w:themeFill="background1" w:themeFillShade="F2"/>
            <w:noWrap/>
            <w:vAlign w:val="bottom"/>
            <w:hideMark/>
          </w:tcPr>
          <w:p w14:paraId="33D0CE1A" w14:textId="4C6329A8" w:rsidR="0087683C" w:rsidRPr="00E45283" w:rsidRDefault="0087683C" w:rsidP="0087683C">
            <w:r>
              <w:rPr>
                <w:rFonts w:ascii="Calibri" w:hAnsi="Calibri" w:cs="Calibri"/>
                <w:color w:val="000000"/>
              </w:rPr>
              <w:t>0.24</w:t>
            </w:r>
          </w:p>
        </w:tc>
      </w:tr>
      <w:tr w:rsidR="0087683C" w:rsidRPr="00E45283" w14:paraId="5CF57C8A" w14:textId="77777777" w:rsidTr="0087683C">
        <w:trPr>
          <w:trHeight w:val="290"/>
        </w:trPr>
        <w:tc>
          <w:tcPr>
            <w:tcW w:w="1337" w:type="dxa"/>
            <w:noWrap/>
            <w:hideMark/>
          </w:tcPr>
          <w:p w14:paraId="743BB273" w14:textId="77777777" w:rsidR="0087683C" w:rsidRPr="00E45283" w:rsidRDefault="0087683C" w:rsidP="0087683C">
            <w:r w:rsidRPr="00E45283">
              <w:t>Vd RMSLE</w:t>
            </w:r>
          </w:p>
        </w:tc>
        <w:tc>
          <w:tcPr>
            <w:tcW w:w="898" w:type="dxa"/>
            <w:noWrap/>
            <w:vAlign w:val="bottom"/>
            <w:hideMark/>
          </w:tcPr>
          <w:p w14:paraId="3139D918" w14:textId="65DF9AB4" w:rsidR="0087683C" w:rsidRPr="00E45283" w:rsidRDefault="0087683C" w:rsidP="0087683C">
            <w:r>
              <w:rPr>
                <w:rFonts w:ascii="Calibri" w:hAnsi="Calibri" w:cs="Calibri"/>
                <w:color w:val="000000"/>
              </w:rPr>
              <w:t>1.4</w:t>
            </w:r>
          </w:p>
        </w:tc>
        <w:tc>
          <w:tcPr>
            <w:tcW w:w="899" w:type="dxa"/>
            <w:noWrap/>
            <w:vAlign w:val="bottom"/>
            <w:hideMark/>
          </w:tcPr>
          <w:p w14:paraId="134A362D" w14:textId="5C8DF2A9" w:rsidR="0087683C" w:rsidRPr="00E45283" w:rsidRDefault="0087683C" w:rsidP="0087683C">
            <w:r>
              <w:rPr>
                <w:rFonts w:ascii="Calibri" w:hAnsi="Calibri" w:cs="Calibri"/>
                <w:color w:val="000000"/>
              </w:rPr>
              <w:t>1.4</w:t>
            </w:r>
          </w:p>
        </w:tc>
        <w:tc>
          <w:tcPr>
            <w:tcW w:w="899" w:type="dxa"/>
            <w:noWrap/>
            <w:vAlign w:val="bottom"/>
            <w:hideMark/>
          </w:tcPr>
          <w:p w14:paraId="210D28A0" w14:textId="2909BB99" w:rsidR="0087683C" w:rsidRPr="00E45283" w:rsidRDefault="0087683C" w:rsidP="0087683C">
            <w:r>
              <w:rPr>
                <w:rFonts w:ascii="Calibri" w:hAnsi="Calibri" w:cs="Calibri"/>
                <w:color w:val="000000"/>
              </w:rPr>
              <w:t>1.4</w:t>
            </w:r>
          </w:p>
        </w:tc>
        <w:tc>
          <w:tcPr>
            <w:tcW w:w="899" w:type="dxa"/>
            <w:noWrap/>
            <w:vAlign w:val="bottom"/>
            <w:hideMark/>
          </w:tcPr>
          <w:p w14:paraId="10DC5885" w14:textId="313F9717" w:rsidR="0087683C" w:rsidRPr="00E45283" w:rsidRDefault="0087683C" w:rsidP="0087683C">
            <w:r>
              <w:rPr>
                <w:rFonts w:ascii="Calibri" w:hAnsi="Calibri" w:cs="Calibri"/>
                <w:color w:val="000000"/>
              </w:rPr>
              <w:t>1.2</w:t>
            </w:r>
          </w:p>
        </w:tc>
        <w:tc>
          <w:tcPr>
            <w:tcW w:w="899" w:type="dxa"/>
            <w:noWrap/>
            <w:vAlign w:val="bottom"/>
            <w:hideMark/>
          </w:tcPr>
          <w:p w14:paraId="703CAA59" w14:textId="222375AA" w:rsidR="0087683C" w:rsidRPr="00E45283" w:rsidRDefault="0087683C" w:rsidP="0087683C">
            <w:r>
              <w:rPr>
                <w:rFonts w:ascii="Calibri" w:hAnsi="Calibri" w:cs="Calibri"/>
                <w:color w:val="000000"/>
              </w:rPr>
              <w:t>1.3</w:t>
            </w:r>
          </w:p>
        </w:tc>
        <w:tc>
          <w:tcPr>
            <w:tcW w:w="1060" w:type="dxa"/>
            <w:noWrap/>
            <w:vAlign w:val="bottom"/>
            <w:hideMark/>
          </w:tcPr>
          <w:p w14:paraId="626015D6" w14:textId="6CD9576D" w:rsidR="0087683C" w:rsidRPr="00E45283" w:rsidRDefault="0087683C" w:rsidP="0087683C">
            <w:r>
              <w:rPr>
                <w:rFonts w:ascii="Calibri" w:hAnsi="Calibri" w:cs="Calibri"/>
                <w:color w:val="000000"/>
              </w:rPr>
              <w:t>1.4</w:t>
            </w:r>
          </w:p>
        </w:tc>
        <w:tc>
          <w:tcPr>
            <w:tcW w:w="977" w:type="dxa"/>
            <w:noWrap/>
            <w:vAlign w:val="bottom"/>
            <w:hideMark/>
          </w:tcPr>
          <w:p w14:paraId="1B32962D" w14:textId="22DC0B09" w:rsidR="0087683C" w:rsidRPr="00E45283" w:rsidRDefault="0087683C" w:rsidP="0087683C">
            <w:r>
              <w:rPr>
                <w:rFonts w:ascii="Calibri" w:hAnsi="Calibri" w:cs="Calibri"/>
                <w:color w:val="000000"/>
              </w:rPr>
              <w:t>1.1</w:t>
            </w:r>
          </w:p>
        </w:tc>
        <w:tc>
          <w:tcPr>
            <w:tcW w:w="924" w:type="dxa"/>
            <w:noWrap/>
            <w:vAlign w:val="bottom"/>
          </w:tcPr>
          <w:p w14:paraId="7EB7F13E" w14:textId="3DBC7059" w:rsidR="0087683C" w:rsidRPr="00E45283" w:rsidRDefault="0087683C" w:rsidP="0087683C"/>
        </w:tc>
        <w:tc>
          <w:tcPr>
            <w:tcW w:w="784" w:type="dxa"/>
            <w:noWrap/>
            <w:vAlign w:val="bottom"/>
          </w:tcPr>
          <w:p w14:paraId="71AEE0DD" w14:textId="45F406FA" w:rsidR="0087683C" w:rsidRPr="00E45283" w:rsidRDefault="0087683C" w:rsidP="0087683C"/>
        </w:tc>
      </w:tr>
      <w:tr w:rsidR="0087683C" w:rsidRPr="00E45283" w14:paraId="4911091F" w14:textId="77777777" w:rsidTr="0087683C">
        <w:trPr>
          <w:trHeight w:val="290"/>
        </w:trPr>
        <w:tc>
          <w:tcPr>
            <w:tcW w:w="1337" w:type="dxa"/>
            <w:noWrap/>
            <w:hideMark/>
          </w:tcPr>
          <w:p w14:paraId="50B79685" w14:textId="77777777" w:rsidR="0087683C" w:rsidRPr="00E45283" w:rsidRDefault="0087683C" w:rsidP="0087683C">
            <w:r w:rsidRPr="00E45283">
              <w:t>Vd RSquared</w:t>
            </w:r>
          </w:p>
        </w:tc>
        <w:tc>
          <w:tcPr>
            <w:tcW w:w="898" w:type="dxa"/>
            <w:shd w:val="clear" w:color="auto" w:fill="E7E6E6" w:themeFill="background2"/>
            <w:noWrap/>
            <w:vAlign w:val="bottom"/>
            <w:hideMark/>
          </w:tcPr>
          <w:p w14:paraId="2E1644BC" w14:textId="0E7C2C32" w:rsidR="0087683C" w:rsidRPr="00E45283" w:rsidRDefault="0087683C" w:rsidP="0087683C">
            <w:r>
              <w:rPr>
                <w:rFonts w:ascii="Calibri" w:hAnsi="Calibri" w:cs="Calibri"/>
                <w:color w:val="000000"/>
              </w:rPr>
              <w:t>0.26</w:t>
            </w:r>
          </w:p>
        </w:tc>
        <w:tc>
          <w:tcPr>
            <w:tcW w:w="899" w:type="dxa"/>
            <w:shd w:val="clear" w:color="auto" w:fill="E7E6E6" w:themeFill="background2"/>
            <w:noWrap/>
            <w:vAlign w:val="bottom"/>
            <w:hideMark/>
          </w:tcPr>
          <w:p w14:paraId="2757A0AA" w14:textId="51D57193" w:rsidR="0087683C" w:rsidRPr="00E45283" w:rsidRDefault="0087683C" w:rsidP="0087683C">
            <w:r>
              <w:rPr>
                <w:rFonts w:ascii="Calibri" w:hAnsi="Calibri" w:cs="Calibri"/>
                <w:color w:val="000000"/>
              </w:rPr>
              <w:t>0.36</w:t>
            </w:r>
          </w:p>
        </w:tc>
        <w:tc>
          <w:tcPr>
            <w:tcW w:w="899" w:type="dxa"/>
            <w:shd w:val="clear" w:color="auto" w:fill="E7E6E6" w:themeFill="background2"/>
            <w:noWrap/>
            <w:vAlign w:val="bottom"/>
            <w:hideMark/>
          </w:tcPr>
          <w:p w14:paraId="67BB4E5B" w14:textId="4AD0F3AD" w:rsidR="0087683C" w:rsidRPr="00E45283" w:rsidRDefault="0087683C" w:rsidP="0087683C">
            <w:r>
              <w:rPr>
                <w:rFonts w:ascii="Calibri" w:hAnsi="Calibri" w:cs="Calibri"/>
                <w:color w:val="000000"/>
              </w:rPr>
              <w:t>0.41</w:t>
            </w:r>
          </w:p>
        </w:tc>
        <w:tc>
          <w:tcPr>
            <w:tcW w:w="899" w:type="dxa"/>
            <w:shd w:val="clear" w:color="auto" w:fill="E7E6E6" w:themeFill="background2"/>
            <w:noWrap/>
            <w:vAlign w:val="bottom"/>
            <w:hideMark/>
          </w:tcPr>
          <w:p w14:paraId="17B9E688" w14:textId="060042AB" w:rsidR="0087683C" w:rsidRPr="00E45283" w:rsidRDefault="0087683C" w:rsidP="0087683C">
            <w:r>
              <w:rPr>
                <w:rFonts w:ascii="Calibri" w:hAnsi="Calibri" w:cs="Calibri"/>
                <w:color w:val="000000"/>
              </w:rPr>
              <w:t>0.3</w:t>
            </w:r>
          </w:p>
        </w:tc>
        <w:tc>
          <w:tcPr>
            <w:tcW w:w="899" w:type="dxa"/>
            <w:shd w:val="clear" w:color="auto" w:fill="E7E6E6" w:themeFill="background2"/>
            <w:noWrap/>
            <w:vAlign w:val="bottom"/>
            <w:hideMark/>
          </w:tcPr>
          <w:p w14:paraId="51CDB158" w14:textId="4D21BA53" w:rsidR="0087683C" w:rsidRPr="00E45283" w:rsidRDefault="0087683C" w:rsidP="0087683C">
            <w:r>
              <w:rPr>
                <w:rFonts w:ascii="Calibri" w:hAnsi="Calibri" w:cs="Calibri"/>
                <w:color w:val="000000"/>
              </w:rPr>
              <w:t>0.31</w:t>
            </w:r>
          </w:p>
        </w:tc>
        <w:tc>
          <w:tcPr>
            <w:tcW w:w="1060" w:type="dxa"/>
            <w:shd w:val="clear" w:color="auto" w:fill="E7E6E6" w:themeFill="background2"/>
            <w:noWrap/>
            <w:vAlign w:val="bottom"/>
            <w:hideMark/>
          </w:tcPr>
          <w:p w14:paraId="5B1950D0" w14:textId="6E564457" w:rsidR="0087683C" w:rsidRPr="00E45283" w:rsidRDefault="0087683C" w:rsidP="0087683C">
            <w:r>
              <w:rPr>
                <w:rFonts w:ascii="Calibri" w:hAnsi="Calibri" w:cs="Calibri"/>
                <w:color w:val="000000"/>
              </w:rPr>
              <w:t>0.29</w:t>
            </w:r>
          </w:p>
        </w:tc>
        <w:tc>
          <w:tcPr>
            <w:tcW w:w="977" w:type="dxa"/>
            <w:shd w:val="clear" w:color="auto" w:fill="E7E6E6" w:themeFill="background2"/>
            <w:noWrap/>
            <w:vAlign w:val="bottom"/>
            <w:hideMark/>
          </w:tcPr>
          <w:p w14:paraId="753E1F37" w14:textId="5F7BF938" w:rsidR="0087683C" w:rsidRPr="00E45283" w:rsidRDefault="0087683C" w:rsidP="0087683C">
            <w:r>
              <w:rPr>
                <w:rFonts w:ascii="Calibri" w:hAnsi="Calibri" w:cs="Calibri"/>
                <w:color w:val="000000"/>
              </w:rPr>
              <w:t>0.28</w:t>
            </w:r>
          </w:p>
        </w:tc>
        <w:tc>
          <w:tcPr>
            <w:tcW w:w="924" w:type="dxa"/>
            <w:noWrap/>
            <w:vAlign w:val="bottom"/>
          </w:tcPr>
          <w:p w14:paraId="6B407125" w14:textId="7EE4C372" w:rsidR="0087683C" w:rsidRPr="00E45283" w:rsidRDefault="0087683C" w:rsidP="0087683C"/>
        </w:tc>
        <w:tc>
          <w:tcPr>
            <w:tcW w:w="784" w:type="dxa"/>
            <w:noWrap/>
            <w:vAlign w:val="bottom"/>
          </w:tcPr>
          <w:p w14:paraId="22419580" w14:textId="012EE3C6" w:rsidR="0087683C" w:rsidRPr="00E45283" w:rsidRDefault="0087683C" w:rsidP="0087683C"/>
        </w:tc>
      </w:tr>
    </w:tbl>
    <w:p w14:paraId="5B5369C3" w14:textId="77777777" w:rsidR="00E45283" w:rsidRPr="00E45283" w:rsidRDefault="00E45283" w:rsidP="00BC60D9"/>
    <w:p w14:paraId="2D196310" w14:textId="77777777" w:rsidR="00BE1670" w:rsidRDefault="00BE1670">
      <w:pPr>
        <w:spacing w:after="160" w:line="259" w:lineRule="auto"/>
        <w:jc w:val="left"/>
        <w:rPr>
          <w:rFonts w:asciiTheme="majorHAnsi" w:eastAsiaTheme="majorEastAsia" w:hAnsiTheme="majorHAnsi" w:cstheme="majorBidi"/>
          <w:color w:val="2F5496" w:themeColor="accent1" w:themeShade="BF"/>
          <w:sz w:val="32"/>
          <w:szCs w:val="32"/>
        </w:rPr>
      </w:pPr>
      <w:r>
        <w:br w:type="page"/>
      </w:r>
    </w:p>
    <w:p w14:paraId="08D762E1" w14:textId="3B650263" w:rsidR="00D472C2" w:rsidRDefault="00D472C2" w:rsidP="00BC60D9">
      <w:pPr>
        <w:pStyle w:val="Heading1"/>
      </w:pPr>
      <w:r>
        <w:lastRenderedPageBreak/>
        <w:t>Supplemental Figures</w:t>
      </w:r>
    </w:p>
    <w:p w14:paraId="4807A0AA" w14:textId="0D9CB21E" w:rsidR="00BE1670" w:rsidRPr="00BE1670" w:rsidRDefault="00BE1670" w:rsidP="00BE1670">
      <w:r>
        <w:t xml:space="preserve">Supplemental Materials are available at: </w:t>
      </w:r>
      <w:hyperlink r:id="rId26" w:history="1">
        <w:r w:rsidR="002E3B65">
          <w:rPr>
            <w:rStyle w:val="Hyperlink"/>
          </w:rPr>
          <w:t>https://github.com/USEPA/CompTox-ExpoCast-HTTKQSPRs</w:t>
        </w:r>
      </w:hyperlink>
    </w:p>
    <w:p w14:paraId="1192F47D" w14:textId="7EC97B22" w:rsidR="00451F75" w:rsidRPr="00451F75" w:rsidRDefault="00451F75" w:rsidP="00451F75">
      <w:pPr>
        <w:spacing w:before="100" w:beforeAutospacing="1" w:after="100" w:afterAutospacing="1" w:line="240" w:lineRule="auto"/>
        <w:jc w:val="left"/>
        <w:rPr>
          <w:rFonts w:ascii="Times New Roman" w:eastAsia="Times New Roman" w:hAnsi="Times New Roman" w:cs="Times New Roman"/>
          <w:sz w:val="24"/>
          <w:szCs w:val="24"/>
        </w:rPr>
      </w:pPr>
      <w:r w:rsidRPr="00451F75">
        <w:rPr>
          <w:rFonts w:ascii="Times New Roman" w:eastAsia="Times New Roman" w:hAnsi="Times New Roman" w:cs="Times New Roman"/>
          <w:noProof/>
          <w:sz w:val="24"/>
          <w:szCs w:val="24"/>
        </w:rPr>
        <w:drawing>
          <wp:inline distT="0" distB="0" distL="0" distR="0" wp14:anchorId="2DE6FD5F" wp14:editId="5A92454D">
            <wp:extent cx="5943600" cy="4952365"/>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4952365"/>
                    </a:xfrm>
                    <a:prstGeom prst="rect">
                      <a:avLst/>
                    </a:prstGeom>
                    <a:noFill/>
                    <a:ln>
                      <a:noFill/>
                    </a:ln>
                  </pic:spPr>
                </pic:pic>
              </a:graphicData>
            </a:graphic>
          </wp:inline>
        </w:drawing>
      </w:r>
    </w:p>
    <w:p w14:paraId="35BA0018" w14:textId="3C994016" w:rsidR="006671F2" w:rsidRDefault="00E52114" w:rsidP="00BC60D9">
      <w:pPr>
        <w:pStyle w:val="Caption"/>
      </w:pPr>
      <w:r>
        <w:t xml:space="preserve">Supplemental Figure 1: </w:t>
      </w:r>
      <w:r w:rsidRPr="00E52114">
        <w:t>Evaluation of Predictions for Intrinsic Hepatic Clearance (Clint). Zero values were plotted at 10-1, the solid line indicates identity (1:1) while the dashed lines indicate 3.2-fold difference.</w:t>
      </w:r>
    </w:p>
    <w:p w14:paraId="5E3C5FB0" w14:textId="77777777" w:rsidR="006671F2" w:rsidRDefault="006671F2" w:rsidP="00BC60D9">
      <w:pPr>
        <w:rPr>
          <w:color w:val="44546A" w:themeColor="text2"/>
          <w:sz w:val="18"/>
          <w:szCs w:val="18"/>
        </w:rPr>
      </w:pPr>
      <w:r>
        <w:br w:type="page"/>
      </w:r>
    </w:p>
    <w:p w14:paraId="7708978C" w14:textId="477C3F58" w:rsidR="00451F75" w:rsidRPr="00451F75" w:rsidRDefault="00EA7D33" w:rsidP="00451F75">
      <w:pPr>
        <w:pStyle w:val="NormalWeb"/>
      </w:pPr>
      <w:r>
        <w:lastRenderedPageBreak/>
        <w:tab/>
      </w:r>
      <w:r w:rsidR="00451F75" w:rsidRPr="00451F75">
        <w:rPr>
          <w:noProof/>
        </w:rPr>
        <w:drawing>
          <wp:inline distT="0" distB="0" distL="0" distR="0" wp14:anchorId="51CB159A" wp14:editId="3AB8B205">
            <wp:extent cx="5943600" cy="495236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952365"/>
                    </a:xfrm>
                    <a:prstGeom prst="rect">
                      <a:avLst/>
                    </a:prstGeom>
                    <a:noFill/>
                    <a:ln>
                      <a:noFill/>
                    </a:ln>
                  </pic:spPr>
                </pic:pic>
              </a:graphicData>
            </a:graphic>
          </wp:inline>
        </w:drawing>
      </w:r>
    </w:p>
    <w:p w14:paraId="3F7E28F0" w14:textId="00F1D594" w:rsidR="006671F2" w:rsidRDefault="006671F2" w:rsidP="00BC60D9">
      <w:pPr>
        <w:pStyle w:val="Caption"/>
      </w:pPr>
      <w:r>
        <w:t>Supplemental Figure 2: Evaluation of Predictions for Fraction Unbound in Plasma (</w:t>
      </w:r>
      <w:r w:rsidRPr="00894D0E">
        <w:t>f</w:t>
      </w:r>
      <w:r w:rsidRPr="00894D0E">
        <w:rPr>
          <w:vertAlign w:val="subscript"/>
        </w:rPr>
        <w:t>up</w:t>
      </w:r>
      <w:r w:rsidRPr="00894D0E">
        <w:t>). Z</w:t>
      </w:r>
      <w:r w:rsidRPr="00633E29">
        <w:t>ero values were plotted at 10</w:t>
      </w:r>
      <w:r w:rsidRPr="00633E29">
        <w:rPr>
          <w:vertAlign w:val="superscript"/>
        </w:rPr>
        <w:t>-4</w:t>
      </w:r>
      <w:r w:rsidRPr="00633E29">
        <w:t xml:space="preserve">, </w:t>
      </w:r>
      <w:r w:rsidRPr="00894D0E">
        <w:t>the solid line indicates identity (1:1) while the dashed lines indicate</w:t>
      </w:r>
      <w:r>
        <w:t xml:space="preserve"> 3.2</w:t>
      </w:r>
      <w:r w:rsidRPr="00894D0E">
        <w:t>-fold difference</w:t>
      </w:r>
    </w:p>
    <w:p w14:paraId="65F5567A" w14:textId="77777777" w:rsidR="006671F2" w:rsidRDefault="006671F2" w:rsidP="00BC60D9">
      <w:r>
        <w:br w:type="page"/>
      </w:r>
    </w:p>
    <w:p w14:paraId="4F6DA67F" w14:textId="77777777" w:rsidR="00E52114" w:rsidRPr="00E52114" w:rsidRDefault="00E52114" w:rsidP="00BC60D9">
      <w:pPr>
        <w:pStyle w:val="Caption"/>
      </w:pPr>
    </w:p>
    <w:p w14:paraId="7E6699D4" w14:textId="77BF7F84" w:rsidR="00451F75" w:rsidRPr="00451F75" w:rsidRDefault="00451F75" w:rsidP="00451F75">
      <w:pPr>
        <w:spacing w:before="100" w:beforeAutospacing="1" w:after="100" w:afterAutospacing="1" w:line="240" w:lineRule="auto"/>
        <w:jc w:val="left"/>
        <w:rPr>
          <w:rFonts w:ascii="Times New Roman" w:eastAsia="Times New Roman" w:hAnsi="Times New Roman" w:cs="Times New Roman"/>
          <w:sz w:val="24"/>
          <w:szCs w:val="24"/>
        </w:rPr>
      </w:pPr>
      <w:r w:rsidRPr="00451F75">
        <w:rPr>
          <w:rFonts w:ascii="Times New Roman" w:eastAsia="Times New Roman" w:hAnsi="Times New Roman" w:cs="Times New Roman"/>
          <w:noProof/>
          <w:sz w:val="24"/>
          <w:szCs w:val="24"/>
        </w:rPr>
        <w:drawing>
          <wp:inline distT="0" distB="0" distL="0" distR="0" wp14:anchorId="1B39405B" wp14:editId="11F9E451">
            <wp:extent cx="5943600" cy="396113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3961130"/>
                    </a:xfrm>
                    <a:prstGeom prst="rect">
                      <a:avLst/>
                    </a:prstGeom>
                    <a:noFill/>
                    <a:ln>
                      <a:noFill/>
                    </a:ln>
                  </pic:spPr>
                </pic:pic>
              </a:graphicData>
            </a:graphic>
          </wp:inline>
        </w:drawing>
      </w:r>
    </w:p>
    <w:p w14:paraId="62337DA9" w14:textId="1CD7E237" w:rsidR="00D472C2" w:rsidRDefault="00DD30C8" w:rsidP="00BC60D9">
      <w:pPr>
        <w:pStyle w:val="Caption"/>
      </w:pPr>
      <w:r>
        <w:t xml:space="preserve">Supplemental Figure </w:t>
      </w:r>
      <w:r w:rsidR="00850753">
        <w:t>3</w:t>
      </w:r>
      <w:commentRangeStart w:id="17"/>
      <w:r w:rsidR="00D472C2">
        <w:t xml:space="preserve">: Evaluation of Predictions for Cmax based on empirical model fits (“1CompFits”), and a PBPK model (“HTTK”) parameterized </w:t>
      </w:r>
      <w:commentRangeEnd w:id="17"/>
      <w:r w:rsidR="00D472C2">
        <w:rPr>
          <w:rStyle w:val="CommentReference"/>
          <w:i w:val="0"/>
          <w:iCs w:val="0"/>
          <w:color w:val="auto"/>
        </w:rPr>
        <w:commentReference w:id="17"/>
      </w:r>
      <w:r w:rsidR="00D472C2">
        <w:t xml:space="preserve">with chemical specific values either measured </w:t>
      </w:r>
      <w:r w:rsidR="00BC60D9" w:rsidRPr="00BC60D9">
        <w:t>in vitro</w:t>
      </w:r>
      <w:r w:rsidR="00D472C2">
        <w:t xml:space="preserve"> (“HTTK-InVitro”) or predicted with various QSPRs.</w:t>
      </w:r>
    </w:p>
    <w:p w14:paraId="6C68A55E" w14:textId="77777777" w:rsidR="00D472C2" w:rsidRDefault="00D472C2" w:rsidP="00BC60D9">
      <w:pPr>
        <w:rPr>
          <w:color w:val="44546A" w:themeColor="text2"/>
          <w:sz w:val="18"/>
          <w:szCs w:val="18"/>
        </w:rPr>
      </w:pPr>
      <w:r>
        <w:br w:type="page"/>
      </w:r>
    </w:p>
    <w:p w14:paraId="059CF359" w14:textId="3AA097AA" w:rsidR="00D472C2" w:rsidRDefault="00D472C2" w:rsidP="00BC60D9">
      <w:pPr>
        <w:pStyle w:val="NormalWeb"/>
      </w:pPr>
    </w:p>
    <w:p w14:paraId="18482FA3" w14:textId="0FFC73B3" w:rsidR="00D770F1" w:rsidRPr="00D770F1" w:rsidRDefault="00D770F1" w:rsidP="00D770F1">
      <w:pPr>
        <w:spacing w:before="100" w:beforeAutospacing="1" w:after="100" w:afterAutospacing="1" w:line="240" w:lineRule="auto"/>
        <w:jc w:val="left"/>
        <w:rPr>
          <w:rFonts w:ascii="Times New Roman" w:eastAsia="Times New Roman" w:hAnsi="Times New Roman" w:cs="Times New Roman"/>
          <w:sz w:val="24"/>
          <w:szCs w:val="24"/>
        </w:rPr>
      </w:pPr>
      <w:r w:rsidRPr="00D770F1">
        <w:rPr>
          <w:rFonts w:ascii="Times New Roman" w:eastAsia="Times New Roman" w:hAnsi="Times New Roman" w:cs="Times New Roman"/>
          <w:noProof/>
          <w:sz w:val="24"/>
          <w:szCs w:val="24"/>
        </w:rPr>
        <w:drawing>
          <wp:inline distT="0" distB="0" distL="0" distR="0" wp14:anchorId="03380C9A" wp14:editId="67AA793C">
            <wp:extent cx="5943600" cy="39611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3961130"/>
                    </a:xfrm>
                    <a:prstGeom prst="rect">
                      <a:avLst/>
                    </a:prstGeom>
                    <a:noFill/>
                    <a:ln>
                      <a:noFill/>
                    </a:ln>
                  </pic:spPr>
                </pic:pic>
              </a:graphicData>
            </a:graphic>
          </wp:inline>
        </w:drawing>
      </w:r>
    </w:p>
    <w:p w14:paraId="76930A5E" w14:textId="210E28AE" w:rsidR="00D472C2" w:rsidRDefault="00DD30C8" w:rsidP="00BC60D9">
      <w:pPr>
        <w:pStyle w:val="Caption"/>
      </w:pPr>
      <w:r>
        <w:t xml:space="preserve">Supplemental Figure </w:t>
      </w:r>
      <w:r w:rsidR="00850753">
        <w:t>4</w:t>
      </w:r>
      <w:r w:rsidR="00D472C2">
        <w:t xml:space="preserve">: Evaluation of Predictions for AUC based on empirical model fits (“1CompFits”), and a PBPK model (“HTTK”) parameterized with chemical specific values either measured </w:t>
      </w:r>
      <w:r w:rsidR="00BC60D9" w:rsidRPr="00BC60D9">
        <w:t>in vitro</w:t>
      </w:r>
      <w:r w:rsidR="00D472C2">
        <w:t xml:space="preserve"> (“HTTK-InVitro”) or predicted with various QSPRs.</w:t>
      </w:r>
    </w:p>
    <w:p w14:paraId="0201A566" w14:textId="77777777" w:rsidR="00D472C2" w:rsidRDefault="00D472C2" w:rsidP="00BC60D9">
      <w:r>
        <w:br w:type="page"/>
      </w:r>
    </w:p>
    <w:p w14:paraId="67B5E0FB" w14:textId="26810E40" w:rsidR="001F7BDE" w:rsidRDefault="001F7BDE" w:rsidP="00BC60D9">
      <w:pPr>
        <w:pStyle w:val="Heading1"/>
      </w:pPr>
      <w:r>
        <w:lastRenderedPageBreak/>
        <w:t>Supplemental Tables</w:t>
      </w:r>
    </w:p>
    <w:p w14:paraId="0466FCED" w14:textId="2D6007B8" w:rsidR="00BE1670" w:rsidRPr="00BE1670" w:rsidRDefault="00BE1670" w:rsidP="00BE1670">
      <w:r>
        <w:t xml:space="preserve">Supplemental Materials are available at: </w:t>
      </w:r>
      <w:hyperlink r:id="rId31" w:history="1">
        <w:r w:rsidR="002E3B65">
          <w:rPr>
            <w:rStyle w:val="Hyperlink"/>
          </w:rPr>
          <w:t>https://github.com/USEPA/CompTox-ExpoCast-HTTKQSPRs</w:t>
        </w:r>
      </w:hyperlink>
    </w:p>
    <w:p w14:paraId="5FEF5C7F" w14:textId="373B66BD" w:rsidR="001F7BDE" w:rsidRDefault="001F7BDE" w:rsidP="00BC60D9">
      <w:r>
        <w:t>Supplemental Table 1: List of 10</w:t>
      </w:r>
      <w:r w:rsidR="00074A7A">
        <w:t>2</w:t>
      </w:r>
      <w:r>
        <w:t xml:space="preserve"> chemicals</w:t>
      </w:r>
      <w:r w:rsidR="00645386">
        <w:t xml:space="preserve">, </w:t>
      </w:r>
      <w:r>
        <w:t>physico-chemical descriptors</w:t>
      </w:r>
      <w:r w:rsidR="00645386">
        <w:t xml:space="preserve">, and </w:t>
      </w:r>
      <w:r w:rsidR="00BC60D9" w:rsidRPr="00BC60D9">
        <w:rPr>
          <w:i/>
        </w:rPr>
        <w:t>in vitro</w:t>
      </w:r>
      <w:r w:rsidR="00645386">
        <w:t xml:space="preserve"> measured values</w:t>
      </w:r>
      <w:r w:rsidR="000F00B6">
        <w:t>, and QSPR predictions</w:t>
      </w:r>
    </w:p>
    <w:p w14:paraId="6A8CD8F3" w14:textId="77777777" w:rsidR="00345AC7" w:rsidRDefault="00345AC7" w:rsidP="00BC60D9"/>
    <w:p w14:paraId="0577793A" w14:textId="386BCDCD" w:rsidR="00074A7A" w:rsidRDefault="00074A7A" w:rsidP="00BC60D9">
      <w:r w:rsidRPr="00074A7A">
        <w:t>SupTable-QSPRPredsandInVitroData.xlsx</w:t>
      </w:r>
    </w:p>
    <w:p w14:paraId="1AC2FE0D" w14:textId="77777777" w:rsidR="00345AC7" w:rsidRPr="00074A7A" w:rsidRDefault="00345AC7" w:rsidP="00BC60D9"/>
    <w:p w14:paraId="0512B216" w14:textId="459904A0" w:rsidR="001A77AE" w:rsidRDefault="001A77AE" w:rsidP="00BC60D9">
      <w:r>
        <w:t>Supplemental Table 2: Concentration vs. time data (Sayre et al., 2020)</w:t>
      </w:r>
    </w:p>
    <w:p w14:paraId="1A53480B" w14:textId="77777777" w:rsidR="00345AC7" w:rsidRDefault="00345AC7" w:rsidP="00BC60D9"/>
    <w:p w14:paraId="4C7CDBE5" w14:textId="07FF8047" w:rsidR="008A3B67" w:rsidRDefault="008A3B67" w:rsidP="00BC60D9">
      <w:r w:rsidRPr="008A3B67">
        <w:t>SupTable-CvTData.xlsx</w:t>
      </w:r>
    </w:p>
    <w:p w14:paraId="6FE8D2B2" w14:textId="77777777" w:rsidR="00345AC7" w:rsidRPr="008A3B67" w:rsidRDefault="00345AC7" w:rsidP="00BC60D9"/>
    <w:p w14:paraId="513BC635" w14:textId="49E7256F" w:rsidR="00171B20" w:rsidRDefault="005B30D8" w:rsidP="00BC60D9">
      <w:pPr>
        <w:rPr>
          <w:i/>
          <w:iCs/>
        </w:rPr>
      </w:pPr>
      <w:r>
        <w:t>Su</w:t>
      </w:r>
      <w:r w:rsidR="001A77AE">
        <w:t>pplemental Table 3: Empirical (one and two compartment model) toxicokinetic parameter estimates</w:t>
      </w:r>
      <w:r w:rsidRPr="001E2AC4">
        <w:rPr>
          <w:i/>
          <w:iCs/>
        </w:rPr>
        <w:t xml:space="preserve"> SupTable-TKFits.txt</w:t>
      </w:r>
    </w:p>
    <w:p w14:paraId="1E06AA09" w14:textId="77777777" w:rsidR="00737B87" w:rsidRPr="00737B87" w:rsidRDefault="00737B87" w:rsidP="00BC60D9">
      <w:pPr>
        <w:rPr>
          <w:i/>
          <w:iCs/>
        </w:rPr>
      </w:pPr>
    </w:p>
    <w:p w14:paraId="20AFD883" w14:textId="70C573BE" w:rsidR="000F5197" w:rsidRPr="001E2AC4" w:rsidRDefault="001D1D0D" w:rsidP="00BC60D9">
      <w:pPr>
        <w:rPr>
          <w:i/>
          <w:iCs/>
        </w:rPr>
      </w:pPr>
      <w:r>
        <w:t xml:space="preserve">Supplemental Table </w:t>
      </w:r>
      <w:r w:rsidR="00737B87">
        <w:t>4</w:t>
      </w:r>
      <w:r>
        <w:t>:</w:t>
      </w:r>
      <w:r w:rsidR="00FD7A5F">
        <w:t xml:space="preserve"> Chemicals whose measured values were potentially retrieved “as is” from model training sets and were therefore</w:t>
      </w:r>
      <w:r>
        <w:t xml:space="preserve"> removed from the evalu</w:t>
      </w:r>
      <w:r w:rsidR="00FD7A5F">
        <w:t>a</w:t>
      </w:r>
      <w:r>
        <w:t>tion:</w:t>
      </w:r>
      <w:r w:rsidR="00C23EE1" w:rsidDel="00C23EE1">
        <w:t xml:space="preserve"> </w:t>
      </w:r>
      <w:r w:rsidR="000F5197">
        <w:rPr>
          <w:i/>
          <w:iCs/>
        </w:rPr>
        <w:t>SupTable-PossibleTrainingChems.txt</w:t>
      </w:r>
    </w:p>
    <w:p w14:paraId="6C74C09B" w14:textId="77777777" w:rsidR="000F5197" w:rsidRDefault="000F5197" w:rsidP="00BC60D9"/>
    <w:p w14:paraId="5BFE8502" w14:textId="3BFA0633" w:rsidR="00230A13" w:rsidRPr="001E2AC4" w:rsidRDefault="00230A13" w:rsidP="00BC60D9">
      <w:pPr>
        <w:rPr>
          <w:i/>
          <w:iCs/>
        </w:rPr>
      </w:pPr>
      <w:r>
        <w:t xml:space="preserve">Supplemental Table </w:t>
      </w:r>
      <w:r w:rsidR="00737B87">
        <w:t>5</w:t>
      </w:r>
      <w:r>
        <w:t xml:space="preserve">: Chemical-specific </w:t>
      </w:r>
      <w:r w:rsidR="00E737A5">
        <w:t>root mean square log</w:t>
      </w:r>
      <w:r w:rsidR="00E737A5" w:rsidRPr="00E737A5">
        <w:rPr>
          <w:vertAlign w:val="subscript"/>
        </w:rPr>
        <w:t>10</w:t>
      </w:r>
      <w:r w:rsidR="00E737A5">
        <w:t xml:space="preserve"> errors</w:t>
      </w:r>
      <w:r w:rsidR="00E84F98">
        <w:t xml:space="preserve"> for the full TK concentration time course data</w:t>
      </w:r>
      <w:r w:rsidR="00E737A5">
        <w:t xml:space="preserve"> by QSPRs</w:t>
      </w:r>
      <w:r w:rsidR="009E185A" w:rsidRPr="001E2AC4">
        <w:rPr>
          <w:i/>
          <w:iCs/>
        </w:rPr>
        <w:t>SupTable-RMSLEbyChem.txt</w:t>
      </w:r>
    </w:p>
    <w:p w14:paraId="19E336CA" w14:textId="77777777" w:rsidR="009E185A" w:rsidRDefault="009E185A" w:rsidP="00BC60D9"/>
    <w:p w14:paraId="7AD30CE0" w14:textId="70D86CE5" w:rsidR="00074A7A" w:rsidRDefault="00074A7A" w:rsidP="00BC60D9">
      <w:r>
        <w:t>Supplemental Table</w:t>
      </w:r>
      <w:r w:rsidR="00737B87">
        <w:t xml:space="preserve"> 6</w:t>
      </w:r>
      <w:r>
        <w:t>: Level 3 Predictions</w:t>
      </w:r>
    </w:p>
    <w:p w14:paraId="7FF52E78" w14:textId="131C55C3" w:rsidR="00074A7A" w:rsidRPr="00074A7A" w:rsidRDefault="00074A7A" w:rsidP="00BC60D9">
      <w:r w:rsidRPr="00074A7A">
        <w:t>SupTable-Level3.xlsx</w:t>
      </w:r>
    </w:p>
    <w:sectPr w:rsidR="00074A7A" w:rsidRPr="00074A7A">
      <w:headerReference w:type="default" r:id="rId32"/>
      <w:footerReference w:type="default" r:id="rId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Wambaugh, John (he/him/his)" w:date="2024-05-20T15:03:00Z" w:initials="WJ(">
    <w:p w14:paraId="7C8DAA10" w14:textId="77777777" w:rsidR="00866276" w:rsidRDefault="00866276" w:rsidP="00BC60D9">
      <w:pPr>
        <w:pStyle w:val="CommentText"/>
      </w:pPr>
      <w:r>
        <w:rPr>
          <w:rStyle w:val="CommentReference"/>
        </w:rPr>
        <w:annotationRef/>
      </w:r>
      <w:r>
        <w:t>For each model need version used (if applicability) and one-two sentences for methods describing training set.</w:t>
      </w:r>
    </w:p>
  </w:comment>
  <w:comment w:id="17" w:author="Wambaugh, John (he/him/his)" w:date="2024-03-25T12:20:00Z" w:initials="WJ(">
    <w:p w14:paraId="6224443D" w14:textId="17A2D5BE" w:rsidR="00D472C2" w:rsidRDefault="00D472C2" w:rsidP="00BC60D9">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8DAA10" w15:done="0"/>
  <w15:commentEx w15:paraId="622444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F5E4D6" w16cex:dateUtc="2024-05-20T19:03:00Z"/>
  <w16cex:commentExtensible w16cex:durableId="29F04E61" w16cex:dateUtc="2024-03-25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8DAA10" w16cid:durableId="29F5E4D6"/>
  <w16cid:commentId w16cid:paraId="6224443D" w16cid:durableId="29F04E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8DA60A" w14:textId="77777777" w:rsidR="002F5443" w:rsidRDefault="002F5443" w:rsidP="00BC60D9">
      <w:r>
        <w:separator/>
      </w:r>
    </w:p>
  </w:endnote>
  <w:endnote w:type="continuationSeparator" w:id="0">
    <w:p w14:paraId="5125550F" w14:textId="77777777" w:rsidR="002F5443" w:rsidRDefault="002F5443" w:rsidP="00BC60D9">
      <w:r>
        <w:continuationSeparator/>
      </w:r>
    </w:p>
  </w:endnote>
  <w:endnote w:type="continuationNotice" w:id="1">
    <w:p w14:paraId="5E9437F7" w14:textId="77777777" w:rsidR="002F5443" w:rsidRDefault="002F5443" w:rsidP="00BC60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F4EA" w14:textId="252B05DA" w:rsidR="00FE5450" w:rsidRDefault="00FE5450" w:rsidP="00BC60D9">
    <w:pPr>
      <w:pStyle w:val="Footer"/>
    </w:pPr>
    <w:r>
      <w:t xml:space="preserve">TK QSAR Comparison </w:t>
    </w:r>
    <w:r>
      <w:tab/>
    </w:r>
    <w:r w:rsidR="00FF4817">
      <w:t xml:space="preserve">           </w:t>
    </w:r>
    <w:r>
      <w:t xml:space="preserve"> </w:t>
    </w:r>
    <w:r>
      <w:fldChar w:fldCharType="begin"/>
    </w:r>
    <w:r>
      <w:instrText xml:space="preserve"> DATE \@ "M/d/yyyy" </w:instrText>
    </w:r>
    <w:r>
      <w:fldChar w:fldCharType="separate"/>
    </w:r>
    <w:r w:rsidR="00F667CF">
      <w:rPr>
        <w:noProof/>
      </w:rPr>
      <w:t>6/8/2024</w:t>
    </w:r>
    <w:r>
      <w:fldChar w:fldCharType="end"/>
    </w:r>
    <w:r>
      <w:t xml:space="preserve"> </w:t>
    </w:r>
    <w:r>
      <w:tab/>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3E4334" w14:textId="77777777" w:rsidR="002F5443" w:rsidRDefault="002F5443" w:rsidP="00BC60D9">
      <w:r>
        <w:separator/>
      </w:r>
    </w:p>
  </w:footnote>
  <w:footnote w:type="continuationSeparator" w:id="0">
    <w:p w14:paraId="0DA46C3A" w14:textId="77777777" w:rsidR="002F5443" w:rsidRDefault="002F5443" w:rsidP="00BC60D9">
      <w:r>
        <w:continuationSeparator/>
      </w:r>
    </w:p>
  </w:footnote>
  <w:footnote w:type="continuationNotice" w:id="1">
    <w:p w14:paraId="4D01279E" w14:textId="77777777" w:rsidR="002F5443" w:rsidRDefault="002F5443" w:rsidP="00BC60D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3CC1D" w14:textId="4F593E52" w:rsidR="00FE5450" w:rsidRDefault="00FE5450" w:rsidP="00BC60D9">
    <w:pPr>
      <w:pStyle w:val="Header"/>
    </w:pPr>
    <w:r>
      <w:t>Draft Manuscript</w:t>
    </w:r>
  </w:p>
  <w:p w14:paraId="1CC3B5BB" w14:textId="3891C3E4" w:rsidR="00FE5450" w:rsidRDefault="00FE5450" w:rsidP="00BC60D9">
    <w:pPr>
      <w:pStyle w:val="Header"/>
    </w:pPr>
    <w:r>
      <w:t>NOT F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6D3C"/>
    <w:multiLevelType w:val="hybridMultilevel"/>
    <w:tmpl w:val="B0D684DC"/>
    <w:lvl w:ilvl="0" w:tplc="74FC4E58">
      <w:start w:val="1"/>
      <w:numFmt w:val="bullet"/>
      <w:lvlText w:val="•"/>
      <w:lvlJc w:val="left"/>
      <w:pPr>
        <w:tabs>
          <w:tab w:val="num" w:pos="720"/>
        </w:tabs>
        <w:ind w:left="720" w:hanging="360"/>
      </w:pPr>
      <w:rPr>
        <w:rFonts w:ascii="Arial" w:hAnsi="Arial" w:hint="default"/>
      </w:rPr>
    </w:lvl>
    <w:lvl w:ilvl="1" w:tplc="E61E92A4" w:tentative="1">
      <w:start w:val="1"/>
      <w:numFmt w:val="bullet"/>
      <w:lvlText w:val="•"/>
      <w:lvlJc w:val="left"/>
      <w:pPr>
        <w:tabs>
          <w:tab w:val="num" w:pos="1440"/>
        </w:tabs>
        <w:ind w:left="1440" w:hanging="360"/>
      </w:pPr>
      <w:rPr>
        <w:rFonts w:ascii="Arial" w:hAnsi="Arial" w:hint="default"/>
      </w:rPr>
    </w:lvl>
    <w:lvl w:ilvl="2" w:tplc="04BC204E" w:tentative="1">
      <w:start w:val="1"/>
      <w:numFmt w:val="bullet"/>
      <w:lvlText w:val="•"/>
      <w:lvlJc w:val="left"/>
      <w:pPr>
        <w:tabs>
          <w:tab w:val="num" w:pos="2160"/>
        </w:tabs>
        <w:ind w:left="2160" w:hanging="360"/>
      </w:pPr>
      <w:rPr>
        <w:rFonts w:ascii="Arial" w:hAnsi="Arial" w:hint="default"/>
      </w:rPr>
    </w:lvl>
    <w:lvl w:ilvl="3" w:tplc="93EAE918" w:tentative="1">
      <w:start w:val="1"/>
      <w:numFmt w:val="bullet"/>
      <w:lvlText w:val="•"/>
      <w:lvlJc w:val="left"/>
      <w:pPr>
        <w:tabs>
          <w:tab w:val="num" w:pos="2880"/>
        </w:tabs>
        <w:ind w:left="2880" w:hanging="360"/>
      </w:pPr>
      <w:rPr>
        <w:rFonts w:ascii="Arial" w:hAnsi="Arial" w:hint="default"/>
      </w:rPr>
    </w:lvl>
    <w:lvl w:ilvl="4" w:tplc="E97CDF7A" w:tentative="1">
      <w:start w:val="1"/>
      <w:numFmt w:val="bullet"/>
      <w:lvlText w:val="•"/>
      <w:lvlJc w:val="left"/>
      <w:pPr>
        <w:tabs>
          <w:tab w:val="num" w:pos="3600"/>
        </w:tabs>
        <w:ind w:left="3600" w:hanging="360"/>
      </w:pPr>
      <w:rPr>
        <w:rFonts w:ascii="Arial" w:hAnsi="Arial" w:hint="default"/>
      </w:rPr>
    </w:lvl>
    <w:lvl w:ilvl="5" w:tplc="E2B0227C" w:tentative="1">
      <w:start w:val="1"/>
      <w:numFmt w:val="bullet"/>
      <w:lvlText w:val="•"/>
      <w:lvlJc w:val="left"/>
      <w:pPr>
        <w:tabs>
          <w:tab w:val="num" w:pos="4320"/>
        </w:tabs>
        <w:ind w:left="4320" w:hanging="360"/>
      </w:pPr>
      <w:rPr>
        <w:rFonts w:ascii="Arial" w:hAnsi="Arial" w:hint="default"/>
      </w:rPr>
    </w:lvl>
    <w:lvl w:ilvl="6" w:tplc="439AB9CC" w:tentative="1">
      <w:start w:val="1"/>
      <w:numFmt w:val="bullet"/>
      <w:lvlText w:val="•"/>
      <w:lvlJc w:val="left"/>
      <w:pPr>
        <w:tabs>
          <w:tab w:val="num" w:pos="5040"/>
        </w:tabs>
        <w:ind w:left="5040" w:hanging="360"/>
      </w:pPr>
      <w:rPr>
        <w:rFonts w:ascii="Arial" w:hAnsi="Arial" w:hint="default"/>
      </w:rPr>
    </w:lvl>
    <w:lvl w:ilvl="7" w:tplc="539E24A8" w:tentative="1">
      <w:start w:val="1"/>
      <w:numFmt w:val="bullet"/>
      <w:lvlText w:val="•"/>
      <w:lvlJc w:val="left"/>
      <w:pPr>
        <w:tabs>
          <w:tab w:val="num" w:pos="5760"/>
        </w:tabs>
        <w:ind w:left="5760" w:hanging="360"/>
      </w:pPr>
      <w:rPr>
        <w:rFonts w:ascii="Arial" w:hAnsi="Arial" w:hint="default"/>
      </w:rPr>
    </w:lvl>
    <w:lvl w:ilvl="8" w:tplc="8B8E41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967FEF"/>
    <w:multiLevelType w:val="hybridMultilevel"/>
    <w:tmpl w:val="B13CB738"/>
    <w:lvl w:ilvl="0" w:tplc="7CC0503A">
      <w:start w:val="1"/>
      <w:numFmt w:val="bullet"/>
      <w:lvlText w:val="•"/>
      <w:lvlJc w:val="left"/>
      <w:pPr>
        <w:tabs>
          <w:tab w:val="num" w:pos="720"/>
        </w:tabs>
        <w:ind w:left="720" w:hanging="360"/>
      </w:pPr>
      <w:rPr>
        <w:rFonts w:ascii="Arial" w:hAnsi="Arial" w:hint="default"/>
      </w:rPr>
    </w:lvl>
    <w:lvl w:ilvl="1" w:tplc="58E00F98" w:tentative="1">
      <w:start w:val="1"/>
      <w:numFmt w:val="bullet"/>
      <w:lvlText w:val="•"/>
      <w:lvlJc w:val="left"/>
      <w:pPr>
        <w:tabs>
          <w:tab w:val="num" w:pos="1440"/>
        </w:tabs>
        <w:ind w:left="1440" w:hanging="360"/>
      </w:pPr>
      <w:rPr>
        <w:rFonts w:ascii="Arial" w:hAnsi="Arial" w:hint="default"/>
      </w:rPr>
    </w:lvl>
    <w:lvl w:ilvl="2" w:tplc="8E18A6E0" w:tentative="1">
      <w:start w:val="1"/>
      <w:numFmt w:val="bullet"/>
      <w:lvlText w:val="•"/>
      <w:lvlJc w:val="left"/>
      <w:pPr>
        <w:tabs>
          <w:tab w:val="num" w:pos="2160"/>
        </w:tabs>
        <w:ind w:left="2160" w:hanging="360"/>
      </w:pPr>
      <w:rPr>
        <w:rFonts w:ascii="Arial" w:hAnsi="Arial" w:hint="default"/>
      </w:rPr>
    </w:lvl>
    <w:lvl w:ilvl="3" w:tplc="60F076C2" w:tentative="1">
      <w:start w:val="1"/>
      <w:numFmt w:val="bullet"/>
      <w:lvlText w:val="•"/>
      <w:lvlJc w:val="left"/>
      <w:pPr>
        <w:tabs>
          <w:tab w:val="num" w:pos="2880"/>
        </w:tabs>
        <w:ind w:left="2880" w:hanging="360"/>
      </w:pPr>
      <w:rPr>
        <w:rFonts w:ascii="Arial" w:hAnsi="Arial" w:hint="default"/>
      </w:rPr>
    </w:lvl>
    <w:lvl w:ilvl="4" w:tplc="84AAF522" w:tentative="1">
      <w:start w:val="1"/>
      <w:numFmt w:val="bullet"/>
      <w:lvlText w:val="•"/>
      <w:lvlJc w:val="left"/>
      <w:pPr>
        <w:tabs>
          <w:tab w:val="num" w:pos="3600"/>
        </w:tabs>
        <w:ind w:left="3600" w:hanging="360"/>
      </w:pPr>
      <w:rPr>
        <w:rFonts w:ascii="Arial" w:hAnsi="Arial" w:hint="default"/>
      </w:rPr>
    </w:lvl>
    <w:lvl w:ilvl="5" w:tplc="D58AAA48" w:tentative="1">
      <w:start w:val="1"/>
      <w:numFmt w:val="bullet"/>
      <w:lvlText w:val="•"/>
      <w:lvlJc w:val="left"/>
      <w:pPr>
        <w:tabs>
          <w:tab w:val="num" w:pos="4320"/>
        </w:tabs>
        <w:ind w:left="4320" w:hanging="360"/>
      </w:pPr>
      <w:rPr>
        <w:rFonts w:ascii="Arial" w:hAnsi="Arial" w:hint="default"/>
      </w:rPr>
    </w:lvl>
    <w:lvl w:ilvl="6" w:tplc="0BAE9046" w:tentative="1">
      <w:start w:val="1"/>
      <w:numFmt w:val="bullet"/>
      <w:lvlText w:val="•"/>
      <w:lvlJc w:val="left"/>
      <w:pPr>
        <w:tabs>
          <w:tab w:val="num" w:pos="5040"/>
        </w:tabs>
        <w:ind w:left="5040" w:hanging="360"/>
      </w:pPr>
      <w:rPr>
        <w:rFonts w:ascii="Arial" w:hAnsi="Arial" w:hint="default"/>
      </w:rPr>
    </w:lvl>
    <w:lvl w:ilvl="7" w:tplc="30CC6474" w:tentative="1">
      <w:start w:val="1"/>
      <w:numFmt w:val="bullet"/>
      <w:lvlText w:val="•"/>
      <w:lvlJc w:val="left"/>
      <w:pPr>
        <w:tabs>
          <w:tab w:val="num" w:pos="5760"/>
        </w:tabs>
        <w:ind w:left="5760" w:hanging="360"/>
      </w:pPr>
      <w:rPr>
        <w:rFonts w:ascii="Arial" w:hAnsi="Arial" w:hint="default"/>
      </w:rPr>
    </w:lvl>
    <w:lvl w:ilvl="8" w:tplc="0ED2E2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CC0858"/>
    <w:multiLevelType w:val="hybridMultilevel"/>
    <w:tmpl w:val="7A767FB6"/>
    <w:lvl w:ilvl="0" w:tplc="CA86FC50">
      <w:start w:val="1"/>
      <w:numFmt w:val="bullet"/>
      <w:lvlText w:val="•"/>
      <w:lvlJc w:val="left"/>
      <w:pPr>
        <w:tabs>
          <w:tab w:val="num" w:pos="720"/>
        </w:tabs>
        <w:ind w:left="720" w:hanging="360"/>
      </w:pPr>
      <w:rPr>
        <w:rFonts w:ascii="Arial" w:hAnsi="Arial" w:hint="default"/>
      </w:rPr>
    </w:lvl>
    <w:lvl w:ilvl="1" w:tplc="1F92853C">
      <w:numFmt w:val="bullet"/>
      <w:lvlText w:val="•"/>
      <w:lvlJc w:val="left"/>
      <w:pPr>
        <w:tabs>
          <w:tab w:val="num" w:pos="1440"/>
        </w:tabs>
        <w:ind w:left="1440" w:hanging="360"/>
      </w:pPr>
      <w:rPr>
        <w:rFonts w:ascii="Arial" w:hAnsi="Arial" w:hint="default"/>
      </w:rPr>
    </w:lvl>
    <w:lvl w:ilvl="2" w:tplc="E3BAF742" w:tentative="1">
      <w:start w:val="1"/>
      <w:numFmt w:val="bullet"/>
      <w:lvlText w:val="•"/>
      <w:lvlJc w:val="left"/>
      <w:pPr>
        <w:tabs>
          <w:tab w:val="num" w:pos="2160"/>
        </w:tabs>
        <w:ind w:left="2160" w:hanging="360"/>
      </w:pPr>
      <w:rPr>
        <w:rFonts w:ascii="Arial" w:hAnsi="Arial" w:hint="default"/>
      </w:rPr>
    </w:lvl>
    <w:lvl w:ilvl="3" w:tplc="31D2C9D8" w:tentative="1">
      <w:start w:val="1"/>
      <w:numFmt w:val="bullet"/>
      <w:lvlText w:val="•"/>
      <w:lvlJc w:val="left"/>
      <w:pPr>
        <w:tabs>
          <w:tab w:val="num" w:pos="2880"/>
        </w:tabs>
        <w:ind w:left="2880" w:hanging="360"/>
      </w:pPr>
      <w:rPr>
        <w:rFonts w:ascii="Arial" w:hAnsi="Arial" w:hint="default"/>
      </w:rPr>
    </w:lvl>
    <w:lvl w:ilvl="4" w:tplc="FDE6EFB6" w:tentative="1">
      <w:start w:val="1"/>
      <w:numFmt w:val="bullet"/>
      <w:lvlText w:val="•"/>
      <w:lvlJc w:val="left"/>
      <w:pPr>
        <w:tabs>
          <w:tab w:val="num" w:pos="3600"/>
        </w:tabs>
        <w:ind w:left="3600" w:hanging="360"/>
      </w:pPr>
      <w:rPr>
        <w:rFonts w:ascii="Arial" w:hAnsi="Arial" w:hint="default"/>
      </w:rPr>
    </w:lvl>
    <w:lvl w:ilvl="5" w:tplc="AF5005E6" w:tentative="1">
      <w:start w:val="1"/>
      <w:numFmt w:val="bullet"/>
      <w:lvlText w:val="•"/>
      <w:lvlJc w:val="left"/>
      <w:pPr>
        <w:tabs>
          <w:tab w:val="num" w:pos="4320"/>
        </w:tabs>
        <w:ind w:left="4320" w:hanging="360"/>
      </w:pPr>
      <w:rPr>
        <w:rFonts w:ascii="Arial" w:hAnsi="Arial" w:hint="default"/>
      </w:rPr>
    </w:lvl>
    <w:lvl w:ilvl="6" w:tplc="C688EB3C" w:tentative="1">
      <w:start w:val="1"/>
      <w:numFmt w:val="bullet"/>
      <w:lvlText w:val="•"/>
      <w:lvlJc w:val="left"/>
      <w:pPr>
        <w:tabs>
          <w:tab w:val="num" w:pos="5040"/>
        </w:tabs>
        <w:ind w:left="5040" w:hanging="360"/>
      </w:pPr>
      <w:rPr>
        <w:rFonts w:ascii="Arial" w:hAnsi="Arial" w:hint="default"/>
      </w:rPr>
    </w:lvl>
    <w:lvl w:ilvl="7" w:tplc="1C6A51FA" w:tentative="1">
      <w:start w:val="1"/>
      <w:numFmt w:val="bullet"/>
      <w:lvlText w:val="•"/>
      <w:lvlJc w:val="left"/>
      <w:pPr>
        <w:tabs>
          <w:tab w:val="num" w:pos="5760"/>
        </w:tabs>
        <w:ind w:left="5760" w:hanging="360"/>
      </w:pPr>
      <w:rPr>
        <w:rFonts w:ascii="Arial" w:hAnsi="Arial" w:hint="default"/>
      </w:rPr>
    </w:lvl>
    <w:lvl w:ilvl="8" w:tplc="343AE57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183AEB"/>
    <w:multiLevelType w:val="hybridMultilevel"/>
    <w:tmpl w:val="13700116"/>
    <w:lvl w:ilvl="0" w:tplc="E0FCA5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81C85"/>
    <w:multiLevelType w:val="hybridMultilevel"/>
    <w:tmpl w:val="80B087FE"/>
    <w:lvl w:ilvl="0" w:tplc="A7DE9C9C">
      <w:start w:val="1"/>
      <w:numFmt w:val="bullet"/>
      <w:lvlText w:val="•"/>
      <w:lvlJc w:val="left"/>
      <w:pPr>
        <w:tabs>
          <w:tab w:val="num" w:pos="720"/>
        </w:tabs>
        <w:ind w:left="720" w:hanging="360"/>
      </w:pPr>
      <w:rPr>
        <w:rFonts w:ascii="Arial" w:hAnsi="Arial" w:hint="default"/>
      </w:rPr>
    </w:lvl>
    <w:lvl w:ilvl="1" w:tplc="A8067440" w:tentative="1">
      <w:start w:val="1"/>
      <w:numFmt w:val="bullet"/>
      <w:lvlText w:val="•"/>
      <w:lvlJc w:val="left"/>
      <w:pPr>
        <w:tabs>
          <w:tab w:val="num" w:pos="1440"/>
        </w:tabs>
        <w:ind w:left="1440" w:hanging="360"/>
      </w:pPr>
      <w:rPr>
        <w:rFonts w:ascii="Arial" w:hAnsi="Arial" w:hint="default"/>
      </w:rPr>
    </w:lvl>
    <w:lvl w:ilvl="2" w:tplc="1AC078DC" w:tentative="1">
      <w:start w:val="1"/>
      <w:numFmt w:val="bullet"/>
      <w:lvlText w:val="•"/>
      <w:lvlJc w:val="left"/>
      <w:pPr>
        <w:tabs>
          <w:tab w:val="num" w:pos="2160"/>
        </w:tabs>
        <w:ind w:left="2160" w:hanging="360"/>
      </w:pPr>
      <w:rPr>
        <w:rFonts w:ascii="Arial" w:hAnsi="Arial" w:hint="default"/>
      </w:rPr>
    </w:lvl>
    <w:lvl w:ilvl="3" w:tplc="FB08E42E" w:tentative="1">
      <w:start w:val="1"/>
      <w:numFmt w:val="bullet"/>
      <w:lvlText w:val="•"/>
      <w:lvlJc w:val="left"/>
      <w:pPr>
        <w:tabs>
          <w:tab w:val="num" w:pos="2880"/>
        </w:tabs>
        <w:ind w:left="2880" w:hanging="360"/>
      </w:pPr>
      <w:rPr>
        <w:rFonts w:ascii="Arial" w:hAnsi="Arial" w:hint="default"/>
      </w:rPr>
    </w:lvl>
    <w:lvl w:ilvl="4" w:tplc="46BCF174" w:tentative="1">
      <w:start w:val="1"/>
      <w:numFmt w:val="bullet"/>
      <w:lvlText w:val="•"/>
      <w:lvlJc w:val="left"/>
      <w:pPr>
        <w:tabs>
          <w:tab w:val="num" w:pos="3600"/>
        </w:tabs>
        <w:ind w:left="3600" w:hanging="360"/>
      </w:pPr>
      <w:rPr>
        <w:rFonts w:ascii="Arial" w:hAnsi="Arial" w:hint="default"/>
      </w:rPr>
    </w:lvl>
    <w:lvl w:ilvl="5" w:tplc="8688914E" w:tentative="1">
      <w:start w:val="1"/>
      <w:numFmt w:val="bullet"/>
      <w:lvlText w:val="•"/>
      <w:lvlJc w:val="left"/>
      <w:pPr>
        <w:tabs>
          <w:tab w:val="num" w:pos="4320"/>
        </w:tabs>
        <w:ind w:left="4320" w:hanging="360"/>
      </w:pPr>
      <w:rPr>
        <w:rFonts w:ascii="Arial" w:hAnsi="Arial" w:hint="default"/>
      </w:rPr>
    </w:lvl>
    <w:lvl w:ilvl="6" w:tplc="DD50E34C" w:tentative="1">
      <w:start w:val="1"/>
      <w:numFmt w:val="bullet"/>
      <w:lvlText w:val="•"/>
      <w:lvlJc w:val="left"/>
      <w:pPr>
        <w:tabs>
          <w:tab w:val="num" w:pos="5040"/>
        </w:tabs>
        <w:ind w:left="5040" w:hanging="360"/>
      </w:pPr>
      <w:rPr>
        <w:rFonts w:ascii="Arial" w:hAnsi="Arial" w:hint="default"/>
      </w:rPr>
    </w:lvl>
    <w:lvl w:ilvl="7" w:tplc="56382032" w:tentative="1">
      <w:start w:val="1"/>
      <w:numFmt w:val="bullet"/>
      <w:lvlText w:val="•"/>
      <w:lvlJc w:val="left"/>
      <w:pPr>
        <w:tabs>
          <w:tab w:val="num" w:pos="5760"/>
        </w:tabs>
        <w:ind w:left="5760" w:hanging="360"/>
      </w:pPr>
      <w:rPr>
        <w:rFonts w:ascii="Arial" w:hAnsi="Arial" w:hint="default"/>
      </w:rPr>
    </w:lvl>
    <w:lvl w:ilvl="8" w:tplc="A640665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9F415B6"/>
    <w:multiLevelType w:val="hybridMultilevel"/>
    <w:tmpl w:val="17383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2013DE"/>
    <w:multiLevelType w:val="hybridMultilevel"/>
    <w:tmpl w:val="E446ED56"/>
    <w:lvl w:ilvl="0" w:tplc="9C30631A">
      <w:start w:val="1"/>
      <w:numFmt w:val="bullet"/>
      <w:lvlText w:val="•"/>
      <w:lvlJc w:val="left"/>
      <w:pPr>
        <w:tabs>
          <w:tab w:val="num" w:pos="720"/>
        </w:tabs>
        <w:ind w:left="720" w:hanging="360"/>
      </w:pPr>
      <w:rPr>
        <w:rFonts w:ascii="Arial" w:hAnsi="Arial" w:hint="default"/>
      </w:rPr>
    </w:lvl>
    <w:lvl w:ilvl="1" w:tplc="4F0E4C3E">
      <w:start w:val="1"/>
      <w:numFmt w:val="bullet"/>
      <w:lvlText w:val="•"/>
      <w:lvlJc w:val="left"/>
      <w:pPr>
        <w:tabs>
          <w:tab w:val="num" w:pos="1440"/>
        </w:tabs>
        <w:ind w:left="1440" w:hanging="360"/>
      </w:pPr>
      <w:rPr>
        <w:rFonts w:ascii="Arial" w:hAnsi="Arial" w:hint="default"/>
      </w:rPr>
    </w:lvl>
    <w:lvl w:ilvl="2" w:tplc="686ED5F6">
      <w:start w:val="1"/>
      <w:numFmt w:val="bullet"/>
      <w:lvlText w:val="•"/>
      <w:lvlJc w:val="left"/>
      <w:pPr>
        <w:tabs>
          <w:tab w:val="num" w:pos="2160"/>
        </w:tabs>
        <w:ind w:left="2160" w:hanging="360"/>
      </w:pPr>
      <w:rPr>
        <w:rFonts w:ascii="Arial" w:hAnsi="Arial" w:hint="default"/>
      </w:rPr>
    </w:lvl>
    <w:lvl w:ilvl="3" w:tplc="B4C0AF2A" w:tentative="1">
      <w:start w:val="1"/>
      <w:numFmt w:val="bullet"/>
      <w:lvlText w:val="•"/>
      <w:lvlJc w:val="left"/>
      <w:pPr>
        <w:tabs>
          <w:tab w:val="num" w:pos="2880"/>
        </w:tabs>
        <w:ind w:left="2880" w:hanging="360"/>
      </w:pPr>
      <w:rPr>
        <w:rFonts w:ascii="Arial" w:hAnsi="Arial" w:hint="default"/>
      </w:rPr>
    </w:lvl>
    <w:lvl w:ilvl="4" w:tplc="4B265316" w:tentative="1">
      <w:start w:val="1"/>
      <w:numFmt w:val="bullet"/>
      <w:lvlText w:val="•"/>
      <w:lvlJc w:val="left"/>
      <w:pPr>
        <w:tabs>
          <w:tab w:val="num" w:pos="3600"/>
        </w:tabs>
        <w:ind w:left="3600" w:hanging="360"/>
      </w:pPr>
      <w:rPr>
        <w:rFonts w:ascii="Arial" w:hAnsi="Arial" w:hint="default"/>
      </w:rPr>
    </w:lvl>
    <w:lvl w:ilvl="5" w:tplc="C3169484" w:tentative="1">
      <w:start w:val="1"/>
      <w:numFmt w:val="bullet"/>
      <w:lvlText w:val="•"/>
      <w:lvlJc w:val="left"/>
      <w:pPr>
        <w:tabs>
          <w:tab w:val="num" w:pos="4320"/>
        </w:tabs>
        <w:ind w:left="4320" w:hanging="360"/>
      </w:pPr>
      <w:rPr>
        <w:rFonts w:ascii="Arial" w:hAnsi="Arial" w:hint="default"/>
      </w:rPr>
    </w:lvl>
    <w:lvl w:ilvl="6" w:tplc="FCB6718A" w:tentative="1">
      <w:start w:val="1"/>
      <w:numFmt w:val="bullet"/>
      <w:lvlText w:val="•"/>
      <w:lvlJc w:val="left"/>
      <w:pPr>
        <w:tabs>
          <w:tab w:val="num" w:pos="5040"/>
        </w:tabs>
        <w:ind w:left="5040" w:hanging="360"/>
      </w:pPr>
      <w:rPr>
        <w:rFonts w:ascii="Arial" w:hAnsi="Arial" w:hint="default"/>
      </w:rPr>
    </w:lvl>
    <w:lvl w:ilvl="7" w:tplc="454CC3F6" w:tentative="1">
      <w:start w:val="1"/>
      <w:numFmt w:val="bullet"/>
      <w:lvlText w:val="•"/>
      <w:lvlJc w:val="left"/>
      <w:pPr>
        <w:tabs>
          <w:tab w:val="num" w:pos="5760"/>
        </w:tabs>
        <w:ind w:left="5760" w:hanging="360"/>
      </w:pPr>
      <w:rPr>
        <w:rFonts w:ascii="Arial" w:hAnsi="Arial" w:hint="default"/>
      </w:rPr>
    </w:lvl>
    <w:lvl w:ilvl="8" w:tplc="6412A31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1E75AA0"/>
    <w:multiLevelType w:val="hybridMultilevel"/>
    <w:tmpl w:val="ED1CE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CB6C69"/>
    <w:multiLevelType w:val="hybridMultilevel"/>
    <w:tmpl w:val="7B0E6CC6"/>
    <w:lvl w:ilvl="0" w:tplc="6BD44572">
      <w:start w:val="1"/>
      <w:numFmt w:val="bullet"/>
      <w:lvlText w:val="•"/>
      <w:lvlJc w:val="left"/>
      <w:pPr>
        <w:tabs>
          <w:tab w:val="num" w:pos="720"/>
        </w:tabs>
        <w:ind w:left="720" w:hanging="360"/>
      </w:pPr>
      <w:rPr>
        <w:rFonts w:ascii="Arial" w:hAnsi="Arial" w:hint="default"/>
      </w:rPr>
    </w:lvl>
    <w:lvl w:ilvl="1" w:tplc="784A32CE">
      <w:start w:val="1"/>
      <w:numFmt w:val="bullet"/>
      <w:lvlText w:val="•"/>
      <w:lvlJc w:val="left"/>
      <w:pPr>
        <w:tabs>
          <w:tab w:val="num" w:pos="1440"/>
        </w:tabs>
        <w:ind w:left="1440" w:hanging="360"/>
      </w:pPr>
      <w:rPr>
        <w:rFonts w:ascii="Arial" w:hAnsi="Arial" w:hint="default"/>
      </w:rPr>
    </w:lvl>
    <w:lvl w:ilvl="2" w:tplc="57C80FEC" w:tentative="1">
      <w:start w:val="1"/>
      <w:numFmt w:val="bullet"/>
      <w:lvlText w:val="•"/>
      <w:lvlJc w:val="left"/>
      <w:pPr>
        <w:tabs>
          <w:tab w:val="num" w:pos="2160"/>
        </w:tabs>
        <w:ind w:left="2160" w:hanging="360"/>
      </w:pPr>
      <w:rPr>
        <w:rFonts w:ascii="Arial" w:hAnsi="Arial" w:hint="default"/>
      </w:rPr>
    </w:lvl>
    <w:lvl w:ilvl="3" w:tplc="2CC28576" w:tentative="1">
      <w:start w:val="1"/>
      <w:numFmt w:val="bullet"/>
      <w:lvlText w:val="•"/>
      <w:lvlJc w:val="left"/>
      <w:pPr>
        <w:tabs>
          <w:tab w:val="num" w:pos="2880"/>
        </w:tabs>
        <w:ind w:left="2880" w:hanging="360"/>
      </w:pPr>
      <w:rPr>
        <w:rFonts w:ascii="Arial" w:hAnsi="Arial" w:hint="default"/>
      </w:rPr>
    </w:lvl>
    <w:lvl w:ilvl="4" w:tplc="86481AD0" w:tentative="1">
      <w:start w:val="1"/>
      <w:numFmt w:val="bullet"/>
      <w:lvlText w:val="•"/>
      <w:lvlJc w:val="left"/>
      <w:pPr>
        <w:tabs>
          <w:tab w:val="num" w:pos="3600"/>
        </w:tabs>
        <w:ind w:left="3600" w:hanging="360"/>
      </w:pPr>
      <w:rPr>
        <w:rFonts w:ascii="Arial" w:hAnsi="Arial" w:hint="default"/>
      </w:rPr>
    </w:lvl>
    <w:lvl w:ilvl="5" w:tplc="FEEC5B14" w:tentative="1">
      <w:start w:val="1"/>
      <w:numFmt w:val="bullet"/>
      <w:lvlText w:val="•"/>
      <w:lvlJc w:val="left"/>
      <w:pPr>
        <w:tabs>
          <w:tab w:val="num" w:pos="4320"/>
        </w:tabs>
        <w:ind w:left="4320" w:hanging="360"/>
      </w:pPr>
      <w:rPr>
        <w:rFonts w:ascii="Arial" w:hAnsi="Arial" w:hint="default"/>
      </w:rPr>
    </w:lvl>
    <w:lvl w:ilvl="6" w:tplc="A3D4716A" w:tentative="1">
      <w:start w:val="1"/>
      <w:numFmt w:val="bullet"/>
      <w:lvlText w:val="•"/>
      <w:lvlJc w:val="left"/>
      <w:pPr>
        <w:tabs>
          <w:tab w:val="num" w:pos="5040"/>
        </w:tabs>
        <w:ind w:left="5040" w:hanging="360"/>
      </w:pPr>
      <w:rPr>
        <w:rFonts w:ascii="Arial" w:hAnsi="Arial" w:hint="default"/>
      </w:rPr>
    </w:lvl>
    <w:lvl w:ilvl="7" w:tplc="85AA5268" w:tentative="1">
      <w:start w:val="1"/>
      <w:numFmt w:val="bullet"/>
      <w:lvlText w:val="•"/>
      <w:lvlJc w:val="left"/>
      <w:pPr>
        <w:tabs>
          <w:tab w:val="num" w:pos="5760"/>
        </w:tabs>
        <w:ind w:left="5760" w:hanging="360"/>
      </w:pPr>
      <w:rPr>
        <w:rFonts w:ascii="Arial" w:hAnsi="Arial" w:hint="default"/>
      </w:rPr>
    </w:lvl>
    <w:lvl w:ilvl="8" w:tplc="B5CAA29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8E2851"/>
    <w:multiLevelType w:val="hybridMultilevel"/>
    <w:tmpl w:val="D84091C0"/>
    <w:lvl w:ilvl="0" w:tplc="1C068C76">
      <w:start w:val="1"/>
      <w:numFmt w:val="bullet"/>
      <w:lvlText w:val="•"/>
      <w:lvlJc w:val="left"/>
      <w:pPr>
        <w:tabs>
          <w:tab w:val="num" w:pos="720"/>
        </w:tabs>
        <w:ind w:left="720" w:hanging="360"/>
      </w:pPr>
      <w:rPr>
        <w:rFonts w:ascii="Arial" w:hAnsi="Arial" w:hint="default"/>
      </w:rPr>
    </w:lvl>
    <w:lvl w:ilvl="1" w:tplc="0A523AF2" w:tentative="1">
      <w:start w:val="1"/>
      <w:numFmt w:val="bullet"/>
      <w:lvlText w:val="•"/>
      <w:lvlJc w:val="left"/>
      <w:pPr>
        <w:tabs>
          <w:tab w:val="num" w:pos="1440"/>
        </w:tabs>
        <w:ind w:left="1440" w:hanging="360"/>
      </w:pPr>
      <w:rPr>
        <w:rFonts w:ascii="Arial" w:hAnsi="Arial" w:hint="default"/>
      </w:rPr>
    </w:lvl>
    <w:lvl w:ilvl="2" w:tplc="D34A7012" w:tentative="1">
      <w:start w:val="1"/>
      <w:numFmt w:val="bullet"/>
      <w:lvlText w:val="•"/>
      <w:lvlJc w:val="left"/>
      <w:pPr>
        <w:tabs>
          <w:tab w:val="num" w:pos="2160"/>
        </w:tabs>
        <w:ind w:left="2160" w:hanging="360"/>
      </w:pPr>
      <w:rPr>
        <w:rFonts w:ascii="Arial" w:hAnsi="Arial" w:hint="default"/>
      </w:rPr>
    </w:lvl>
    <w:lvl w:ilvl="3" w:tplc="C4127E9E" w:tentative="1">
      <w:start w:val="1"/>
      <w:numFmt w:val="bullet"/>
      <w:lvlText w:val="•"/>
      <w:lvlJc w:val="left"/>
      <w:pPr>
        <w:tabs>
          <w:tab w:val="num" w:pos="2880"/>
        </w:tabs>
        <w:ind w:left="2880" w:hanging="360"/>
      </w:pPr>
      <w:rPr>
        <w:rFonts w:ascii="Arial" w:hAnsi="Arial" w:hint="default"/>
      </w:rPr>
    </w:lvl>
    <w:lvl w:ilvl="4" w:tplc="11207790" w:tentative="1">
      <w:start w:val="1"/>
      <w:numFmt w:val="bullet"/>
      <w:lvlText w:val="•"/>
      <w:lvlJc w:val="left"/>
      <w:pPr>
        <w:tabs>
          <w:tab w:val="num" w:pos="3600"/>
        </w:tabs>
        <w:ind w:left="3600" w:hanging="360"/>
      </w:pPr>
      <w:rPr>
        <w:rFonts w:ascii="Arial" w:hAnsi="Arial" w:hint="default"/>
      </w:rPr>
    </w:lvl>
    <w:lvl w:ilvl="5" w:tplc="4858C9BE" w:tentative="1">
      <w:start w:val="1"/>
      <w:numFmt w:val="bullet"/>
      <w:lvlText w:val="•"/>
      <w:lvlJc w:val="left"/>
      <w:pPr>
        <w:tabs>
          <w:tab w:val="num" w:pos="4320"/>
        </w:tabs>
        <w:ind w:left="4320" w:hanging="360"/>
      </w:pPr>
      <w:rPr>
        <w:rFonts w:ascii="Arial" w:hAnsi="Arial" w:hint="default"/>
      </w:rPr>
    </w:lvl>
    <w:lvl w:ilvl="6" w:tplc="FA9608E2" w:tentative="1">
      <w:start w:val="1"/>
      <w:numFmt w:val="bullet"/>
      <w:lvlText w:val="•"/>
      <w:lvlJc w:val="left"/>
      <w:pPr>
        <w:tabs>
          <w:tab w:val="num" w:pos="5040"/>
        </w:tabs>
        <w:ind w:left="5040" w:hanging="360"/>
      </w:pPr>
      <w:rPr>
        <w:rFonts w:ascii="Arial" w:hAnsi="Arial" w:hint="default"/>
      </w:rPr>
    </w:lvl>
    <w:lvl w:ilvl="7" w:tplc="3CA86162" w:tentative="1">
      <w:start w:val="1"/>
      <w:numFmt w:val="bullet"/>
      <w:lvlText w:val="•"/>
      <w:lvlJc w:val="left"/>
      <w:pPr>
        <w:tabs>
          <w:tab w:val="num" w:pos="5760"/>
        </w:tabs>
        <w:ind w:left="5760" w:hanging="360"/>
      </w:pPr>
      <w:rPr>
        <w:rFonts w:ascii="Arial" w:hAnsi="Arial" w:hint="default"/>
      </w:rPr>
    </w:lvl>
    <w:lvl w:ilvl="8" w:tplc="4AAC3D7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A1237B0"/>
    <w:multiLevelType w:val="hybridMultilevel"/>
    <w:tmpl w:val="266EACA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1A5E1E"/>
    <w:multiLevelType w:val="hybridMultilevel"/>
    <w:tmpl w:val="D1BCB990"/>
    <w:lvl w:ilvl="0" w:tplc="7FCE886E">
      <w:start w:val="1"/>
      <w:numFmt w:val="bullet"/>
      <w:lvlText w:val="•"/>
      <w:lvlJc w:val="left"/>
      <w:pPr>
        <w:tabs>
          <w:tab w:val="num" w:pos="720"/>
        </w:tabs>
        <w:ind w:left="720" w:hanging="360"/>
      </w:pPr>
      <w:rPr>
        <w:rFonts w:ascii="Arial" w:hAnsi="Arial" w:hint="default"/>
      </w:rPr>
    </w:lvl>
    <w:lvl w:ilvl="1" w:tplc="570E31FE" w:tentative="1">
      <w:start w:val="1"/>
      <w:numFmt w:val="bullet"/>
      <w:lvlText w:val="•"/>
      <w:lvlJc w:val="left"/>
      <w:pPr>
        <w:tabs>
          <w:tab w:val="num" w:pos="1440"/>
        </w:tabs>
        <w:ind w:left="1440" w:hanging="360"/>
      </w:pPr>
      <w:rPr>
        <w:rFonts w:ascii="Arial" w:hAnsi="Arial" w:hint="default"/>
      </w:rPr>
    </w:lvl>
    <w:lvl w:ilvl="2" w:tplc="589499DC" w:tentative="1">
      <w:start w:val="1"/>
      <w:numFmt w:val="bullet"/>
      <w:lvlText w:val="•"/>
      <w:lvlJc w:val="left"/>
      <w:pPr>
        <w:tabs>
          <w:tab w:val="num" w:pos="2160"/>
        </w:tabs>
        <w:ind w:left="2160" w:hanging="360"/>
      </w:pPr>
      <w:rPr>
        <w:rFonts w:ascii="Arial" w:hAnsi="Arial" w:hint="default"/>
      </w:rPr>
    </w:lvl>
    <w:lvl w:ilvl="3" w:tplc="045EE638" w:tentative="1">
      <w:start w:val="1"/>
      <w:numFmt w:val="bullet"/>
      <w:lvlText w:val="•"/>
      <w:lvlJc w:val="left"/>
      <w:pPr>
        <w:tabs>
          <w:tab w:val="num" w:pos="2880"/>
        </w:tabs>
        <w:ind w:left="2880" w:hanging="360"/>
      </w:pPr>
      <w:rPr>
        <w:rFonts w:ascii="Arial" w:hAnsi="Arial" w:hint="default"/>
      </w:rPr>
    </w:lvl>
    <w:lvl w:ilvl="4" w:tplc="B14AEC3C" w:tentative="1">
      <w:start w:val="1"/>
      <w:numFmt w:val="bullet"/>
      <w:lvlText w:val="•"/>
      <w:lvlJc w:val="left"/>
      <w:pPr>
        <w:tabs>
          <w:tab w:val="num" w:pos="3600"/>
        </w:tabs>
        <w:ind w:left="3600" w:hanging="360"/>
      </w:pPr>
      <w:rPr>
        <w:rFonts w:ascii="Arial" w:hAnsi="Arial" w:hint="default"/>
      </w:rPr>
    </w:lvl>
    <w:lvl w:ilvl="5" w:tplc="550AFB24" w:tentative="1">
      <w:start w:val="1"/>
      <w:numFmt w:val="bullet"/>
      <w:lvlText w:val="•"/>
      <w:lvlJc w:val="left"/>
      <w:pPr>
        <w:tabs>
          <w:tab w:val="num" w:pos="4320"/>
        </w:tabs>
        <w:ind w:left="4320" w:hanging="360"/>
      </w:pPr>
      <w:rPr>
        <w:rFonts w:ascii="Arial" w:hAnsi="Arial" w:hint="default"/>
      </w:rPr>
    </w:lvl>
    <w:lvl w:ilvl="6" w:tplc="3CC6D7B2" w:tentative="1">
      <w:start w:val="1"/>
      <w:numFmt w:val="bullet"/>
      <w:lvlText w:val="•"/>
      <w:lvlJc w:val="left"/>
      <w:pPr>
        <w:tabs>
          <w:tab w:val="num" w:pos="5040"/>
        </w:tabs>
        <w:ind w:left="5040" w:hanging="360"/>
      </w:pPr>
      <w:rPr>
        <w:rFonts w:ascii="Arial" w:hAnsi="Arial" w:hint="default"/>
      </w:rPr>
    </w:lvl>
    <w:lvl w:ilvl="7" w:tplc="694E5522" w:tentative="1">
      <w:start w:val="1"/>
      <w:numFmt w:val="bullet"/>
      <w:lvlText w:val="•"/>
      <w:lvlJc w:val="left"/>
      <w:pPr>
        <w:tabs>
          <w:tab w:val="num" w:pos="5760"/>
        </w:tabs>
        <w:ind w:left="5760" w:hanging="360"/>
      </w:pPr>
      <w:rPr>
        <w:rFonts w:ascii="Arial" w:hAnsi="Arial" w:hint="default"/>
      </w:rPr>
    </w:lvl>
    <w:lvl w:ilvl="8" w:tplc="69600A6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D71161D"/>
    <w:multiLevelType w:val="hybridMultilevel"/>
    <w:tmpl w:val="1D20A0B0"/>
    <w:lvl w:ilvl="0" w:tplc="07663144">
      <w:start w:val="1"/>
      <w:numFmt w:val="bullet"/>
      <w:lvlText w:val="•"/>
      <w:lvlJc w:val="left"/>
      <w:pPr>
        <w:tabs>
          <w:tab w:val="num" w:pos="720"/>
        </w:tabs>
        <w:ind w:left="720" w:hanging="360"/>
      </w:pPr>
      <w:rPr>
        <w:rFonts w:ascii="Arial" w:hAnsi="Arial" w:hint="default"/>
      </w:rPr>
    </w:lvl>
    <w:lvl w:ilvl="1" w:tplc="4E1AB98E" w:tentative="1">
      <w:start w:val="1"/>
      <w:numFmt w:val="bullet"/>
      <w:lvlText w:val="•"/>
      <w:lvlJc w:val="left"/>
      <w:pPr>
        <w:tabs>
          <w:tab w:val="num" w:pos="1440"/>
        </w:tabs>
        <w:ind w:left="1440" w:hanging="360"/>
      </w:pPr>
      <w:rPr>
        <w:rFonts w:ascii="Arial" w:hAnsi="Arial" w:hint="default"/>
      </w:rPr>
    </w:lvl>
    <w:lvl w:ilvl="2" w:tplc="0C46171A" w:tentative="1">
      <w:start w:val="1"/>
      <w:numFmt w:val="bullet"/>
      <w:lvlText w:val="•"/>
      <w:lvlJc w:val="left"/>
      <w:pPr>
        <w:tabs>
          <w:tab w:val="num" w:pos="2160"/>
        </w:tabs>
        <w:ind w:left="2160" w:hanging="360"/>
      </w:pPr>
      <w:rPr>
        <w:rFonts w:ascii="Arial" w:hAnsi="Arial" w:hint="default"/>
      </w:rPr>
    </w:lvl>
    <w:lvl w:ilvl="3" w:tplc="C9566BE6" w:tentative="1">
      <w:start w:val="1"/>
      <w:numFmt w:val="bullet"/>
      <w:lvlText w:val="•"/>
      <w:lvlJc w:val="left"/>
      <w:pPr>
        <w:tabs>
          <w:tab w:val="num" w:pos="2880"/>
        </w:tabs>
        <w:ind w:left="2880" w:hanging="360"/>
      </w:pPr>
      <w:rPr>
        <w:rFonts w:ascii="Arial" w:hAnsi="Arial" w:hint="default"/>
      </w:rPr>
    </w:lvl>
    <w:lvl w:ilvl="4" w:tplc="CF744A2E" w:tentative="1">
      <w:start w:val="1"/>
      <w:numFmt w:val="bullet"/>
      <w:lvlText w:val="•"/>
      <w:lvlJc w:val="left"/>
      <w:pPr>
        <w:tabs>
          <w:tab w:val="num" w:pos="3600"/>
        </w:tabs>
        <w:ind w:left="3600" w:hanging="360"/>
      </w:pPr>
      <w:rPr>
        <w:rFonts w:ascii="Arial" w:hAnsi="Arial" w:hint="default"/>
      </w:rPr>
    </w:lvl>
    <w:lvl w:ilvl="5" w:tplc="2C8EB85A" w:tentative="1">
      <w:start w:val="1"/>
      <w:numFmt w:val="bullet"/>
      <w:lvlText w:val="•"/>
      <w:lvlJc w:val="left"/>
      <w:pPr>
        <w:tabs>
          <w:tab w:val="num" w:pos="4320"/>
        </w:tabs>
        <w:ind w:left="4320" w:hanging="360"/>
      </w:pPr>
      <w:rPr>
        <w:rFonts w:ascii="Arial" w:hAnsi="Arial" w:hint="default"/>
      </w:rPr>
    </w:lvl>
    <w:lvl w:ilvl="6" w:tplc="FF74C3CC" w:tentative="1">
      <w:start w:val="1"/>
      <w:numFmt w:val="bullet"/>
      <w:lvlText w:val="•"/>
      <w:lvlJc w:val="left"/>
      <w:pPr>
        <w:tabs>
          <w:tab w:val="num" w:pos="5040"/>
        </w:tabs>
        <w:ind w:left="5040" w:hanging="360"/>
      </w:pPr>
      <w:rPr>
        <w:rFonts w:ascii="Arial" w:hAnsi="Arial" w:hint="default"/>
      </w:rPr>
    </w:lvl>
    <w:lvl w:ilvl="7" w:tplc="1A40862C" w:tentative="1">
      <w:start w:val="1"/>
      <w:numFmt w:val="bullet"/>
      <w:lvlText w:val="•"/>
      <w:lvlJc w:val="left"/>
      <w:pPr>
        <w:tabs>
          <w:tab w:val="num" w:pos="5760"/>
        </w:tabs>
        <w:ind w:left="5760" w:hanging="360"/>
      </w:pPr>
      <w:rPr>
        <w:rFonts w:ascii="Arial" w:hAnsi="Arial" w:hint="default"/>
      </w:rPr>
    </w:lvl>
    <w:lvl w:ilvl="8" w:tplc="A7C4A87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EAC45FF"/>
    <w:multiLevelType w:val="hybridMultilevel"/>
    <w:tmpl w:val="09207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80BF5"/>
    <w:multiLevelType w:val="hybridMultilevel"/>
    <w:tmpl w:val="5650A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0505F"/>
    <w:multiLevelType w:val="hybridMultilevel"/>
    <w:tmpl w:val="43F68F08"/>
    <w:lvl w:ilvl="0" w:tplc="AB0C8552">
      <w:start w:val="1"/>
      <w:numFmt w:val="bullet"/>
      <w:lvlText w:val="•"/>
      <w:lvlJc w:val="left"/>
      <w:pPr>
        <w:tabs>
          <w:tab w:val="num" w:pos="720"/>
        </w:tabs>
        <w:ind w:left="720" w:hanging="360"/>
      </w:pPr>
      <w:rPr>
        <w:rFonts w:ascii="Arial" w:hAnsi="Arial" w:hint="default"/>
      </w:rPr>
    </w:lvl>
    <w:lvl w:ilvl="1" w:tplc="08447A88" w:tentative="1">
      <w:start w:val="1"/>
      <w:numFmt w:val="bullet"/>
      <w:lvlText w:val="•"/>
      <w:lvlJc w:val="left"/>
      <w:pPr>
        <w:tabs>
          <w:tab w:val="num" w:pos="1440"/>
        </w:tabs>
        <w:ind w:left="1440" w:hanging="360"/>
      </w:pPr>
      <w:rPr>
        <w:rFonts w:ascii="Arial" w:hAnsi="Arial" w:hint="default"/>
      </w:rPr>
    </w:lvl>
    <w:lvl w:ilvl="2" w:tplc="24EA81E6" w:tentative="1">
      <w:start w:val="1"/>
      <w:numFmt w:val="bullet"/>
      <w:lvlText w:val="•"/>
      <w:lvlJc w:val="left"/>
      <w:pPr>
        <w:tabs>
          <w:tab w:val="num" w:pos="2160"/>
        </w:tabs>
        <w:ind w:left="2160" w:hanging="360"/>
      </w:pPr>
      <w:rPr>
        <w:rFonts w:ascii="Arial" w:hAnsi="Arial" w:hint="default"/>
      </w:rPr>
    </w:lvl>
    <w:lvl w:ilvl="3" w:tplc="D90A09EA" w:tentative="1">
      <w:start w:val="1"/>
      <w:numFmt w:val="bullet"/>
      <w:lvlText w:val="•"/>
      <w:lvlJc w:val="left"/>
      <w:pPr>
        <w:tabs>
          <w:tab w:val="num" w:pos="2880"/>
        </w:tabs>
        <w:ind w:left="2880" w:hanging="360"/>
      </w:pPr>
      <w:rPr>
        <w:rFonts w:ascii="Arial" w:hAnsi="Arial" w:hint="default"/>
      </w:rPr>
    </w:lvl>
    <w:lvl w:ilvl="4" w:tplc="A6429BA8" w:tentative="1">
      <w:start w:val="1"/>
      <w:numFmt w:val="bullet"/>
      <w:lvlText w:val="•"/>
      <w:lvlJc w:val="left"/>
      <w:pPr>
        <w:tabs>
          <w:tab w:val="num" w:pos="3600"/>
        </w:tabs>
        <w:ind w:left="3600" w:hanging="360"/>
      </w:pPr>
      <w:rPr>
        <w:rFonts w:ascii="Arial" w:hAnsi="Arial" w:hint="default"/>
      </w:rPr>
    </w:lvl>
    <w:lvl w:ilvl="5" w:tplc="28C0ADEA" w:tentative="1">
      <w:start w:val="1"/>
      <w:numFmt w:val="bullet"/>
      <w:lvlText w:val="•"/>
      <w:lvlJc w:val="left"/>
      <w:pPr>
        <w:tabs>
          <w:tab w:val="num" w:pos="4320"/>
        </w:tabs>
        <w:ind w:left="4320" w:hanging="360"/>
      </w:pPr>
      <w:rPr>
        <w:rFonts w:ascii="Arial" w:hAnsi="Arial" w:hint="default"/>
      </w:rPr>
    </w:lvl>
    <w:lvl w:ilvl="6" w:tplc="9D207768" w:tentative="1">
      <w:start w:val="1"/>
      <w:numFmt w:val="bullet"/>
      <w:lvlText w:val="•"/>
      <w:lvlJc w:val="left"/>
      <w:pPr>
        <w:tabs>
          <w:tab w:val="num" w:pos="5040"/>
        </w:tabs>
        <w:ind w:left="5040" w:hanging="360"/>
      </w:pPr>
      <w:rPr>
        <w:rFonts w:ascii="Arial" w:hAnsi="Arial" w:hint="default"/>
      </w:rPr>
    </w:lvl>
    <w:lvl w:ilvl="7" w:tplc="69EAC756" w:tentative="1">
      <w:start w:val="1"/>
      <w:numFmt w:val="bullet"/>
      <w:lvlText w:val="•"/>
      <w:lvlJc w:val="left"/>
      <w:pPr>
        <w:tabs>
          <w:tab w:val="num" w:pos="5760"/>
        </w:tabs>
        <w:ind w:left="5760" w:hanging="360"/>
      </w:pPr>
      <w:rPr>
        <w:rFonts w:ascii="Arial" w:hAnsi="Arial" w:hint="default"/>
      </w:rPr>
    </w:lvl>
    <w:lvl w:ilvl="8" w:tplc="B84497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8F004EE"/>
    <w:multiLevelType w:val="hybridMultilevel"/>
    <w:tmpl w:val="A002E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A5862"/>
    <w:multiLevelType w:val="hybridMultilevel"/>
    <w:tmpl w:val="5BFEA43C"/>
    <w:lvl w:ilvl="0" w:tplc="F0C2D686">
      <w:start w:val="1"/>
      <w:numFmt w:val="bullet"/>
      <w:lvlText w:val="•"/>
      <w:lvlJc w:val="left"/>
      <w:pPr>
        <w:tabs>
          <w:tab w:val="num" w:pos="540"/>
        </w:tabs>
        <w:ind w:left="540" w:hanging="360"/>
      </w:pPr>
      <w:rPr>
        <w:rFonts w:ascii="Arial" w:hAnsi="Arial" w:hint="default"/>
      </w:rPr>
    </w:lvl>
    <w:lvl w:ilvl="1" w:tplc="66961786">
      <w:start w:val="1"/>
      <w:numFmt w:val="bullet"/>
      <w:lvlText w:val="•"/>
      <w:lvlJc w:val="left"/>
      <w:pPr>
        <w:tabs>
          <w:tab w:val="num" w:pos="1260"/>
        </w:tabs>
        <w:ind w:left="1260" w:hanging="360"/>
      </w:pPr>
      <w:rPr>
        <w:rFonts w:ascii="Arial" w:hAnsi="Arial" w:hint="default"/>
      </w:rPr>
    </w:lvl>
    <w:lvl w:ilvl="2" w:tplc="E5FA240A" w:tentative="1">
      <w:start w:val="1"/>
      <w:numFmt w:val="bullet"/>
      <w:lvlText w:val="•"/>
      <w:lvlJc w:val="left"/>
      <w:pPr>
        <w:tabs>
          <w:tab w:val="num" w:pos="1980"/>
        </w:tabs>
        <w:ind w:left="1980" w:hanging="360"/>
      </w:pPr>
      <w:rPr>
        <w:rFonts w:ascii="Arial" w:hAnsi="Arial" w:hint="default"/>
      </w:rPr>
    </w:lvl>
    <w:lvl w:ilvl="3" w:tplc="0F50DEEC" w:tentative="1">
      <w:start w:val="1"/>
      <w:numFmt w:val="bullet"/>
      <w:lvlText w:val="•"/>
      <w:lvlJc w:val="left"/>
      <w:pPr>
        <w:tabs>
          <w:tab w:val="num" w:pos="2700"/>
        </w:tabs>
        <w:ind w:left="2700" w:hanging="360"/>
      </w:pPr>
      <w:rPr>
        <w:rFonts w:ascii="Arial" w:hAnsi="Arial" w:hint="default"/>
      </w:rPr>
    </w:lvl>
    <w:lvl w:ilvl="4" w:tplc="B63EF1B8" w:tentative="1">
      <w:start w:val="1"/>
      <w:numFmt w:val="bullet"/>
      <w:lvlText w:val="•"/>
      <w:lvlJc w:val="left"/>
      <w:pPr>
        <w:tabs>
          <w:tab w:val="num" w:pos="3420"/>
        </w:tabs>
        <w:ind w:left="3420" w:hanging="360"/>
      </w:pPr>
      <w:rPr>
        <w:rFonts w:ascii="Arial" w:hAnsi="Arial" w:hint="default"/>
      </w:rPr>
    </w:lvl>
    <w:lvl w:ilvl="5" w:tplc="DBC47DC6" w:tentative="1">
      <w:start w:val="1"/>
      <w:numFmt w:val="bullet"/>
      <w:lvlText w:val="•"/>
      <w:lvlJc w:val="left"/>
      <w:pPr>
        <w:tabs>
          <w:tab w:val="num" w:pos="4140"/>
        </w:tabs>
        <w:ind w:left="4140" w:hanging="360"/>
      </w:pPr>
      <w:rPr>
        <w:rFonts w:ascii="Arial" w:hAnsi="Arial" w:hint="default"/>
      </w:rPr>
    </w:lvl>
    <w:lvl w:ilvl="6" w:tplc="902EB464" w:tentative="1">
      <w:start w:val="1"/>
      <w:numFmt w:val="bullet"/>
      <w:lvlText w:val="•"/>
      <w:lvlJc w:val="left"/>
      <w:pPr>
        <w:tabs>
          <w:tab w:val="num" w:pos="4860"/>
        </w:tabs>
        <w:ind w:left="4860" w:hanging="360"/>
      </w:pPr>
      <w:rPr>
        <w:rFonts w:ascii="Arial" w:hAnsi="Arial" w:hint="default"/>
      </w:rPr>
    </w:lvl>
    <w:lvl w:ilvl="7" w:tplc="16C84D7C" w:tentative="1">
      <w:start w:val="1"/>
      <w:numFmt w:val="bullet"/>
      <w:lvlText w:val="•"/>
      <w:lvlJc w:val="left"/>
      <w:pPr>
        <w:tabs>
          <w:tab w:val="num" w:pos="5580"/>
        </w:tabs>
        <w:ind w:left="5580" w:hanging="360"/>
      </w:pPr>
      <w:rPr>
        <w:rFonts w:ascii="Arial" w:hAnsi="Arial" w:hint="default"/>
      </w:rPr>
    </w:lvl>
    <w:lvl w:ilvl="8" w:tplc="FDA64C1E" w:tentative="1">
      <w:start w:val="1"/>
      <w:numFmt w:val="bullet"/>
      <w:lvlText w:val="•"/>
      <w:lvlJc w:val="left"/>
      <w:pPr>
        <w:tabs>
          <w:tab w:val="num" w:pos="6300"/>
        </w:tabs>
        <w:ind w:left="6300" w:hanging="360"/>
      </w:pPr>
      <w:rPr>
        <w:rFonts w:ascii="Arial" w:hAnsi="Arial" w:hint="default"/>
      </w:rPr>
    </w:lvl>
  </w:abstractNum>
  <w:abstractNum w:abstractNumId="18" w15:restartNumberingAfterBreak="0">
    <w:nsid w:val="44EF53DB"/>
    <w:multiLevelType w:val="hybridMultilevel"/>
    <w:tmpl w:val="674C6C66"/>
    <w:lvl w:ilvl="0" w:tplc="1E40EAE0">
      <w:start w:val="1"/>
      <w:numFmt w:val="bullet"/>
      <w:lvlText w:val="•"/>
      <w:lvlJc w:val="left"/>
      <w:pPr>
        <w:tabs>
          <w:tab w:val="num" w:pos="720"/>
        </w:tabs>
        <w:ind w:left="720" w:hanging="360"/>
      </w:pPr>
      <w:rPr>
        <w:rFonts w:ascii="Arial" w:hAnsi="Arial" w:hint="default"/>
      </w:rPr>
    </w:lvl>
    <w:lvl w:ilvl="1" w:tplc="26A01A82" w:tentative="1">
      <w:start w:val="1"/>
      <w:numFmt w:val="bullet"/>
      <w:lvlText w:val="•"/>
      <w:lvlJc w:val="left"/>
      <w:pPr>
        <w:tabs>
          <w:tab w:val="num" w:pos="1440"/>
        </w:tabs>
        <w:ind w:left="1440" w:hanging="360"/>
      </w:pPr>
      <w:rPr>
        <w:rFonts w:ascii="Arial" w:hAnsi="Arial" w:hint="default"/>
      </w:rPr>
    </w:lvl>
    <w:lvl w:ilvl="2" w:tplc="74A66E9A" w:tentative="1">
      <w:start w:val="1"/>
      <w:numFmt w:val="bullet"/>
      <w:lvlText w:val="•"/>
      <w:lvlJc w:val="left"/>
      <w:pPr>
        <w:tabs>
          <w:tab w:val="num" w:pos="2160"/>
        </w:tabs>
        <w:ind w:left="2160" w:hanging="360"/>
      </w:pPr>
      <w:rPr>
        <w:rFonts w:ascii="Arial" w:hAnsi="Arial" w:hint="default"/>
      </w:rPr>
    </w:lvl>
    <w:lvl w:ilvl="3" w:tplc="9A7286BE" w:tentative="1">
      <w:start w:val="1"/>
      <w:numFmt w:val="bullet"/>
      <w:lvlText w:val="•"/>
      <w:lvlJc w:val="left"/>
      <w:pPr>
        <w:tabs>
          <w:tab w:val="num" w:pos="2880"/>
        </w:tabs>
        <w:ind w:left="2880" w:hanging="360"/>
      </w:pPr>
      <w:rPr>
        <w:rFonts w:ascii="Arial" w:hAnsi="Arial" w:hint="default"/>
      </w:rPr>
    </w:lvl>
    <w:lvl w:ilvl="4" w:tplc="9E3CDE7A" w:tentative="1">
      <w:start w:val="1"/>
      <w:numFmt w:val="bullet"/>
      <w:lvlText w:val="•"/>
      <w:lvlJc w:val="left"/>
      <w:pPr>
        <w:tabs>
          <w:tab w:val="num" w:pos="3600"/>
        </w:tabs>
        <w:ind w:left="3600" w:hanging="360"/>
      </w:pPr>
      <w:rPr>
        <w:rFonts w:ascii="Arial" w:hAnsi="Arial" w:hint="default"/>
      </w:rPr>
    </w:lvl>
    <w:lvl w:ilvl="5" w:tplc="AAAE5C4E" w:tentative="1">
      <w:start w:val="1"/>
      <w:numFmt w:val="bullet"/>
      <w:lvlText w:val="•"/>
      <w:lvlJc w:val="left"/>
      <w:pPr>
        <w:tabs>
          <w:tab w:val="num" w:pos="4320"/>
        </w:tabs>
        <w:ind w:left="4320" w:hanging="360"/>
      </w:pPr>
      <w:rPr>
        <w:rFonts w:ascii="Arial" w:hAnsi="Arial" w:hint="default"/>
      </w:rPr>
    </w:lvl>
    <w:lvl w:ilvl="6" w:tplc="73EA31E2" w:tentative="1">
      <w:start w:val="1"/>
      <w:numFmt w:val="bullet"/>
      <w:lvlText w:val="•"/>
      <w:lvlJc w:val="left"/>
      <w:pPr>
        <w:tabs>
          <w:tab w:val="num" w:pos="5040"/>
        </w:tabs>
        <w:ind w:left="5040" w:hanging="360"/>
      </w:pPr>
      <w:rPr>
        <w:rFonts w:ascii="Arial" w:hAnsi="Arial" w:hint="default"/>
      </w:rPr>
    </w:lvl>
    <w:lvl w:ilvl="7" w:tplc="0AE07098" w:tentative="1">
      <w:start w:val="1"/>
      <w:numFmt w:val="bullet"/>
      <w:lvlText w:val="•"/>
      <w:lvlJc w:val="left"/>
      <w:pPr>
        <w:tabs>
          <w:tab w:val="num" w:pos="5760"/>
        </w:tabs>
        <w:ind w:left="5760" w:hanging="360"/>
      </w:pPr>
      <w:rPr>
        <w:rFonts w:ascii="Arial" w:hAnsi="Arial" w:hint="default"/>
      </w:rPr>
    </w:lvl>
    <w:lvl w:ilvl="8" w:tplc="16529A3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51D325B"/>
    <w:multiLevelType w:val="hybridMultilevel"/>
    <w:tmpl w:val="FBAC8D42"/>
    <w:lvl w:ilvl="0" w:tplc="8738EC20">
      <w:start w:val="1"/>
      <w:numFmt w:val="bullet"/>
      <w:lvlText w:val="•"/>
      <w:lvlJc w:val="left"/>
      <w:pPr>
        <w:tabs>
          <w:tab w:val="num" w:pos="720"/>
        </w:tabs>
        <w:ind w:left="720" w:hanging="360"/>
      </w:pPr>
      <w:rPr>
        <w:rFonts w:ascii="Arial" w:hAnsi="Arial" w:hint="default"/>
      </w:rPr>
    </w:lvl>
    <w:lvl w:ilvl="1" w:tplc="42729F78" w:tentative="1">
      <w:start w:val="1"/>
      <w:numFmt w:val="bullet"/>
      <w:lvlText w:val="•"/>
      <w:lvlJc w:val="left"/>
      <w:pPr>
        <w:tabs>
          <w:tab w:val="num" w:pos="1440"/>
        </w:tabs>
        <w:ind w:left="1440" w:hanging="360"/>
      </w:pPr>
      <w:rPr>
        <w:rFonts w:ascii="Arial" w:hAnsi="Arial" w:hint="default"/>
      </w:rPr>
    </w:lvl>
    <w:lvl w:ilvl="2" w:tplc="4B78AE1E" w:tentative="1">
      <w:start w:val="1"/>
      <w:numFmt w:val="bullet"/>
      <w:lvlText w:val="•"/>
      <w:lvlJc w:val="left"/>
      <w:pPr>
        <w:tabs>
          <w:tab w:val="num" w:pos="2160"/>
        </w:tabs>
        <w:ind w:left="2160" w:hanging="360"/>
      </w:pPr>
      <w:rPr>
        <w:rFonts w:ascii="Arial" w:hAnsi="Arial" w:hint="default"/>
      </w:rPr>
    </w:lvl>
    <w:lvl w:ilvl="3" w:tplc="5C3C02E4" w:tentative="1">
      <w:start w:val="1"/>
      <w:numFmt w:val="bullet"/>
      <w:lvlText w:val="•"/>
      <w:lvlJc w:val="left"/>
      <w:pPr>
        <w:tabs>
          <w:tab w:val="num" w:pos="2880"/>
        </w:tabs>
        <w:ind w:left="2880" w:hanging="360"/>
      </w:pPr>
      <w:rPr>
        <w:rFonts w:ascii="Arial" w:hAnsi="Arial" w:hint="default"/>
      </w:rPr>
    </w:lvl>
    <w:lvl w:ilvl="4" w:tplc="3C4A4150" w:tentative="1">
      <w:start w:val="1"/>
      <w:numFmt w:val="bullet"/>
      <w:lvlText w:val="•"/>
      <w:lvlJc w:val="left"/>
      <w:pPr>
        <w:tabs>
          <w:tab w:val="num" w:pos="3600"/>
        </w:tabs>
        <w:ind w:left="3600" w:hanging="360"/>
      </w:pPr>
      <w:rPr>
        <w:rFonts w:ascii="Arial" w:hAnsi="Arial" w:hint="default"/>
      </w:rPr>
    </w:lvl>
    <w:lvl w:ilvl="5" w:tplc="23108900" w:tentative="1">
      <w:start w:val="1"/>
      <w:numFmt w:val="bullet"/>
      <w:lvlText w:val="•"/>
      <w:lvlJc w:val="left"/>
      <w:pPr>
        <w:tabs>
          <w:tab w:val="num" w:pos="4320"/>
        </w:tabs>
        <w:ind w:left="4320" w:hanging="360"/>
      </w:pPr>
      <w:rPr>
        <w:rFonts w:ascii="Arial" w:hAnsi="Arial" w:hint="default"/>
      </w:rPr>
    </w:lvl>
    <w:lvl w:ilvl="6" w:tplc="5EA085DC" w:tentative="1">
      <w:start w:val="1"/>
      <w:numFmt w:val="bullet"/>
      <w:lvlText w:val="•"/>
      <w:lvlJc w:val="left"/>
      <w:pPr>
        <w:tabs>
          <w:tab w:val="num" w:pos="5040"/>
        </w:tabs>
        <w:ind w:left="5040" w:hanging="360"/>
      </w:pPr>
      <w:rPr>
        <w:rFonts w:ascii="Arial" w:hAnsi="Arial" w:hint="default"/>
      </w:rPr>
    </w:lvl>
    <w:lvl w:ilvl="7" w:tplc="BA6C44AE" w:tentative="1">
      <w:start w:val="1"/>
      <w:numFmt w:val="bullet"/>
      <w:lvlText w:val="•"/>
      <w:lvlJc w:val="left"/>
      <w:pPr>
        <w:tabs>
          <w:tab w:val="num" w:pos="5760"/>
        </w:tabs>
        <w:ind w:left="5760" w:hanging="360"/>
      </w:pPr>
      <w:rPr>
        <w:rFonts w:ascii="Arial" w:hAnsi="Arial" w:hint="default"/>
      </w:rPr>
    </w:lvl>
    <w:lvl w:ilvl="8" w:tplc="1A8247F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87B58ED"/>
    <w:multiLevelType w:val="hybridMultilevel"/>
    <w:tmpl w:val="AA982B28"/>
    <w:lvl w:ilvl="0" w:tplc="F0C2D686">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B17A05"/>
    <w:multiLevelType w:val="hybridMultilevel"/>
    <w:tmpl w:val="D79AC502"/>
    <w:lvl w:ilvl="0" w:tplc="65D8AE7C">
      <w:start w:val="1"/>
      <w:numFmt w:val="bullet"/>
      <w:lvlText w:val="•"/>
      <w:lvlJc w:val="left"/>
      <w:pPr>
        <w:tabs>
          <w:tab w:val="num" w:pos="720"/>
        </w:tabs>
        <w:ind w:left="720" w:hanging="360"/>
      </w:pPr>
      <w:rPr>
        <w:rFonts w:ascii="Arial" w:hAnsi="Arial" w:hint="default"/>
      </w:rPr>
    </w:lvl>
    <w:lvl w:ilvl="1" w:tplc="6156B116" w:tentative="1">
      <w:start w:val="1"/>
      <w:numFmt w:val="bullet"/>
      <w:lvlText w:val="•"/>
      <w:lvlJc w:val="left"/>
      <w:pPr>
        <w:tabs>
          <w:tab w:val="num" w:pos="1440"/>
        </w:tabs>
        <w:ind w:left="1440" w:hanging="360"/>
      </w:pPr>
      <w:rPr>
        <w:rFonts w:ascii="Arial" w:hAnsi="Arial" w:hint="default"/>
      </w:rPr>
    </w:lvl>
    <w:lvl w:ilvl="2" w:tplc="37FADD12" w:tentative="1">
      <w:start w:val="1"/>
      <w:numFmt w:val="bullet"/>
      <w:lvlText w:val="•"/>
      <w:lvlJc w:val="left"/>
      <w:pPr>
        <w:tabs>
          <w:tab w:val="num" w:pos="2160"/>
        </w:tabs>
        <w:ind w:left="2160" w:hanging="360"/>
      </w:pPr>
      <w:rPr>
        <w:rFonts w:ascii="Arial" w:hAnsi="Arial" w:hint="default"/>
      </w:rPr>
    </w:lvl>
    <w:lvl w:ilvl="3" w:tplc="78FE130C" w:tentative="1">
      <w:start w:val="1"/>
      <w:numFmt w:val="bullet"/>
      <w:lvlText w:val="•"/>
      <w:lvlJc w:val="left"/>
      <w:pPr>
        <w:tabs>
          <w:tab w:val="num" w:pos="2880"/>
        </w:tabs>
        <w:ind w:left="2880" w:hanging="360"/>
      </w:pPr>
      <w:rPr>
        <w:rFonts w:ascii="Arial" w:hAnsi="Arial" w:hint="default"/>
      </w:rPr>
    </w:lvl>
    <w:lvl w:ilvl="4" w:tplc="1C52FD12" w:tentative="1">
      <w:start w:val="1"/>
      <w:numFmt w:val="bullet"/>
      <w:lvlText w:val="•"/>
      <w:lvlJc w:val="left"/>
      <w:pPr>
        <w:tabs>
          <w:tab w:val="num" w:pos="3600"/>
        </w:tabs>
        <w:ind w:left="3600" w:hanging="360"/>
      </w:pPr>
      <w:rPr>
        <w:rFonts w:ascii="Arial" w:hAnsi="Arial" w:hint="default"/>
      </w:rPr>
    </w:lvl>
    <w:lvl w:ilvl="5" w:tplc="3F82AD2E" w:tentative="1">
      <w:start w:val="1"/>
      <w:numFmt w:val="bullet"/>
      <w:lvlText w:val="•"/>
      <w:lvlJc w:val="left"/>
      <w:pPr>
        <w:tabs>
          <w:tab w:val="num" w:pos="4320"/>
        </w:tabs>
        <w:ind w:left="4320" w:hanging="360"/>
      </w:pPr>
      <w:rPr>
        <w:rFonts w:ascii="Arial" w:hAnsi="Arial" w:hint="default"/>
      </w:rPr>
    </w:lvl>
    <w:lvl w:ilvl="6" w:tplc="41141DD2" w:tentative="1">
      <w:start w:val="1"/>
      <w:numFmt w:val="bullet"/>
      <w:lvlText w:val="•"/>
      <w:lvlJc w:val="left"/>
      <w:pPr>
        <w:tabs>
          <w:tab w:val="num" w:pos="5040"/>
        </w:tabs>
        <w:ind w:left="5040" w:hanging="360"/>
      </w:pPr>
      <w:rPr>
        <w:rFonts w:ascii="Arial" w:hAnsi="Arial" w:hint="default"/>
      </w:rPr>
    </w:lvl>
    <w:lvl w:ilvl="7" w:tplc="8006C7B6" w:tentative="1">
      <w:start w:val="1"/>
      <w:numFmt w:val="bullet"/>
      <w:lvlText w:val="•"/>
      <w:lvlJc w:val="left"/>
      <w:pPr>
        <w:tabs>
          <w:tab w:val="num" w:pos="5760"/>
        </w:tabs>
        <w:ind w:left="5760" w:hanging="360"/>
      </w:pPr>
      <w:rPr>
        <w:rFonts w:ascii="Arial" w:hAnsi="Arial" w:hint="default"/>
      </w:rPr>
    </w:lvl>
    <w:lvl w:ilvl="8" w:tplc="0EC020D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4766A3F"/>
    <w:multiLevelType w:val="hybridMultilevel"/>
    <w:tmpl w:val="0E7E726A"/>
    <w:lvl w:ilvl="0" w:tplc="373424B2">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5D75F7"/>
    <w:multiLevelType w:val="hybridMultilevel"/>
    <w:tmpl w:val="D64A58EE"/>
    <w:lvl w:ilvl="0" w:tplc="4B1621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723237D"/>
    <w:multiLevelType w:val="hybridMultilevel"/>
    <w:tmpl w:val="440E4122"/>
    <w:lvl w:ilvl="0" w:tplc="4B1621D2">
      <w:start w:val="2"/>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1D60B0D"/>
    <w:multiLevelType w:val="hybridMultilevel"/>
    <w:tmpl w:val="5AF24A20"/>
    <w:lvl w:ilvl="0" w:tplc="3A5082D8">
      <w:start w:val="1"/>
      <w:numFmt w:val="bullet"/>
      <w:lvlText w:val="•"/>
      <w:lvlJc w:val="left"/>
      <w:pPr>
        <w:tabs>
          <w:tab w:val="num" w:pos="720"/>
        </w:tabs>
        <w:ind w:left="720" w:hanging="360"/>
      </w:pPr>
      <w:rPr>
        <w:rFonts w:ascii="Arial" w:hAnsi="Arial" w:hint="default"/>
      </w:rPr>
    </w:lvl>
    <w:lvl w:ilvl="1" w:tplc="2FF06B98">
      <w:numFmt w:val="bullet"/>
      <w:lvlText w:val="•"/>
      <w:lvlJc w:val="left"/>
      <w:pPr>
        <w:tabs>
          <w:tab w:val="num" w:pos="1440"/>
        </w:tabs>
        <w:ind w:left="1440" w:hanging="360"/>
      </w:pPr>
      <w:rPr>
        <w:rFonts w:ascii="Arial" w:hAnsi="Arial" w:hint="default"/>
      </w:rPr>
    </w:lvl>
    <w:lvl w:ilvl="2" w:tplc="0736DEEC" w:tentative="1">
      <w:start w:val="1"/>
      <w:numFmt w:val="bullet"/>
      <w:lvlText w:val="•"/>
      <w:lvlJc w:val="left"/>
      <w:pPr>
        <w:tabs>
          <w:tab w:val="num" w:pos="2160"/>
        </w:tabs>
        <w:ind w:left="2160" w:hanging="360"/>
      </w:pPr>
      <w:rPr>
        <w:rFonts w:ascii="Arial" w:hAnsi="Arial" w:hint="default"/>
      </w:rPr>
    </w:lvl>
    <w:lvl w:ilvl="3" w:tplc="AD981EB4" w:tentative="1">
      <w:start w:val="1"/>
      <w:numFmt w:val="bullet"/>
      <w:lvlText w:val="•"/>
      <w:lvlJc w:val="left"/>
      <w:pPr>
        <w:tabs>
          <w:tab w:val="num" w:pos="2880"/>
        </w:tabs>
        <w:ind w:left="2880" w:hanging="360"/>
      </w:pPr>
      <w:rPr>
        <w:rFonts w:ascii="Arial" w:hAnsi="Arial" w:hint="default"/>
      </w:rPr>
    </w:lvl>
    <w:lvl w:ilvl="4" w:tplc="351E2090" w:tentative="1">
      <w:start w:val="1"/>
      <w:numFmt w:val="bullet"/>
      <w:lvlText w:val="•"/>
      <w:lvlJc w:val="left"/>
      <w:pPr>
        <w:tabs>
          <w:tab w:val="num" w:pos="3600"/>
        </w:tabs>
        <w:ind w:left="3600" w:hanging="360"/>
      </w:pPr>
      <w:rPr>
        <w:rFonts w:ascii="Arial" w:hAnsi="Arial" w:hint="default"/>
      </w:rPr>
    </w:lvl>
    <w:lvl w:ilvl="5" w:tplc="8D080A76" w:tentative="1">
      <w:start w:val="1"/>
      <w:numFmt w:val="bullet"/>
      <w:lvlText w:val="•"/>
      <w:lvlJc w:val="left"/>
      <w:pPr>
        <w:tabs>
          <w:tab w:val="num" w:pos="4320"/>
        </w:tabs>
        <w:ind w:left="4320" w:hanging="360"/>
      </w:pPr>
      <w:rPr>
        <w:rFonts w:ascii="Arial" w:hAnsi="Arial" w:hint="default"/>
      </w:rPr>
    </w:lvl>
    <w:lvl w:ilvl="6" w:tplc="C0B8E952" w:tentative="1">
      <w:start w:val="1"/>
      <w:numFmt w:val="bullet"/>
      <w:lvlText w:val="•"/>
      <w:lvlJc w:val="left"/>
      <w:pPr>
        <w:tabs>
          <w:tab w:val="num" w:pos="5040"/>
        </w:tabs>
        <w:ind w:left="5040" w:hanging="360"/>
      </w:pPr>
      <w:rPr>
        <w:rFonts w:ascii="Arial" w:hAnsi="Arial" w:hint="default"/>
      </w:rPr>
    </w:lvl>
    <w:lvl w:ilvl="7" w:tplc="728E469E" w:tentative="1">
      <w:start w:val="1"/>
      <w:numFmt w:val="bullet"/>
      <w:lvlText w:val="•"/>
      <w:lvlJc w:val="left"/>
      <w:pPr>
        <w:tabs>
          <w:tab w:val="num" w:pos="5760"/>
        </w:tabs>
        <w:ind w:left="5760" w:hanging="360"/>
      </w:pPr>
      <w:rPr>
        <w:rFonts w:ascii="Arial" w:hAnsi="Arial" w:hint="default"/>
      </w:rPr>
    </w:lvl>
    <w:lvl w:ilvl="8" w:tplc="B0146BA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3605A5"/>
    <w:multiLevelType w:val="hybridMultilevel"/>
    <w:tmpl w:val="8C4A7C24"/>
    <w:lvl w:ilvl="0" w:tplc="E6722BA2">
      <w:start w:val="1"/>
      <w:numFmt w:val="bullet"/>
      <w:lvlText w:val="•"/>
      <w:lvlJc w:val="left"/>
      <w:pPr>
        <w:tabs>
          <w:tab w:val="num" w:pos="720"/>
        </w:tabs>
        <w:ind w:left="720" w:hanging="360"/>
      </w:pPr>
      <w:rPr>
        <w:rFonts w:ascii="Arial" w:hAnsi="Arial" w:hint="default"/>
      </w:rPr>
    </w:lvl>
    <w:lvl w:ilvl="1" w:tplc="74985F46" w:tentative="1">
      <w:start w:val="1"/>
      <w:numFmt w:val="bullet"/>
      <w:lvlText w:val="•"/>
      <w:lvlJc w:val="left"/>
      <w:pPr>
        <w:tabs>
          <w:tab w:val="num" w:pos="1440"/>
        </w:tabs>
        <w:ind w:left="1440" w:hanging="360"/>
      </w:pPr>
      <w:rPr>
        <w:rFonts w:ascii="Arial" w:hAnsi="Arial" w:hint="default"/>
      </w:rPr>
    </w:lvl>
    <w:lvl w:ilvl="2" w:tplc="8918F2C2" w:tentative="1">
      <w:start w:val="1"/>
      <w:numFmt w:val="bullet"/>
      <w:lvlText w:val="•"/>
      <w:lvlJc w:val="left"/>
      <w:pPr>
        <w:tabs>
          <w:tab w:val="num" w:pos="2160"/>
        </w:tabs>
        <w:ind w:left="2160" w:hanging="360"/>
      </w:pPr>
      <w:rPr>
        <w:rFonts w:ascii="Arial" w:hAnsi="Arial" w:hint="default"/>
      </w:rPr>
    </w:lvl>
    <w:lvl w:ilvl="3" w:tplc="C4FEE5B2" w:tentative="1">
      <w:start w:val="1"/>
      <w:numFmt w:val="bullet"/>
      <w:lvlText w:val="•"/>
      <w:lvlJc w:val="left"/>
      <w:pPr>
        <w:tabs>
          <w:tab w:val="num" w:pos="2880"/>
        </w:tabs>
        <w:ind w:left="2880" w:hanging="360"/>
      </w:pPr>
      <w:rPr>
        <w:rFonts w:ascii="Arial" w:hAnsi="Arial" w:hint="default"/>
      </w:rPr>
    </w:lvl>
    <w:lvl w:ilvl="4" w:tplc="9F6EE616" w:tentative="1">
      <w:start w:val="1"/>
      <w:numFmt w:val="bullet"/>
      <w:lvlText w:val="•"/>
      <w:lvlJc w:val="left"/>
      <w:pPr>
        <w:tabs>
          <w:tab w:val="num" w:pos="3600"/>
        </w:tabs>
        <w:ind w:left="3600" w:hanging="360"/>
      </w:pPr>
      <w:rPr>
        <w:rFonts w:ascii="Arial" w:hAnsi="Arial" w:hint="default"/>
      </w:rPr>
    </w:lvl>
    <w:lvl w:ilvl="5" w:tplc="62C244B2" w:tentative="1">
      <w:start w:val="1"/>
      <w:numFmt w:val="bullet"/>
      <w:lvlText w:val="•"/>
      <w:lvlJc w:val="left"/>
      <w:pPr>
        <w:tabs>
          <w:tab w:val="num" w:pos="4320"/>
        </w:tabs>
        <w:ind w:left="4320" w:hanging="360"/>
      </w:pPr>
      <w:rPr>
        <w:rFonts w:ascii="Arial" w:hAnsi="Arial" w:hint="default"/>
      </w:rPr>
    </w:lvl>
    <w:lvl w:ilvl="6" w:tplc="D2327164" w:tentative="1">
      <w:start w:val="1"/>
      <w:numFmt w:val="bullet"/>
      <w:lvlText w:val="•"/>
      <w:lvlJc w:val="left"/>
      <w:pPr>
        <w:tabs>
          <w:tab w:val="num" w:pos="5040"/>
        </w:tabs>
        <w:ind w:left="5040" w:hanging="360"/>
      </w:pPr>
      <w:rPr>
        <w:rFonts w:ascii="Arial" w:hAnsi="Arial" w:hint="default"/>
      </w:rPr>
    </w:lvl>
    <w:lvl w:ilvl="7" w:tplc="8C44ABB2" w:tentative="1">
      <w:start w:val="1"/>
      <w:numFmt w:val="bullet"/>
      <w:lvlText w:val="•"/>
      <w:lvlJc w:val="left"/>
      <w:pPr>
        <w:tabs>
          <w:tab w:val="num" w:pos="5760"/>
        </w:tabs>
        <w:ind w:left="5760" w:hanging="360"/>
      </w:pPr>
      <w:rPr>
        <w:rFonts w:ascii="Arial" w:hAnsi="Arial" w:hint="default"/>
      </w:rPr>
    </w:lvl>
    <w:lvl w:ilvl="8" w:tplc="7218A22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7AC00B4"/>
    <w:multiLevelType w:val="hybridMultilevel"/>
    <w:tmpl w:val="4B8CD2F6"/>
    <w:lvl w:ilvl="0" w:tplc="C872584A">
      <w:start w:val="1"/>
      <w:numFmt w:val="bullet"/>
      <w:lvlText w:val="•"/>
      <w:lvlJc w:val="left"/>
      <w:pPr>
        <w:tabs>
          <w:tab w:val="num" w:pos="720"/>
        </w:tabs>
        <w:ind w:left="720" w:hanging="360"/>
      </w:pPr>
      <w:rPr>
        <w:rFonts w:ascii="Arial" w:hAnsi="Arial" w:hint="default"/>
      </w:rPr>
    </w:lvl>
    <w:lvl w:ilvl="1" w:tplc="735E662A">
      <w:start w:val="1"/>
      <w:numFmt w:val="bullet"/>
      <w:lvlText w:val="•"/>
      <w:lvlJc w:val="left"/>
      <w:pPr>
        <w:tabs>
          <w:tab w:val="num" w:pos="1440"/>
        </w:tabs>
        <w:ind w:left="1440" w:hanging="360"/>
      </w:pPr>
      <w:rPr>
        <w:rFonts w:ascii="Arial" w:hAnsi="Arial" w:hint="default"/>
      </w:rPr>
    </w:lvl>
    <w:lvl w:ilvl="2" w:tplc="C9ECF384" w:tentative="1">
      <w:start w:val="1"/>
      <w:numFmt w:val="bullet"/>
      <w:lvlText w:val="•"/>
      <w:lvlJc w:val="left"/>
      <w:pPr>
        <w:tabs>
          <w:tab w:val="num" w:pos="2160"/>
        </w:tabs>
        <w:ind w:left="2160" w:hanging="360"/>
      </w:pPr>
      <w:rPr>
        <w:rFonts w:ascii="Arial" w:hAnsi="Arial" w:hint="default"/>
      </w:rPr>
    </w:lvl>
    <w:lvl w:ilvl="3" w:tplc="B90C843E" w:tentative="1">
      <w:start w:val="1"/>
      <w:numFmt w:val="bullet"/>
      <w:lvlText w:val="•"/>
      <w:lvlJc w:val="left"/>
      <w:pPr>
        <w:tabs>
          <w:tab w:val="num" w:pos="2880"/>
        </w:tabs>
        <w:ind w:left="2880" w:hanging="360"/>
      </w:pPr>
      <w:rPr>
        <w:rFonts w:ascii="Arial" w:hAnsi="Arial" w:hint="default"/>
      </w:rPr>
    </w:lvl>
    <w:lvl w:ilvl="4" w:tplc="B0B82692" w:tentative="1">
      <w:start w:val="1"/>
      <w:numFmt w:val="bullet"/>
      <w:lvlText w:val="•"/>
      <w:lvlJc w:val="left"/>
      <w:pPr>
        <w:tabs>
          <w:tab w:val="num" w:pos="3600"/>
        </w:tabs>
        <w:ind w:left="3600" w:hanging="360"/>
      </w:pPr>
      <w:rPr>
        <w:rFonts w:ascii="Arial" w:hAnsi="Arial" w:hint="default"/>
      </w:rPr>
    </w:lvl>
    <w:lvl w:ilvl="5" w:tplc="18386944" w:tentative="1">
      <w:start w:val="1"/>
      <w:numFmt w:val="bullet"/>
      <w:lvlText w:val="•"/>
      <w:lvlJc w:val="left"/>
      <w:pPr>
        <w:tabs>
          <w:tab w:val="num" w:pos="4320"/>
        </w:tabs>
        <w:ind w:left="4320" w:hanging="360"/>
      </w:pPr>
      <w:rPr>
        <w:rFonts w:ascii="Arial" w:hAnsi="Arial" w:hint="default"/>
      </w:rPr>
    </w:lvl>
    <w:lvl w:ilvl="6" w:tplc="E554814E" w:tentative="1">
      <w:start w:val="1"/>
      <w:numFmt w:val="bullet"/>
      <w:lvlText w:val="•"/>
      <w:lvlJc w:val="left"/>
      <w:pPr>
        <w:tabs>
          <w:tab w:val="num" w:pos="5040"/>
        </w:tabs>
        <w:ind w:left="5040" w:hanging="360"/>
      </w:pPr>
      <w:rPr>
        <w:rFonts w:ascii="Arial" w:hAnsi="Arial" w:hint="default"/>
      </w:rPr>
    </w:lvl>
    <w:lvl w:ilvl="7" w:tplc="04463CD2" w:tentative="1">
      <w:start w:val="1"/>
      <w:numFmt w:val="bullet"/>
      <w:lvlText w:val="•"/>
      <w:lvlJc w:val="left"/>
      <w:pPr>
        <w:tabs>
          <w:tab w:val="num" w:pos="5760"/>
        </w:tabs>
        <w:ind w:left="5760" w:hanging="360"/>
      </w:pPr>
      <w:rPr>
        <w:rFonts w:ascii="Arial" w:hAnsi="Arial" w:hint="default"/>
      </w:rPr>
    </w:lvl>
    <w:lvl w:ilvl="8" w:tplc="CEAE6C5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D534FDC"/>
    <w:multiLevelType w:val="hybridMultilevel"/>
    <w:tmpl w:val="DEFC0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D75015"/>
    <w:multiLevelType w:val="hybridMultilevel"/>
    <w:tmpl w:val="55700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9D4C32"/>
    <w:multiLevelType w:val="hybridMultilevel"/>
    <w:tmpl w:val="B5A61B5E"/>
    <w:lvl w:ilvl="0" w:tplc="510829FE">
      <w:start w:val="1"/>
      <w:numFmt w:val="bullet"/>
      <w:lvlText w:val="•"/>
      <w:lvlJc w:val="left"/>
      <w:pPr>
        <w:tabs>
          <w:tab w:val="num" w:pos="720"/>
        </w:tabs>
        <w:ind w:left="720" w:hanging="360"/>
      </w:pPr>
      <w:rPr>
        <w:rFonts w:ascii="Arial" w:hAnsi="Arial" w:hint="default"/>
      </w:rPr>
    </w:lvl>
    <w:lvl w:ilvl="1" w:tplc="3C6430B6" w:tentative="1">
      <w:start w:val="1"/>
      <w:numFmt w:val="bullet"/>
      <w:lvlText w:val="•"/>
      <w:lvlJc w:val="left"/>
      <w:pPr>
        <w:tabs>
          <w:tab w:val="num" w:pos="1440"/>
        </w:tabs>
        <w:ind w:left="1440" w:hanging="360"/>
      </w:pPr>
      <w:rPr>
        <w:rFonts w:ascii="Arial" w:hAnsi="Arial" w:hint="default"/>
      </w:rPr>
    </w:lvl>
    <w:lvl w:ilvl="2" w:tplc="007846E6" w:tentative="1">
      <w:start w:val="1"/>
      <w:numFmt w:val="bullet"/>
      <w:lvlText w:val="•"/>
      <w:lvlJc w:val="left"/>
      <w:pPr>
        <w:tabs>
          <w:tab w:val="num" w:pos="2160"/>
        </w:tabs>
        <w:ind w:left="2160" w:hanging="360"/>
      </w:pPr>
      <w:rPr>
        <w:rFonts w:ascii="Arial" w:hAnsi="Arial" w:hint="default"/>
      </w:rPr>
    </w:lvl>
    <w:lvl w:ilvl="3" w:tplc="70804C72" w:tentative="1">
      <w:start w:val="1"/>
      <w:numFmt w:val="bullet"/>
      <w:lvlText w:val="•"/>
      <w:lvlJc w:val="left"/>
      <w:pPr>
        <w:tabs>
          <w:tab w:val="num" w:pos="2880"/>
        </w:tabs>
        <w:ind w:left="2880" w:hanging="360"/>
      </w:pPr>
      <w:rPr>
        <w:rFonts w:ascii="Arial" w:hAnsi="Arial" w:hint="default"/>
      </w:rPr>
    </w:lvl>
    <w:lvl w:ilvl="4" w:tplc="15D4B1B4" w:tentative="1">
      <w:start w:val="1"/>
      <w:numFmt w:val="bullet"/>
      <w:lvlText w:val="•"/>
      <w:lvlJc w:val="left"/>
      <w:pPr>
        <w:tabs>
          <w:tab w:val="num" w:pos="3600"/>
        </w:tabs>
        <w:ind w:left="3600" w:hanging="360"/>
      </w:pPr>
      <w:rPr>
        <w:rFonts w:ascii="Arial" w:hAnsi="Arial" w:hint="default"/>
      </w:rPr>
    </w:lvl>
    <w:lvl w:ilvl="5" w:tplc="FD22B77A" w:tentative="1">
      <w:start w:val="1"/>
      <w:numFmt w:val="bullet"/>
      <w:lvlText w:val="•"/>
      <w:lvlJc w:val="left"/>
      <w:pPr>
        <w:tabs>
          <w:tab w:val="num" w:pos="4320"/>
        </w:tabs>
        <w:ind w:left="4320" w:hanging="360"/>
      </w:pPr>
      <w:rPr>
        <w:rFonts w:ascii="Arial" w:hAnsi="Arial" w:hint="default"/>
      </w:rPr>
    </w:lvl>
    <w:lvl w:ilvl="6" w:tplc="6C08E074" w:tentative="1">
      <w:start w:val="1"/>
      <w:numFmt w:val="bullet"/>
      <w:lvlText w:val="•"/>
      <w:lvlJc w:val="left"/>
      <w:pPr>
        <w:tabs>
          <w:tab w:val="num" w:pos="5040"/>
        </w:tabs>
        <w:ind w:left="5040" w:hanging="360"/>
      </w:pPr>
      <w:rPr>
        <w:rFonts w:ascii="Arial" w:hAnsi="Arial" w:hint="default"/>
      </w:rPr>
    </w:lvl>
    <w:lvl w:ilvl="7" w:tplc="65807040" w:tentative="1">
      <w:start w:val="1"/>
      <w:numFmt w:val="bullet"/>
      <w:lvlText w:val="•"/>
      <w:lvlJc w:val="left"/>
      <w:pPr>
        <w:tabs>
          <w:tab w:val="num" w:pos="5760"/>
        </w:tabs>
        <w:ind w:left="5760" w:hanging="360"/>
      </w:pPr>
      <w:rPr>
        <w:rFonts w:ascii="Arial" w:hAnsi="Arial" w:hint="default"/>
      </w:rPr>
    </w:lvl>
    <w:lvl w:ilvl="8" w:tplc="B9243376" w:tentative="1">
      <w:start w:val="1"/>
      <w:numFmt w:val="bullet"/>
      <w:lvlText w:val="•"/>
      <w:lvlJc w:val="left"/>
      <w:pPr>
        <w:tabs>
          <w:tab w:val="num" w:pos="6480"/>
        </w:tabs>
        <w:ind w:left="6480" w:hanging="360"/>
      </w:pPr>
      <w:rPr>
        <w:rFonts w:ascii="Arial" w:hAnsi="Arial" w:hint="default"/>
      </w:rPr>
    </w:lvl>
  </w:abstractNum>
  <w:num w:numId="1" w16cid:durableId="334918413">
    <w:abstractNumId w:val="15"/>
  </w:num>
  <w:num w:numId="2" w16cid:durableId="1997295248">
    <w:abstractNumId w:val="3"/>
  </w:num>
  <w:num w:numId="3" w16cid:durableId="1157497655">
    <w:abstractNumId w:val="23"/>
  </w:num>
  <w:num w:numId="4" w16cid:durableId="273094428">
    <w:abstractNumId w:val="28"/>
  </w:num>
  <w:num w:numId="5" w16cid:durableId="1437091847">
    <w:abstractNumId w:val="14"/>
  </w:num>
  <w:num w:numId="6" w16cid:durableId="1794208510">
    <w:abstractNumId w:val="24"/>
  </w:num>
  <w:num w:numId="7" w16cid:durableId="1140002968">
    <w:abstractNumId w:val="10"/>
  </w:num>
  <w:num w:numId="8" w16cid:durableId="1946111598">
    <w:abstractNumId w:val="16"/>
  </w:num>
  <w:num w:numId="9" w16cid:durableId="1249773608">
    <w:abstractNumId w:val="4"/>
  </w:num>
  <w:num w:numId="10" w16cid:durableId="1206335252">
    <w:abstractNumId w:val="7"/>
  </w:num>
  <w:num w:numId="11" w16cid:durableId="816915773">
    <w:abstractNumId w:val="19"/>
  </w:num>
  <w:num w:numId="12" w16cid:durableId="1090085277">
    <w:abstractNumId w:val="1"/>
  </w:num>
  <w:num w:numId="13" w16cid:durableId="2059208961">
    <w:abstractNumId w:val="30"/>
  </w:num>
  <w:num w:numId="14" w16cid:durableId="1276599548">
    <w:abstractNumId w:val="18"/>
  </w:num>
  <w:num w:numId="15" w16cid:durableId="1202858946">
    <w:abstractNumId w:val="26"/>
  </w:num>
  <w:num w:numId="16" w16cid:durableId="560680569">
    <w:abstractNumId w:val="21"/>
  </w:num>
  <w:num w:numId="17" w16cid:durableId="399252131">
    <w:abstractNumId w:val="27"/>
  </w:num>
  <w:num w:numId="18" w16cid:durableId="1865557996">
    <w:abstractNumId w:val="12"/>
  </w:num>
  <w:num w:numId="19" w16cid:durableId="1705596185">
    <w:abstractNumId w:val="17"/>
  </w:num>
  <w:num w:numId="20" w16cid:durableId="612399178">
    <w:abstractNumId w:val="8"/>
  </w:num>
  <w:num w:numId="21" w16cid:durableId="88623017">
    <w:abstractNumId w:val="9"/>
  </w:num>
  <w:num w:numId="22" w16cid:durableId="686295068">
    <w:abstractNumId w:val="11"/>
  </w:num>
  <w:num w:numId="23" w16cid:durableId="2020889631">
    <w:abstractNumId w:val="20"/>
  </w:num>
  <w:num w:numId="24" w16cid:durableId="1083181313">
    <w:abstractNumId w:val="6"/>
  </w:num>
  <w:num w:numId="25" w16cid:durableId="1010647359">
    <w:abstractNumId w:val="2"/>
  </w:num>
  <w:num w:numId="26" w16cid:durableId="1504125638">
    <w:abstractNumId w:val="0"/>
  </w:num>
  <w:num w:numId="27" w16cid:durableId="1605765665">
    <w:abstractNumId w:val="5"/>
  </w:num>
  <w:num w:numId="28" w16cid:durableId="846334216">
    <w:abstractNumId w:val="25"/>
  </w:num>
  <w:num w:numId="29" w16cid:durableId="1541867184">
    <w:abstractNumId w:val="13"/>
  </w:num>
  <w:num w:numId="30" w16cid:durableId="1858689357">
    <w:abstractNumId w:val="29"/>
  </w:num>
  <w:num w:numId="31" w16cid:durableId="611323334">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mbaugh, John (he/him/his)">
    <w15:presenceInfo w15:providerId="AD" w15:userId="S::Wambaugh.John@epa.gov::3f85975b-7231-4b50-83d2-f87320b700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Pharmacokinetics Pharmacodyna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38&lt;/item&gt;&lt;item&gt;51&lt;/item&gt;&lt;item&gt;118&lt;/item&gt;&lt;item&gt;136&lt;/item&gt;&lt;item&gt;173&lt;/item&gt;&lt;item&gt;193&lt;/item&gt;&lt;item&gt;202&lt;/item&gt;&lt;item&gt;239&lt;/item&gt;&lt;item&gt;246&lt;/item&gt;&lt;item&gt;254&lt;/item&gt;&lt;item&gt;263&lt;/item&gt;&lt;item&gt;279&lt;/item&gt;&lt;item&gt;281&lt;/item&gt;&lt;item&gt;306&lt;/item&gt;&lt;item&gt;307&lt;/item&gt;&lt;item&gt;311&lt;/item&gt;&lt;item&gt;312&lt;/item&gt;&lt;item&gt;313&lt;/item&gt;&lt;item&gt;339&lt;/item&gt;&lt;item&gt;352&lt;/item&gt;&lt;item&gt;399&lt;/item&gt;&lt;item&gt;473&lt;/item&gt;&lt;item&gt;475&lt;/item&gt;&lt;item&gt;559&lt;/item&gt;&lt;item&gt;566&lt;/item&gt;&lt;item&gt;589&lt;/item&gt;&lt;item&gt;594&lt;/item&gt;&lt;item&gt;690&lt;/item&gt;&lt;item&gt;718&lt;/item&gt;&lt;item&gt;755&lt;/item&gt;&lt;item&gt;813&lt;/item&gt;&lt;item&gt;884&lt;/item&gt;&lt;item&gt;885&lt;/item&gt;&lt;item&gt;950&lt;/item&gt;&lt;item&gt;956&lt;/item&gt;&lt;item&gt;957&lt;/item&gt;&lt;item&gt;958&lt;/item&gt;&lt;item&gt;969&lt;/item&gt;&lt;item&gt;970&lt;/item&gt;&lt;item&gt;972&lt;/item&gt;&lt;item&gt;978&lt;/item&gt;&lt;item&gt;980&lt;/item&gt;&lt;item&gt;1069&lt;/item&gt;&lt;item&gt;1070&lt;/item&gt;&lt;item&gt;1105&lt;/item&gt;&lt;item&gt;1378&lt;/item&gt;&lt;item&gt;1382&lt;/item&gt;&lt;item&gt;1383&lt;/item&gt;&lt;item&gt;1384&lt;/item&gt;&lt;item&gt;1385&lt;/item&gt;&lt;/record-ids&gt;&lt;/item&gt;&lt;/Libraries&gt;"/>
  </w:docVars>
  <w:rsids>
    <w:rsidRoot w:val="00026783"/>
    <w:rsid w:val="00000D92"/>
    <w:rsid w:val="000064E4"/>
    <w:rsid w:val="00010F9B"/>
    <w:rsid w:val="000116A8"/>
    <w:rsid w:val="00012390"/>
    <w:rsid w:val="00023B2E"/>
    <w:rsid w:val="00023CA8"/>
    <w:rsid w:val="00026783"/>
    <w:rsid w:val="00030227"/>
    <w:rsid w:val="00030E11"/>
    <w:rsid w:val="000376A3"/>
    <w:rsid w:val="00037E90"/>
    <w:rsid w:val="00037FF9"/>
    <w:rsid w:val="00040CB4"/>
    <w:rsid w:val="00043BD6"/>
    <w:rsid w:val="00043EDB"/>
    <w:rsid w:val="00047FA1"/>
    <w:rsid w:val="00050564"/>
    <w:rsid w:val="000527C5"/>
    <w:rsid w:val="000528CF"/>
    <w:rsid w:val="00055F79"/>
    <w:rsid w:val="000566F2"/>
    <w:rsid w:val="00056E8E"/>
    <w:rsid w:val="0006434E"/>
    <w:rsid w:val="00067D83"/>
    <w:rsid w:val="00074291"/>
    <w:rsid w:val="00074A7A"/>
    <w:rsid w:val="0007651A"/>
    <w:rsid w:val="0008137D"/>
    <w:rsid w:val="000877CF"/>
    <w:rsid w:val="0009069D"/>
    <w:rsid w:val="00097BA8"/>
    <w:rsid w:val="000A1D21"/>
    <w:rsid w:val="000A41CA"/>
    <w:rsid w:val="000A7FF4"/>
    <w:rsid w:val="000C20E7"/>
    <w:rsid w:val="000C5731"/>
    <w:rsid w:val="000D2BB4"/>
    <w:rsid w:val="000D576E"/>
    <w:rsid w:val="000D57AD"/>
    <w:rsid w:val="000D6C3B"/>
    <w:rsid w:val="000D7AEC"/>
    <w:rsid w:val="000E06AC"/>
    <w:rsid w:val="000F00B6"/>
    <w:rsid w:val="000F08E1"/>
    <w:rsid w:val="000F0F81"/>
    <w:rsid w:val="000F2AA5"/>
    <w:rsid w:val="000F5197"/>
    <w:rsid w:val="00110732"/>
    <w:rsid w:val="00115141"/>
    <w:rsid w:val="001175E8"/>
    <w:rsid w:val="001207E8"/>
    <w:rsid w:val="001217E4"/>
    <w:rsid w:val="00122915"/>
    <w:rsid w:val="00130F15"/>
    <w:rsid w:val="00130FB9"/>
    <w:rsid w:val="00131B99"/>
    <w:rsid w:val="00133C9F"/>
    <w:rsid w:val="00134CCA"/>
    <w:rsid w:val="001376F6"/>
    <w:rsid w:val="0014148C"/>
    <w:rsid w:val="00143FA4"/>
    <w:rsid w:val="00144F38"/>
    <w:rsid w:val="001455A4"/>
    <w:rsid w:val="0014667B"/>
    <w:rsid w:val="001509FF"/>
    <w:rsid w:val="00150FE7"/>
    <w:rsid w:val="001573D9"/>
    <w:rsid w:val="00161181"/>
    <w:rsid w:val="00170654"/>
    <w:rsid w:val="0017157A"/>
    <w:rsid w:val="00171B20"/>
    <w:rsid w:val="00171DE6"/>
    <w:rsid w:val="001726ED"/>
    <w:rsid w:val="00174AEB"/>
    <w:rsid w:val="00177950"/>
    <w:rsid w:val="001828BC"/>
    <w:rsid w:val="00191A88"/>
    <w:rsid w:val="001944EA"/>
    <w:rsid w:val="00195779"/>
    <w:rsid w:val="001A162F"/>
    <w:rsid w:val="001A2A95"/>
    <w:rsid w:val="001A4699"/>
    <w:rsid w:val="001A4846"/>
    <w:rsid w:val="001A77AE"/>
    <w:rsid w:val="001B0C70"/>
    <w:rsid w:val="001B4CFB"/>
    <w:rsid w:val="001B5AB5"/>
    <w:rsid w:val="001B6709"/>
    <w:rsid w:val="001B6CDE"/>
    <w:rsid w:val="001C1605"/>
    <w:rsid w:val="001C7134"/>
    <w:rsid w:val="001D1D0D"/>
    <w:rsid w:val="001D7679"/>
    <w:rsid w:val="001E003C"/>
    <w:rsid w:val="001E18CD"/>
    <w:rsid w:val="001E1C75"/>
    <w:rsid w:val="001E2AC4"/>
    <w:rsid w:val="001F1733"/>
    <w:rsid w:val="001F3206"/>
    <w:rsid w:val="001F33C1"/>
    <w:rsid w:val="001F7BDE"/>
    <w:rsid w:val="00201D0B"/>
    <w:rsid w:val="00203459"/>
    <w:rsid w:val="0020732D"/>
    <w:rsid w:val="00210019"/>
    <w:rsid w:val="00217060"/>
    <w:rsid w:val="00217C9F"/>
    <w:rsid w:val="00222A4C"/>
    <w:rsid w:val="00222E03"/>
    <w:rsid w:val="00223194"/>
    <w:rsid w:val="00223547"/>
    <w:rsid w:val="002258E3"/>
    <w:rsid w:val="00226A41"/>
    <w:rsid w:val="00230A13"/>
    <w:rsid w:val="0023278A"/>
    <w:rsid w:val="0023790E"/>
    <w:rsid w:val="00241811"/>
    <w:rsid w:val="00242798"/>
    <w:rsid w:val="00244E6D"/>
    <w:rsid w:val="00262B73"/>
    <w:rsid w:val="00265784"/>
    <w:rsid w:val="00266DEE"/>
    <w:rsid w:val="002703F1"/>
    <w:rsid w:val="002721DF"/>
    <w:rsid w:val="0027299A"/>
    <w:rsid w:val="00275525"/>
    <w:rsid w:val="0027625E"/>
    <w:rsid w:val="002763A0"/>
    <w:rsid w:val="00281AAB"/>
    <w:rsid w:val="00284AE6"/>
    <w:rsid w:val="00294072"/>
    <w:rsid w:val="00294E5B"/>
    <w:rsid w:val="00295598"/>
    <w:rsid w:val="00296237"/>
    <w:rsid w:val="0029625D"/>
    <w:rsid w:val="00296CF3"/>
    <w:rsid w:val="002973D2"/>
    <w:rsid w:val="002A7DA4"/>
    <w:rsid w:val="002B1DEA"/>
    <w:rsid w:val="002B219F"/>
    <w:rsid w:val="002B3DC9"/>
    <w:rsid w:val="002B52D6"/>
    <w:rsid w:val="002C1065"/>
    <w:rsid w:val="002C45E1"/>
    <w:rsid w:val="002D44E9"/>
    <w:rsid w:val="002D52B1"/>
    <w:rsid w:val="002D5607"/>
    <w:rsid w:val="002D6444"/>
    <w:rsid w:val="002D67D4"/>
    <w:rsid w:val="002E0F54"/>
    <w:rsid w:val="002E3B65"/>
    <w:rsid w:val="002E41F3"/>
    <w:rsid w:val="002F1068"/>
    <w:rsid w:val="002F15F9"/>
    <w:rsid w:val="002F5443"/>
    <w:rsid w:val="002F6178"/>
    <w:rsid w:val="003029C6"/>
    <w:rsid w:val="00303770"/>
    <w:rsid w:val="0031389B"/>
    <w:rsid w:val="003176D3"/>
    <w:rsid w:val="00323D81"/>
    <w:rsid w:val="00332B13"/>
    <w:rsid w:val="00335BEC"/>
    <w:rsid w:val="00345AC7"/>
    <w:rsid w:val="003526C1"/>
    <w:rsid w:val="00353233"/>
    <w:rsid w:val="00354DFF"/>
    <w:rsid w:val="00362F26"/>
    <w:rsid w:val="00365986"/>
    <w:rsid w:val="00366A92"/>
    <w:rsid w:val="00367A78"/>
    <w:rsid w:val="003707B4"/>
    <w:rsid w:val="00374BF4"/>
    <w:rsid w:val="00380DC0"/>
    <w:rsid w:val="003874EA"/>
    <w:rsid w:val="00387B59"/>
    <w:rsid w:val="00391E1E"/>
    <w:rsid w:val="00395C7A"/>
    <w:rsid w:val="003A2624"/>
    <w:rsid w:val="003A3EDB"/>
    <w:rsid w:val="003A6C59"/>
    <w:rsid w:val="003B0C76"/>
    <w:rsid w:val="003B2388"/>
    <w:rsid w:val="003B2DDC"/>
    <w:rsid w:val="003B3E3A"/>
    <w:rsid w:val="003B462D"/>
    <w:rsid w:val="003B46B2"/>
    <w:rsid w:val="003C360C"/>
    <w:rsid w:val="003C3C6C"/>
    <w:rsid w:val="003E0280"/>
    <w:rsid w:val="003E03CD"/>
    <w:rsid w:val="003E4BF1"/>
    <w:rsid w:val="003E6089"/>
    <w:rsid w:val="003F5938"/>
    <w:rsid w:val="00404463"/>
    <w:rsid w:val="00404D7D"/>
    <w:rsid w:val="0040747B"/>
    <w:rsid w:val="00416E54"/>
    <w:rsid w:val="00421C4C"/>
    <w:rsid w:val="004237B5"/>
    <w:rsid w:val="00423F98"/>
    <w:rsid w:val="00424774"/>
    <w:rsid w:val="00432526"/>
    <w:rsid w:val="00432608"/>
    <w:rsid w:val="00433037"/>
    <w:rsid w:val="00434AFE"/>
    <w:rsid w:val="00434B4F"/>
    <w:rsid w:val="00441974"/>
    <w:rsid w:val="00443F75"/>
    <w:rsid w:val="00444306"/>
    <w:rsid w:val="0044434C"/>
    <w:rsid w:val="00445C94"/>
    <w:rsid w:val="0045050C"/>
    <w:rsid w:val="0045162B"/>
    <w:rsid w:val="00451F75"/>
    <w:rsid w:val="004520E3"/>
    <w:rsid w:val="00457A6D"/>
    <w:rsid w:val="004662EA"/>
    <w:rsid w:val="00475992"/>
    <w:rsid w:val="00476841"/>
    <w:rsid w:val="00477379"/>
    <w:rsid w:val="004778E6"/>
    <w:rsid w:val="00483D6E"/>
    <w:rsid w:val="004874E9"/>
    <w:rsid w:val="00493C4B"/>
    <w:rsid w:val="00496025"/>
    <w:rsid w:val="004A1E97"/>
    <w:rsid w:val="004A71D1"/>
    <w:rsid w:val="004B0BDA"/>
    <w:rsid w:val="004B0C3C"/>
    <w:rsid w:val="004B10C3"/>
    <w:rsid w:val="004B12F4"/>
    <w:rsid w:val="004B1C29"/>
    <w:rsid w:val="004B203E"/>
    <w:rsid w:val="004B6E90"/>
    <w:rsid w:val="004C1865"/>
    <w:rsid w:val="004C2708"/>
    <w:rsid w:val="004C4CDB"/>
    <w:rsid w:val="004D5B19"/>
    <w:rsid w:val="004D61D2"/>
    <w:rsid w:val="004E0A06"/>
    <w:rsid w:val="004E0FBD"/>
    <w:rsid w:val="004E3BB4"/>
    <w:rsid w:val="004E3E1B"/>
    <w:rsid w:val="004F5D85"/>
    <w:rsid w:val="004F67DD"/>
    <w:rsid w:val="004F7CEC"/>
    <w:rsid w:val="00504315"/>
    <w:rsid w:val="00505F6A"/>
    <w:rsid w:val="00511783"/>
    <w:rsid w:val="005122E7"/>
    <w:rsid w:val="00515D7D"/>
    <w:rsid w:val="00521B41"/>
    <w:rsid w:val="00521FA2"/>
    <w:rsid w:val="00523EEE"/>
    <w:rsid w:val="00524DE1"/>
    <w:rsid w:val="0052678A"/>
    <w:rsid w:val="00526885"/>
    <w:rsid w:val="00526ECF"/>
    <w:rsid w:val="0053142B"/>
    <w:rsid w:val="00531A67"/>
    <w:rsid w:val="005423C9"/>
    <w:rsid w:val="00542C9C"/>
    <w:rsid w:val="005431BC"/>
    <w:rsid w:val="00543FA9"/>
    <w:rsid w:val="005520A1"/>
    <w:rsid w:val="00552FD6"/>
    <w:rsid w:val="00553E71"/>
    <w:rsid w:val="005543A5"/>
    <w:rsid w:val="00556947"/>
    <w:rsid w:val="00560614"/>
    <w:rsid w:val="005608EC"/>
    <w:rsid w:val="00563B05"/>
    <w:rsid w:val="00566296"/>
    <w:rsid w:val="005668BF"/>
    <w:rsid w:val="00573321"/>
    <w:rsid w:val="00573880"/>
    <w:rsid w:val="005744CF"/>
    <w:rsid w:val="005752F1"/>
    <w:rsid w:val="005808A8"/>
    <w:rsid w:val="00582F49"/>
    <w:rsid w:val="00583D5E"/>
    <w:rsid w:val="005840C6"/>
    <w:rsid w:val="0059200E"/>
    <w:rsid w:val="005A1C73"/>
    <w:rsid w:val="005A6232"/>
    <w:rsid w:val="005B25ED"/>
    <w:rsid w:val="005B30D8"/>
    <w:rsid w:val="005C0769"/>
    <w:rsid w:val="005C1B50"/>
    <w:rsid w:val="005C61EC"/>
    <w:rsid w:val="005C6253"/>
    <w:rsid w:val="005C68FC"/>
    <w:rsid w:val="005C77E8"/>
    <w:rsid w:val="005D1FCD"/>
    <w:rsid w:val="005D33F1"/>
    <w:rsid w:val="005D3AF5"/>
    <w:rsid w:val="005D6B92"/>
    <w:rsid w:val="005E21DB"/>
    <w:rsid w:val="005E26EB"/>
    <w:rsid w:val="005E3B4D"/>
    <w:rsid w:val="005F12B6"/>
    <w:rsid w:val="00606A7C"/>
    <w:rsid w:val="00610657"/>
    <w:rsid w:val="00614344"/>
    <w:rsid w:val="006158EA"/>
    <w:rsid w:val="00617B00"/>
    <w:rsid w:val="00621266"/>
    <w:rsid w:val="0062199E"/>
    <w:rsid w:val="00624052"/>
    <w:rsid w:val="006247B1"/>
    <w:rsid w:val="00624D3E"/>
    <w:rsid w:val="006318D6"/>
    <w:rsid w:val="00637189"/>
    <w:rsid w:val="006379E4"/>
    <w:rsid w:val="00645386"/>
    <w:rsid w:val="00645AA6"/>
    <w:rsid w:val="00652ED6"/>
    <w:rsid w:val="006567F7"/>
    <w:rsid w:val="00660DEA"/>
    <w:rsid w:val="00662C30"/>
    <w:rsid w:val="00663B45"/>
    <w:rsid w:val="00664E9D"/>
    <w:rsid w:val="006671F2"/>
    <w:rsid w:val="00675573"/>
    <w:rsid w:val="006818ED"/>
    <w:rsid w:val="006910EB"/>
    <w:rsid w:val="00695827"/>
    <w:rsid w:val="0069625F"/>
    <w:rsid w:val="006973E5"/>
    <w:rsid w:val="006A12F6"/>
    <w:rsid w:val="006A23DD"/>
    <w:rsid w:val="006A377A"/>
    <w:rsid w:val="006A3B11"/>
    <w:rsid w:val="006A70F1"/>
    <w:rsid w:val="006B1977"/>
    <w:rsid w:val="006B47C2"/>
    <w:rsid w:val="006B5D94"/>
    <w:rsid w:val="006B78D6"/>
    <w:rsid w:val="006C10F6"/>
    <w:rsid w:val="006C6824"/>
    <w:rsid w:val="006D3BBA"/>
    <w:rsid w:val="006E11AA"/>
    <w:rsid w:val="006E290D"/>
    <w:rsid w:val="006F0821"/>
    <w:rsid w:val="006F4886"/>
    <w:rsid w:val="006F5502"/>
    <w:rsid w:val="006F5A83"/>
    <w:rsid w:val="006F5D64"/>
    <w:rsid w:val="006F6D1E"/>
    <w:rsid w:val="00700D2A"/>
    <w:rsid w:val="00705539"/>
    <w:rsid w:val="00706DAB"/>
    <w:rsid w:val="00713E89"/>
    <w:rsid w:val="00716607"/>
    <w:rsid w:val="007176D6"/>
    <w:rsid w:val="007224F4"/>
    <w:rsid w:val="00722B4E"/>
    <w:rsid w:val="00722C2D"/>
    <w:rsid w:val="00723712"/>
    <w:rsid w:val="007351D9"/>
    <w:rsid w:val="00737B87"/>
    <w:rsid w:val="00740124"/>
    <w:rsid w:val="00742245"/>
    <w:rsid w:val="00744CEC"/>
    <w:rsid w:val="0074731F"/>
    <w:rsid w:val="007539E0"/>
    <w:rsid w:val="00754A2A"/>
    <w:rsid w:val="00755348"/>
    <w:rsid w:val="00762AFC"/>
    <w:rsid w:val="007734D9"/>
    <w:rsid w:val="0078023A"/>
    <w:rsid w:val="00781477"/>
    <w:rsid w:val="00784E69"/>
    <w:rsid w:val="00785A6B"/>
    <w:rsid w:val="00786D9B"/>
    <w:rsid w:val="00790006"/>
    <w:rsid w:val="007903C4"/>
    <w:rsid w:val="0079311A"/>
    <w:rsid w:val="0079543A"/>
    <w:rsid w:val="00797774"/>
    <w:rsid w:val="00797EE1"/>
    <w:rsid w:val="007B4375"/>
    <w:rsid w:val="007C2C18"/>
    <w:rsid w:val="007C3584"/>
    <w:rsid w:val="007C5DAF"/>
    <w:rsid w:val="007D7DEC"/>
    <w:rsid w:val="007E1EBF"/>
    <w:rsid w:val="007E29A7"/>
    <w:rsid w:val="007F2856"/>
    <w:rsid w:val="007F61D3"/>
    <w:rsid w:val="00800F96"/>
    <w:rsid w:val="008032B6"/>
    <w:rsid w:val="00806777"/>
    <w:rsid w:val="00807EE1"/>
    <w:rsid w:val="008109A9"/>
    <w:rsid w:val="00810B69"/>
    <w:rsid w:val="00812061"/>
    <w:rsid w:val="00813D50"/>
    <w:rsid w:val="008145A9"/>
    <w:rsid w:val="008165ED"/>
    <w:rsid w:val="008179DF"/>
    <w:rsid w:val="00820CD3"/>
    <w:rsid w:val="0082369D"/>
    <w:rsid w:val="00823888"/>
    <w:rsid w:val="00836CD7"/>
    <w:rsid w:val="00837692"/>
    <w:rsid w:val="0084029A"/>
    <w:rsid w:val="00840BF1"/>
    <w:rsid w:val="00841392"/>
    <w:rsid w:val="0084541D"/>
    <w:rsid w:val="00846EDB"/>
    <w:rsid w:val="008475C2"/>
    <w:rsid w:val="0084778A"/>
    <w:rsid w:val="00850753"/>
    <w:rsid w:val="0085262A"/>
    <w:rsid w:val="008612C4"/>
    <w:rsid w:val="00862512"/>
    <w:rsid w:val="00862AC4"/>
    <w:rsid w:val="00866276"/>
    <w:rsid w:val="0086758F"/>
    <w:rsid w:val="00871B00"/>
    <w:rsid w:val="0087599E"/>
    <w:rsid w:val="008760A7"/>
    <w:rsid w:val="0087683C"/>
    <w:rsid w:val="008776B0"/>
    <w:rsid w:val="008806E3"/>
    <w:rsid w:val="00881CD4"/>
    <w:rsid w:val="00882FDC"/>
    <w:rsid w:val="008842AD"/>
    <w:rsid w:val="00884495"/>
    <w:rsid w:val="008851FA"/>
    <w:rsid w:val="00885F7B"/>
    <w:rsid w:val="00893DFD"/>
    <w:rsid w:val="00894D0E"/>
    <w:rsid w:val="00895E2C"/>
    <w:rsid w:val="008964B8"/>
    <w:rsid w:val="008A12DD"/>
    <w:rsid w:val="008A1793"/>
    <w:rsid w:val="008A3B67"/>
    <w:rsid w:val="008B22A2"/>
    <w:rsid w:val="008B2337"/>
    <w:rsid w:val="008B730C"/>
    <w:rsid w:val="008B7519"/>
    <w:rsid w:val="008C0733"/>
    <w:rsid w:val="008C1DE3"/>
    <w:rsid w:val="008C36B8"/>
    <w:rsid w:val="008D1F73"/>
    <w:rsid w:val="008D4D88"/>
    <w:rsid w:val="008E4A8A"/>
    <w:rsid w:val="008F139E"/>
    <w:rsid w:val="008F4583"/>
    <w:rsid w:val="008F4620"/>
    <w:rsid w:val="008F67FA"/>
    <w:rsid w:val="008F7626"/>
    <w:rsid w:val="008F7F10"/>
    <w:rsid w:val="00912CAC"/>
    <w:rsid w:val="00915260"/>
    <w:rsid w:val="00915E86"/>
    <w:rsid w:val="00920446"/>
    <w:rsid w:val="00925DD2"/>
    <w:rsid w:val="009262EC"/>
    <w:rsid w:val="00932EBB"/>
    <w:rsid w:val="009351D4"/>
    <w:rsid w:val="009413F6"/>
    <w:rsid w:val="00946425"/>
    <w:rsid w:val="00961DAE"/>
    <w:rsid w:val="0097462D"/>
    <w:rsid w:val="00977424"/>
    <w:rsid w:val="00980B4E"/>
    <w:rsid w:val="009861C7"/>
    <w:rsid w:val="00986466"/>
    <w:rsid w:val="009878BE"/>
    <w:rsid w:val="00992216"/>
    <w:rsid w:val="00992749"/>
    <w:rsid w:val="0099600E"/>
    <w:rsid w:val="009A1267"/>
    <w:rsid w:val="009A13A7"/>
    <w:rsid w:val="009A232B"/>
    <w:rsid w:val="009A7DE6"/>
    <w:rsid w:val="009B2FAF"/>
    <w:rsid w:val="009B67ED"/>
    <w:rsid w:val="009B74E5"/>
    <w:rsid w:val="009B7FCA"/>
    <w:rsid w:val="009C62FE"/>
    <w:rsid w:val="009E185A"/>
    <w:rsid w:val="009E42B1"/>
    <w:rsid w:val="009E683F"/>
    <w:rsid w:val="009F03FF"/>
    <w:rsid w:val="009F3C21"/>
    <w:rsid w:val="009F5EB9"/>
    <w:rsid w:val="009F601D"/>
    <w:rsid w:val="009F6656"/>
    <w:rsid w:val="009F6739"/>
    <w:rsid w:val="009F7052"/>
    <w:rsid w:val="009F7945"/>
    <w:rsid w:val="00A0028E"/>
    <w:rsid w:val="00A05C83"/>
    <w:rsid w:val="00A05CFC"/>
    <w:rsid w:val="00A06768"/>
    <w:rsid w:val="00A10A07"/>
    <w:rsid w:val="00A12124"/>
    <w:rsid w:val="00A145BB"/>
    <w:rsid w:val="00A1615F"/>
    <w:rsid w:val="00A210FF"/>
    <w:rsid w:val="00A218F1"/>
    <w:rsid w:val="00A228B3"/>
    <w:rsid w:val="00A329A8"/>
    <w:rsid w:val="00A354F9"/>
    <w:rsid w:val="00A40E88"/>
    <w:rsid w:val="00A45948"/>
    <w:rsid w:val="00A4665F"/>
    <w:rsid w:val="00A466FF"/>
    <w:rsid w:val="00A50D48"/>
    <w:rsid w:val="00A53228"/>
    <w:rsid w:val="00A560EB"/>
    <w:rsid w:val="00A5629A"/>
    <w:rsid w:val="00A56992"/>
    <w:rsid w:val="00A57016"/>
    <w:rsid w:val="00A61E39"/>
    <w:rsid w:val="00A64054"/>
    <w:rsid w:val="00A71486"/>
    <w:rsid w:val="00A74E61"/>
    <w:rsid w:val="00A75B70"/>
    <w:rsid w:val="00A76528"/>
    <w:rsid w:val="00A7656B"/>
    <w:rsid w:val="00A770BF"/>
    <w:rsid w:val="00A86409"/>
    <w:rsid w:val="00A94FAC"/>
    <w:rsid w:val="00A962AE"/>
    <w:rsid w:val="00AA4D78"/>
    <w:rsid w:val="00AB10C2"/>
    <w:rsid w:val="00AB290E"/>
    <w:rsid w:val="00AB2E8E"/>
    <w:rsid w:val="00AB2EB3"/>
    <w:rsid w:val="00AB3891"/>
    <w:rsid w:val="00AB3901"/>
    <w:rsid w:val="00AB6F03"/>
    <w:rsid w:val="00AD089C"/>
    <w:rsid w:val="00AD1562"/>
    <w:rsid w:val="00AD426B"/>
    <w:rsid w:val="00AD746F"/>
    <w:rsid w:val="00AD7540"/>
    <w:rsid w:val="00AD7588"/>
    <w:rsid w:val="00AE0F09"/>
    <w:rsid w:val="00AE2D49"/>
    <w:rsid w:val="00AF482A"/>
    <w:rsid w:val="00AF7D19"/>
    <w:rsid w:val="00B05891"/>
    <w:rsid w:val="00B079E0"/>
    <w:rsid w:val="00B11F12"/>
    <w:rsid w:val="00B13395"/>
    <w:rsid w:val="00B174A1"/>
    <w:rsid w:val="00B24AA6"/>
    <w:rsid w:val="00B2596A"/>
    <w:rsid w:val="00B26F08"/>
    <w:rsid w:val="00B35719"/>
    <w:rsid w:val="00B4127D"/>
    <w:rsid w:val="00B540E1"/>
    <w:rsid w:val="00B56762"/>
    <w:rsid w:val="00B61997"/>
    <w:rsid w:val="00B661D5"/>
    <w:rsid w:val="00B67E4F"/>
    <w:rsid w:val="00B738DE"/>
    <w:rsid w:val="00B740CC"/>
    <w:rsid w:val="00B77DCD"/>
    <w:rsid w:val="00B85040"/>
    <w:rsid w:val="00B85962"/>
    <w:rsid w:val="00B86901"/>
    <w:rsid w:val="00B96EEE"/>
    <w:rsid w:val="00BA3A11"/>
    <w:rsid w:val="00BB2CA9"/>
    <w:rsid w:val="00BC00A9"/>
    <w:rsid w:val="00BC2B43"/>
    <w:rsid w:val="00BC60D9"/>
    <w:rsid w:val="00BD0250"/>
    <w:rsid w:val="00BD042D"/>
    <w:rsid w:val="00BD1DCD"/>
    <w:rsid w:val="00BD43BF"/>
    <w:rsid w:val="00BE1670"/>
    <w:rsid w:val="00BE2477"/>
    <w:rsid w:val="00BF6CCC"/>
    <w:rsid w:val="00BF71E1"/>
    <w:rsid w:val="00BF75B6"/>
    <w:rsid w:val="00C11D09"/>
    <w:rsid w:val="00C23EE1"/>
    <w:rsid w:val="00C31FEF"/>
    <w:rsid w:val="00C32BE7"/>
    <w:rsid w:val="00C356AA"/>
    <w:rsid w:val="00C36953"/>
    <w:rsid w:val="00C404FC"/>
    <w:rsid w:val="00C41C0B"/>
    <w:rsid w:val="00C4220D"/>
    <w:rsid w:val="00C471B6"/>
    <w:rsid w:val="00C5118C"/>
    <w:rsid w:val="00C51727"/>
    <w:rsid w:val="00C52C1F"/>
    <w:rsid w:val="00C55715"/>
    <w:rsid w:val="00C57902"/>
    <w:rsid w:val="00C62EB5"/>
    <w:rsid w:val="00C63AB8"/>
    <w:rsid w:val="00C64F6D"/>
    <w:rsid w:val="00C650C3"/>
    <w:rsid w:val="00C66351"/>
    <w:rsid w:val="00C75990"/>
    <w:rsid w:val="00C75BD4"/>
    <w:rsid w:val="00C81F2B"/>
    <w:rsid w:val="00C8277F"/>
    <w:rsid w:val="00C82A79"/>
    <w:rsid w:val="00C838AE"/>
    <w:rsid w:val="00C84B10"/>
    <w:rsid w:val="00C8729E"/>
    <w:rsid w:val="00C874AF"/>
    <w:rsid w:val="00C879B2"/>
    <w:rsid w:val="00C950CA"/>
    <w:rsid w:val="00C978B0"/>
    <w:rsid w:val="00CA33BB"/>
    <w:rsid w:val="00CB03DE"/>
    <w:rsid w:val="00CB5DCE"/>
    <w:rsid w:val="00CB7523"/>
    <w:rsid w:val="00CC07C1"/>
    <w:rsid w:val="00CC3027"/>
    <w:rsid w:val="00CC37A3"/>
    <w:rsid w:val="00CC4471"/>
    <w:rsid w:val="00CC4CE5"/>
    <w:rsid w:val="00CC6EB1"/>
    <w:rsid w:val="00CC7B2D"/>
    <w:rsid w:val="00CD35A4"/>
    <w:rsid w:val="00CD42B6"/>
    <w:rsid w:val="00CD4A85"/>
    <w:rsid w:val="00CD4FBE"/>
    <w:rsid w:val="00CD5EF1"/>
    <w:rsid w:val="00CD6758"/>
    <w:rsid w:val="00CD767F"/>
    <w:rsid w:val="00CF09E1"/>
    <w:rsid w:val="00CF1BAC"/>
    <w:rsid w:val="00CF2720"/>
    <w:rsid w:val="00CF57E3"/>
    <w:rsid w:val="00D017C0"/>
    <w:rsid w:val="00D021F1"/>
    <w:rsid w:val="00D060CC"/>
    <w:rsid w:val="00D068F9"/>
    <w:rsid w:val="00D069FE"/>
    <w:rsid w:val="00D16459"/>
    <w:rsid w:val="00D2159D"/>
    <w:rsid w:val="00D22CAF"/>
    <w:rsid w:val="00D2332A"/>
    <w:rsid w:val="00D23BC3"/>
    <w:rsid w:val="00D250F4"/>
    <w:rsid w:val="00D30E1E"/>
    <w:rsid w:val="00D3163D"/>
    <w:rsid w:val="00D37186"/>
    <w:rsid w:val="00D43336"/>
    <w:rsid w:val="00D472C2"/>
    <w:rsid w:val="00D53379"/>
    <w:rsid w:val="00D5342F"/>
    <w:rsid w:val="00D638C2"/>
    <w:rsid w:val="00D63AC0"/>
    <w:rsid w:val="00D70ADB"/>
    <w:rsid w:val="00D770F1"/>
    <w:rsid w:val="00D80C01"/>
    <w:rsid w:val="00D8217A"/>
    <w:rsid w:val="00D85859"/>
    <w:rsid w:val="00D863B1"/>
    <w:rsid w:val="00D9030D"/>
    <w:rsid w:val="00D91B2F"/>
    <w:rsid w:val="00D979E5"/>
    <w:rsid w:val="00DA1350"/>
    <w:rsid w:val="00DA27C8"/>
    <w:rsid w:val="00DA2F7F"/>
    <w:rsid w:val="00DA332C"/>
    <w:rsid w:val="00DA4F8A"/>
    <w:rsid w:val="00DB13C9"/>
    <w:rsid w:val="00DB4AD1"/>
    <w:rsid w:val="00DB53C5"/>
    <w:rsid w:val="00DB5B21"/>
    <w:rsid w:val="00DC1C55"/>
    <w:rsid w:val="00DC2B08"/>
    <w:rsid w:val="00DC75FA"/>
    <w:rsid w:val="00DC785D"/>
    <w:rsid w:val="00DD0FDA"/>
    <w:rsid w:val="00DD30C8"/>
    <w:rsid w:val="00DE1906"/>
    <w:rsid w:val="00DE3F4C"/>
    <w:rsid w:val="00DF4D38"/>
    <w:rsid w:val="00DF72B6"/>
    <w:rsid w:val="00DF72FB"/>
    <w:rsid w:val="00E05148"/>
    <w:rsid w:val="00E06CAF"/>
    <w:rsid w:val="00E10B6B"/>
    <w:rsid w:val="00E144EE"/>
    <w:rsid w:val="00E163A7"/>
    <w:rsid w:val="00E17510"/>
    <w:rsid w:val="00E26FEB"/>
    <w:rsid w:val="00E311B5"/>
    <w:rsid w:val="00E32FE1"/>
    <w:rsid w:val="00E348F8"/>
    <w:rsid w:val="00E34CA8"/>
    <w:rsid w:val="00E42DCC"/>
    <w:rsid w:val="00E45283"/>
    <w:rsid w:val="00E45437"/>
    <w:rsid w:val="00E46B47"/>
    <w:rsid w:val="00E50979"/>
    <w:rsid w:val="00E517C8"/>
    <w:rsid w:val="00E52114"/>
    <w:rsid w:val="00E5347D"/>
    <w:rsid w:val="00E5604E"/>
    <w:rsid w:val="00E60007"/>
    <w:rsid w:val="00E622A2"/>
    <w:rsid w:val="00E639E8"/>
    <w:rsid w:val="00E64EB5"/>
    <w:rsid w:val="00E66D7B"/>
    <w:rsid w:val="00E67F4E"/>
    <w:rsid w:val="00E70204"/>
    <w:rsid w:val="00E737A5"/>
    <w:rsid w:val="00E8104A"/>
    <w:rsid w:val="00E82E96"/>
    <w:rsid w:val="00E84F98"/>
    <w:rsid w:val="00E8571E"/>
    <w:rsid w:val="00E93579"/>
    <w:rsid w:val="00E93F99"/>
    <w:rsid w:val="00E96B56"/>
    <w:rsid w:val="00EA2CA7"/>
    <w:rsid w:val="00EA51F6"/>
    <w:rsid w:val="00EA6CD3"/>
    <w:rsid w:val="00EA7D33"/>
    <w:rsid w:val="00EB0092"/>
    <w:rsid w:val="00EB1C1F"/>
    <w:rsid w:val="00EC45BB"/>
    <w:rsid w:val="00EC573B"/>
    <w:rsid w:val="00ED154E"/>
    <w:rsid w:val="00ED1A5E"/>
    <w:rsid w:val="00EE6761"/>
    <w:rsid w:val="00EE6ED3"/>
    <w:rsid w:val="00EF35D2"/>
    <w:rsid w:val="00EF73D4"/>
    <w:rsid w:val="00F00ABB"/>
    <w:rsid w:val="00F01204"/>
    <w:rsid w:val="00F02F50"/>
    <w:rsid w:val="00F06F11"/>
    <w:rsid w:val="00F10B39"/>
    <w:rsid w:val="00F13A87"/>
    <w:rsid w:val="00F22341"/>
    <w:rsid w:val="00F22712"/>
    <w:rsid w:val="00F32AF6"/>
    <w:rsid w:val="00F33BF7"/>
    <w:rsid w:val="00F42E46"/>
    <w:rsid w:val="00F51554"/>
    <w:rsid w:val="00F51A4E"/>
    <w:rsid w:val="00F60F12"/>
    <w:rsid w:val="00F667CF"/>
    <w:rsid w:val="00F7187D"/>
    <w:rsid w:val="00F72701"/>
    <w:rsid w:val="00F73562"/>
    <w:rsid w:val="00F73EBF"/>
    <w:rsid w:val="00F77881"/>
    <w:rsid w:val="00F82417"/>
    <w:rsid w:val="00F83DCC"/>
    <w:rsid w:val="00F85FF7"/>
    <w:rsid w:val="00F86941"/>
    <w:rsid w:val="00F90A00"/>
    <w:rsid w:val="00F96526"/>
    <w:rsid w:val="00F96DB1"/>
    <w:rsid w:val="00F96FC3"/>
    <w:rsid w:val="00FA0300"/>
    <w:rsid w:val="00FA1FBA"/>
    <w:rsid w:val="00FA253E"/>
    <w:rsid w:val="00FA43F4"/>
    <w:rsid w:val="00FA558B"/>
    <w:rsid w:val="00FA61F1"/>
    <w:rsid w:val="00FA75BB"/>
    <w:rsid w:val="00FA7B2F"/>
    <w:rsid w:val="00FB2568"/>
    <w:rsid w:val="00FB6166"/>
    <w:rsid w:val="00FC324D"/>
    <w:rsid w:val="00FC33F5"/>
    <w:rsid w:val="00FC44A6"/>
    <w:rsid w:val="00FC54C9"/>
    <w:rsid w:val="00FC5EB3"/>
    <w:rsid w:val="00FC60AB"/>
    <w:rsid w:val="00FC66F0"/>
    <w:rsid w:val="00FD2997"/>
    <w:rsid w:val="00FD46A2"/>
    <w:rsid w:val="00FD711E"/>
    <w:rsid w:val="00FD745B"/>
    <w:rsid w:val="00FD78A3"/>
    <w:rsid w:val="00FD7A5F"/>
    <w:rsid w:val="00FD7E8A"/>
    <w:rsid w:val="00FE0160"/>
    <w:rsid w:val="00FE0CD6"/>
    <w:rsid w:val="00FE2B06"/>
    <w:rsid w:val="00FE2B2C"/>
    <w:rsid w:val="00FE384C"/>
    <w:rsid w:val="00FE4553"/>
    <w:rsid w:val="00FE46D0"/>
    <w:rsid w:val="00FE5450"/>
    <w:rsid w:val="00FE5ADB"/>
    <w:rsid w:val="00FF4817"/>
    <w:rsid w:val="00FF55D7"/>
    <w:rsid w:val="00FF7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EE088"/>
  <w15:docId w15:val="{4B1B7D46-787A-4CF0-BEAE-73E67D2B8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60D9"/>
    <w:pPr>
      <w:spacing w:after="0" w:line="360" w:lineRule="auto"/>
      <w:jc w:val="both"/>
    </w:pPr>
  </w:style>
  <w:style w:type="paragraph" w:styleId="Heading1">
    <w:name w:val="heading 1"/>
    <w:basedOn w:val="Normal"/>
    <w:next w:val="Normal"/>
    <w:link w:val="Heading1Char"/>
    <w:uiPriority w:val="9"/>
    <w:qFormat/>
    <w:rsid w:val="0002678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21D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21DB"/>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026783"/>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783"/>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267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783"/>
    <w:rPr>
      <w:rFonts w:ascii="Segoe UI" w:hAnsi="Segoe UI" w:cs="Segoe UI"/>
      <w:sz w:val="18"/>
      <w:szCs w:val="18"/>
    </w:rPr>
  </w:style>
  <w:style w:type="character" w:styleId="CommentReference">
    <w:name w:val="annotation reference"/>
    <w:basedOn w:val="DefaultParagraphFont"/>
    <w:uiPriority w:val="99"/>
    <w:semiHidden/>
    <w:unhideWhenUsed/>
    <w:rsid w:val="00862512"/>
    <w:rPr>
      <w:sz w:val="16"/>
      <w:szCs w:val="16"/>
    </w:rPr>
  </w:style>
  <w:style w:type="paragraph" w:styleId="CommentText">
    <w:name w:val="annotation text"/>
    <w:basedOn w:val="Normal"/>
    <w:link w:val="CommentTextChar"/>
    <w:uiPriority w:val="99"/>
    <w:unhideWhenUsed/>
    <w:rsid w:val="00862512"/>
    <w:pPr>
      <w:spacing w:line="240" w:lineRule="auto"/>
    </w:pPr>
    <w:rPr>
      <w:sz w:val="20"/>
      <w:szCs w:val="20"/>
    </w:rPr>
  </w:style>
  <w:style w:type="character" w:customStyle="1" w:styleId="CommentTextChar">
    <w:name w:val="Comment Text Char"/>
    <w:basedOn w:val="DefaultParagraphFont"/>
    <w:link w:val="CommentText"/>
    <w:uiPriority w:val="99"/>
    <w:rsid w:val="00862512"/>
    <w:rPr>
      <w:sz w:val="20"/>
      <w:szCs w:val="20"/>
    </w:rPr>
  </w:style>
  <w:style w:type="paragraph" w:styleId="ListParagraph">
    <w:name w:val="List Paragraph"/>
    <w:basedOn w:val="Normal"/>
    <w:uiPriority w:val="34"/>
    <w:qFormat/>
    <w:rsid w:val="00FA7B2F"/>
    <w:pPr>
      <w:spacing w:line="240" w:lineRule="auto"/>
      <w:ind w:left="720"/>
      <w:contextualSpacing/>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96DB1"/>
    <w:rPr>
      <w:color w:val="808080"/>
    </w:rPr>
  </w:style>
  <w:style w:type="paragraph" w:styleId="CommentSubject">
    <w:name w:val="annotation subject"/>
    <w:basedOn w:val="CommentText"/>
    <w:next w:val="CommentText"/>
    <w:link w:val="CommentSubjectChar"/>
    <w:uiPriority w:val="99"/>
    <w:semiHidden/>
    <w:unhideWhenUsed/>
    <w:rsid w:val="006318D6"/>
    <w:rPr>
      <w:b/>
      <w:bCs/>
    </w:rPr>
  </w:style>
  <w:style w:type="character" w:customStyle="1" w:styleId="CommentSubjectChar">
    <w:name w:val="Comment Subject Char"/>
    <w:basedOn w:val="CommentTextChar"/>
    <w:link w:val="CommentSubject"/>
    <w:uiPriority w:val="99"/>
    <w:semiHidden/>
    <w:rsid w:val="006318D6"/>
    <w:rPr>
      <w:b/>
      <w:bCs/>
      <w:sz w:val="20"/>
      <w:szCs w:val="20"/>
    </w:rPr>
  </w:style>
  <w:style w:type="paragraph" w:customStyle="1" w:styleId="EndNoteBibliographyTitle">
    <w:name w:val="EndNote Bibliography Title"/>
    <w:basedOn w:val="Normal"/>
    <w:link w:val="EndNoteBibliographyTitleChar"/>
    <w:rsid w:val="00C5571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715"/>
    <w:rPr>
      <w:rFonts w:ascii="Calibri" w:hAnsi="Calibri" w:cs="Calibri"/>
      <w:noProof/>
    </w:rPr>
  </w:style>
  <w:style w:type="paragraph" w:customStyle="1" w:styleId="EndNoteBibliography">
    <w:name w:val="EndNote Bibliography"/>
    <w:basedOn w:val="Normal"/>
    <w:link w:val="EndNoteBibliographyChar"/>
    <w:rsid w:val="00C557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5715"/>
    <w:rPr>
      <w:rFonts w:ascii="Calibri" w:hAnsi="Calibri" w:cs="Calibri"/>
      <w:noProof/>
    </w:rPr>
  </w:style>
  <w:style w:type="character" w:styleId="Hyperlink">
    <w:name w:val="Hyperlink"/>
    <w:basedOn w:val="DefaultParagraphFont"/>
    <w:uiPriority w:val="99"/>
    <w:unhideWhenUsed/>
    <w:rsid w:val="004E3BB4"/>
    <w:rPr>
      <w:color w:val="0563C1" w:themeColor="hyperlink"/>
      <w:u w:val="single"/>
    </w:rPr>
  </w:style>
  <w:style w:type="character" w:styleId="UnresolvedMention">
    <w:name w:val="Unresolved Mention"/>
    <w:basedOn w:val="DefaultParagraphFont"/>
    <w:uiPriority w:val="99"/>
    <w:semiHidden/>
    <w:unhideWhenUsed/>
    <w:rsid w:val="004E3BB4"/>
    <w:rPr>
      <w:color w:val="605E5C"/>
      <w:shd w:val="clear" w:color="auto" w:fill="E1DFDD"/>
    </w:rPr>
  </w:style>
  <w:style w:type="paragraph" w:styleId="Header">
    <w:name w:val="header"/>
    <w:basedOn w:val="Normal"/>
    <w:link w:val="HeaderChar"/>
    <w:unhideWhenUsed/>
    <w:rsid w:val="00F7187D"/>
    <w:pPr>
      <w:tabs>
        <w:tab w:val="center" w:pos="4680"/>
        <w:tab w:val="right" w:pos="9360"/>
      </w:tabs>
      <w:spacing w:line="240" w:lineRule="auto"/>
    </w:pPr>
  </w:style>
  <w:style w:type="character" w:customStyle="1" w:styleId="HeaderChar">
    <w:name w:val="Header Char"/>
    <w:basedOn w:val="DefaultParagraphFont"/>
    <w:link w:val="Header"/>
    <w:rsid w:val="00F7187D"/>
  </w:style>
  <w:style w:type="paragraph" w:styleId="Footer">
    <w:name w:val="footer"/>
    <w:basedOn w:val="Normal"/>
    <w:link w:val="FooterChar"/>
    <w:uiPriority w:val="99"/>
    <w:unhideWhenUsed/>
    <w:rsid w:val="00F7187D"/>
    <w:pPr>
      <w:tabs>
        <w:tab w:val="center" w:pos="4680"/>
        <w:tab w:val="right" w:pos="9360"/>
      </w:tabs>
      <w:spacing w:line="240" w:lineRule="auto"/>
    </w:pPr>
  </w:style>
  <w:style w:type="character" w:customStyle="1" w:styleId="FooterChar">
    <w:name w:val="Footer Char"/>
    <w:basedOn w:val="DefaultParagraphFont"/>
    <w:link w:val="Footer"/>
    <w:uiPriority w:val="99"/>
    <w:rsid w:val="00F7187D"/>
  </w:style>
  <w:style w:type="paragraph" w:styleId="Revision">
    <w:name w:val="Revision"/>
    <w:hidden/>
    <w:uiPriority w:val="99"/>
    <w:semiHidden/>
    <w:rsid w:val="00D43336"/>
    <w:pPr>
      <w:spacing w:after="0" w:line="240" w:lineRule="auto"/>
    </w:pPr>
  </w:style>
  <w:style w:type="paragraph" w:styleId="Caption">
    <w:name w:val="caption"/>
    <w:basedOn w:val="Normal"/>
    <w:next w:val="Normal"/>
    <w:uiPriority w:val="35"/>
    <w:unhideWhenUsed/>
    <w:qFormat/>
    <w:rsid w:val="00226A41"/>
    <w:pPr>
      <w:spacing w:after="200" w:line="240" w:lineRule="auto"/>
    </w:pPr>
    <w:rPr>
      <w:i/>
      <w:iCs/>
      <w:color w:val="44546A" w:themeColor="text2"/>
      <w:sz w:val="18"/>
      <w:szCs w:val="18"/>
    </w:rPr>
  </w:style>
  <w:style w:type="paragraph" w:styleId="NormalWeb">
    <w:name w:val="Normal (Web)"/>
    <w:basedOn w:val="Normal"/>
    <w:uiPriority w:val="99"/>
    <w:unhideWhenUsed/>
    <w:rsid w:val="00521FA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F2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638C2"/>
    <w:rPr>
      <w:color w:val="954F72"/>
      <w:u w:val="single"/>
    </w:rPr>
  </w:style>
  <w:style w:type="paragraph" w:customStyle="1" w:styleId="msonormal0">
    <w:name w:val="msonormal"/>
    <w:basedOn w:val="Normal"/>
    <w:rsid w:val="00D638C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459">
      <w:bodyDiv w:val="1"/>
      <w:marLeft w:val="0"/>
      <w:marRight w:val="0"/>
      <w:marTop w:val="0"/>
      <w:marBottom w:val="0"/>
      <w:divBdr>
        <w:top w:val="none" w:sz="0" w:space="0" w:color="auto"/>
        <w:left w:val="none" w:sz="0" w:space="0" w:color="auto"/>
        <w:bottom w:val="none" w:sz="0" w:space="0" w:color="auto"/>
        <w:right w:val="none" w:sz="0" w:space="0" w:color="auto"/>
      </w:divBdr>
      <w:divsChild>
        <w:div w:id="880365410">
          <w:marLeft w:val="0"/>
          <w:marRight w:val="0"/>
          <w:marTop w:val="0"/>
          <w:marBottom w:val="0"/>
          <w:divBdr>
            <w:top w:val="none" w:sz="0" w:space="0" w:color="auto"/>
            <w:left w:val="none" w:sz="0" w:space="0" w:color="auto"/>
            <w:bottom w:val="none" w:sz="0" w:space="0" w:color="auto"/>
            <w:right w:val="none" w:sz="0" w:space="0" w:color="auto"/>
          </w:divBdr>
        </w:div>
      </w:divsChild>
    </w:div>
    <w:div w:id="12853041">
      <w:bodyDiv w:val="1"/>
      <w:marLeft w:val="0"/>
      <w:marRight w:val="0"/>
      <w:marTop w:val="0"/>
      <w:marBottom w:val="0"/>
      <w:divBdr>
        <w:top w:val="none" w:sz="0" w:space="0" w:color="auto"/>
        <w:left w:val="none" w:sz="0" w:space="0" w:color="auto"/>
        <w:bottom w:val="none" w:sz="0" w:space="0" w:color="auto"/>
        <w:right w:val="none" w:sz="0" w:space="0" w:color="auto"/>
      </w:divBdr>
    </w:div>
    <w:div w:id="20009169">
      <w:bodyDiv w:val="1"/>
      <w:marLeft w:val="0"/>
      <w:marRight w:val="0"/>
      <w:marTop w:val="0"/>
      <w:marBottom w:val="0"/>
      <w:divBdr>
        <w:top w:val="none" w:sz="0" w:space="0" w:color="auto"/>
        <w:left w:val="none" w:sz="0" w:space="0" w:color="auto"/>
        <w:bottom w:val="none" w:sz="0" w:space="0" w:color="auto"/>
        <w:right w:val="none" w:sz="0" w:space="0" w:color="auto"/>
      </w:divBdr>
    </w:div>
    <w:div w:id="23867688">
      <w:bodyDiv w:val="1"/>
      <w:marLeft w:val="0"/>
      <w:marRight w:val="0"/>
      <w:marTop w:val="0"/>
      <w:marBottom w:val="0"/>
      <w:divBdr>
        <w:top w:val="none" w:sz="0" w:space="0" w:color="auto"/>
        <w:left w:val="none" w:sz="0" w:space="0" w:color="auto"/>
        <w:bottom w:val="none" w:sz="0" w:space="0" w:color="auto"/>
        <w:right w:val="none" w:sz="0" w:space="0" w:color="auto"/>
      </w:divBdr>
    </w:div>
    <w:div w:id="55713629">
      <w:bodyDiv w:val="1"/>
      <w:marLeft w:val="0"/>
      <w:marRight w:val="0"/>
      <w:marTop w:val="0"/>
      <w:marBottom w:val="0"/>
      <w:divBdr>
        <w:top w:val="none" w:sz="0" w:space="0" w:color="auto"/>
        <w:left w:val="none" w:sz="0" w:space="0" w:color="auto"/>
        <w:bottom w:val="none" w:sz="0" w:space="0" w:color="auto"/>
        <w:right w:val="none" w:sz="0" w:space="0" w:color="auto"/>
      </w:divBdr>
    </w:div>
    <w:div w:id="57827856">
      <w:bodyDiv w:val="1"/>
      <w:marLeft w:val="0"/>
      <w:marRight w:val="0"/>
      <w:marTop w:val="0"/>
      <w:marBottom w:val="0"/>
      <w:divBdr>
        <w:top w:val="none" w:sz="0" w:space="0" w:color="auto"/>
        <w:left w:val="none" w:sz="0" w:space="0" w:color="auto"/>
        <w:bottom w:val="none" w:sz="0" w:space="0" w:color="auto"/>
        <w:right w:val="none" w:sz="0" w:space="0" w:color="auto"/>
      </w:divBdr>
    </w:div>
    <w:div w:id="61174469">
      <w:bodyDiv w:val="1"/>
      <w:marLeft w:val="0"/>
      <w:marRight w:val="0"/>
      <w:marTop w:val="0"/>
      <w:marBottom w:val="0"/>
      <w:divBdr>
        <w:top w:val="none" w:sz="0" w:space="0" w:color="auto"/>
        <w:left w:val="none" w:sz="0" w:space="0" w:color="auto"/>
        <w:bottom w:val="none" w:sz="0" w:space="0" w:color="auto"/>
        <w:right w:val="none" w:sz="0" w:space="0" w:color="auto"/>
      </w:divBdr>
      <w:divsChild>
        <w:div w:id="1932203820">
          <w:marLeft w:val="446"/>
          <w:marRight w:val="0"/>
          <w:marTop w:val="0"/>
          <w:marBottom w:val="0"/>
          <w:divBdr>
            <w:top w:val="none" w:sz="0" w:space="0" w:color="auto"/>
            <w:left w:val="none" w:sz="0" w:space="0" w:color="auto"/>
            <w:bottom w:val="none" w:sz="0" w:space="0" w:color="auto"/>
            <w:right w:val="none" w:sz="0" w:space="0" w:color="auto"/>
          </w:divBdr>
        </w:div>
      </w:divsChild>
    </w:div>
    <w:div w:id="63450246">
      <w:bodyDiv w:val="1"/>
      <w:marLeft w:val="0"/>
      <w:marRight w:val="0"/>
      <w:marTop w:val="0"/>
      <w:marBottom w:val="0"/>
      <w:divBdr>
        <w:top w:val="none" w:sz="0" w:space="0" w:color="auto"/>
        <w:left w:val="none" w:sz="0" w:space="0" w:color="auto"/>
        <w:bottom w:val="none" w:sz="0" w:space="0" w:color="auto"/>
        <w:right w:val="none" w:sz="0" w:space="0" w:color="auto"/>
      </w:divBdr>
    </w:div>
    <w:div w:id="68814438">
      <w:bodyDiv w:val="1"/>
      <w:marLeft w:val="0"/>
      <w:marRight w:val="0"/>
      <w:marTop w:val="0"/>
      <w:marBottom w:val="0"/>
      <w:divBdr>
        <w:top w:val="none" w:sz="0" w:space="0" w:color="auto"/>
        <w:left w:val="none" w:sz="0" w:space="0" w:color="auto"/>
        <w:bottom w:val="none" w:sz="0" w:space="0" w:color="auto"/>
        <w:right w:val="none" w:sz="0" w:space="0" w:color="auto"/>
      </w:divBdr>
    </w:div>
    <w:div w:id="83380205">
      <w:bodyDiv w:val="1"/>
      <w:marLeft w:val="0"/>
      <w:marRight w:val="0"/>
      <w:marTop w:val="0"/>
      <w:marBottom w:val="0"/>
      <w:divBdr>
        <w:top w:val="none" w:sz="0" w:space="0" w:color="auto"/>
        <w:left w:val="none" w:sz="0" w:space="0" w:color="auto"/>
        <w:bottom w:val="none" w:sz="0" w:space="0" w:color="auto"/>
        <w:right w:val="none" w:sz="0" w:space="0" w:color="auto"/>
      </w:divBdr>
    </w:div>
    <w:div w:id="84499655">
      <w:bodyDiv w:val="1"/>
      <w:marLeft w:val="0"/>
      <w:marRight w:val="0"/>
      <w:marTop w:val="0"/>
      <w:marBottom w:val="0"/>
      <w:divBdr>
        <w:top w:val="none" w:sz="0" w:space="0" w:color="auto"/>
        <w:left w:val="none" w:sz="0" w:space="0" w:color="auto"/>
        <w:bottom w:val="none" w:sz="0" w:space="0" w:color="auto"/>
        <w:right w:val="none" w:sz="0" w:space="0" w:color="auto"/>
      </w:divBdr>
    </w:div>
    <w:div w:id="95446747">
      <w:bodyDiv w:val="1"/>
      <w:marLeft w:val="0"/>
      <w:marRight w:val="0"/>
      <w:marTop w:val="0"/>
      <w:marBottom w:val="0"/>
      <w:divBdr>
        <w:top w:val="none" w:sz="0" w:space="0" w:color="auto"/>
        <w:left w:val="none" w:sz="0" w:space="0" w:color="auto"/>
        <w:bottom w:val="none" w:sz="0" w:space="0" w:color="auto"/>
        <w:right w:val="none" w:sz="0" w:space="0" w:color="auto"/>
      </w:divBdr>
    </w:div>
    <w:div w:id="105738688">
      <w:bodyDiv w:val="1"/>
      <w:marLeft w:val="0"/>
      <w:marRight w:val="0"/>
      <w:marTop w:val="0"/>
      <w:marBottom w:val="0"/>
      <w:divBdr>
        <w:top w:val="none" w:sz="0" w:space="0" w:color="auto"/>
        <w:left w:val="none" w:sz="0" w:space="0" w:color="auto"/>
        <w:bottom w:val="none" w:sz="0" w:space="0" w:color="auto"/>
        <w:right w:val="none" w:sz="0" w:space="0" w:color="auto"/>
      </w:divBdr>
    </w:div>
    <w:div w:id="118959559">
      <w:bodyDiv w:val="1"/>
      <w:marLeft w:val="0"/>
      <w:marRight w:val="0"/>
      <w:marTop w:val="0"/>
      <w:marBottom w:val="0"/>
      <w:divBdr>
        <w:top w:val="none" w:sz="0" w:space="0" w:color="auto"/>
        <w:left w:val="none" w:sz="0" w:space="0" w:color="auto"/>
        <w:bottom w:val="none" w:sz="0" w:space="0" w:color="auto"/>
        <w:right w:val="none" w:sz="0" w:space="0" w:color="auto"/>
      </w:divBdr>
    </w:div>
    <w:div w:id="121121792">
      <w:bodyDiv w:val="1"/>
      <w:marLeft w:val="0"/>
      <w:marRight w:val="0"/>
      <w:marTop w:val="0"/>
      <w:marBottom w:val="0"/>
      <w:divBdr>
        <w:top w:val="none" w:sz="0" w:space="0" w:color="auto"/>
        <w:left w:val="none" w:sz="0" w:space="0" w:color="auto"/>
        <w:bottom w:val="none" w:sz="0" w:space="0" w:color="auto"/>
        <w:right w:val="none" w:sz="0" w:space="0" w:color="auto"/>
      </w:divBdr>
    </w:div>
    <w:div w:id="126821396">
      <w:bodyDiv w:val="1"/>
      <w:marLeft w:val="0"/>
      <w:marRight w:val="0"/>
      <w:marTop w:val="0"/>
      <w:marBottom w:val="0"/>
      <w:divBdr>
        <w:top w:val="none" w:sz="0" w:space="0" w:color="auto"/>
        <w:left w:val="none" w:sz="0" w:space="0" w:color="auto"/>
        <w:bottom w:val="none" w:sz="0" w:space="0" w:color="auto"/>
        <w:right w:val="none" w:sz="0" w:space="0" w:color="auto"/>
      </w:divBdr>
    </w:div>
    <w:div w:id="129783605">
      <w:bodyDiv w:val="1"/>
      <w:marLeft w:val="0"/>
      <w:marRight w:val="0"/>
      <w:marTop w:val="0"/>
      <w:marBottom w:val="0"/>
      <w:divBdr>
        <w:top w:val="none" w:sz="0" w:space="0" w:color="auto"/>
        <w:left w:val="none" w:sz="0" w:space="0" w:color="auto"/>
        <w:bottom w:val="none" w:sz="0" w:space="0" w:color="auto"/>
        <w:right w:val="none" w:sz="0" w:space="0" w:color="auto"/>
      </w:divBdr>
      <w:divsChild>
        <w:div w:id="464541733">
          <w:marLeft w:val="446"/>
          <w:marRight w:val="0"/>
          <w:marTop w:val="0"/>
          <w:marBottom w:val="0"/>
          <w:divBdr>
            <w:top w:val="none" w:sz="0" w:space="0" w:color="auto"/>
            <w:left w:val="none" w:sz="0" w:space="0" w:color="auto"/>
            <w:bottom w:val="none" w:sz="0" w:space="0" w:color="auto"/>
            <w:right w:val="none" w:sz="0" w:space="0" w:color="auto"/>
          </w:divBdr>
        </w:div>
        <w:div w:id="630676360">
          <w:marLeft w:val="446"/>
          <w:marRight w:val="0"/>
          <w:marTop w:val="0"/>
          <w:marBottom w:val="0"/>
          <w:divBdr>
            <w:top w:val="none" w:sz="0" w:space="0" w:color="auto"/>
            <w:left w:val="none" w:sz="0" w:space="0" w:color="auto"/>
            <w:bottom w:val="none" w:sz="0" w:space="0" w:color="auto"/>
            <w:right w:val="none" w:sz="0" w:space="0" w:color="auto"/>
          </w:divBdr>
        </w:div>
        <w:div w:id="684088654">
          <w:marLeft w:val="446"/>
          <w:marRight w:val="0"/>
          <w:marTop w:val="0"/>
          <w:marBottom w:val="0"/>
          <w:divBdr>
            <w:top w:val="none" w:sz="0" w:space="0" w:color="auto"/>
            <w:left w:val="none" w:sz="0" w:space="0" w:color="auto"/>
            <w:bottom w:val="none" w:sz="0" w:space="0" w:color="auto"/>
            <w:right w:val="none" w:sz="0" w:space="0" w:color="auto"/>
          </w:divBdr>
        </w:div>
        <w:div w:id="910120632">
          <w:marLeft w:val="446"/>
          <w:marRight w:val="0"/>
          <w:marTop w:val="0"/>
          <w:marBottom w:val="0"/>
          <w:divBdr>
            <w:top w:val="none" w:sz="0" w:space="0" w:color="auto"/>
            <w:left w:val="none" w:sz="0" w:space="0" w:color="auto"/>
            <w:bottom w:val="none" w:sz="0" w:space="0" w:color="auto"/>
            <w:right w:val="none" w:sz="0" w:space="0" w:color="auto"/>
          </w:divBdr>
        </w:div>
        <w:div w:id="1239248520">
          <w:marLeft w:val="446"/>
          <w:marRight w:val="0"/>
          <w:marTop w:val="0"/>
          <w:marBottom w:val="0"/>
          <w:divBdr>
            <w:top w:val="none" w:sz="0" w:space="0" w:color="auto"/>
            <w:left w:val="none" w:sz="0" w:space="0" w:color="auto"/>
            <w:bottom w:val="none" w:sz="0" w:space="0" w:color="auto"/>
            <w:right w:val="none" w:sz="0" w:space="0" w:color="auto"/>
          </w:divBdr>
        </w:div>
        <w:div w:id="1325204187">
          <w:marLeft w:val="446"/>
          <w:marRight w:val="0"/>
          <w:marTop w:val="0"/>
          <w:marBottom w:val="0"/>
          <w:divBdr>
            <w:top w:val="none" w:sz="0" w:space="0" w:color="auto"/>
            <w:left w:val="none" w:sz="0" w:space="0" w:color="auto"/>
            <w:bottom w:val="none" w:sz="0" w:space="0" w:color="auto"/>
            <w:right w:val="none" w:sz="0" w:space="0" w:color="auto"/>
          </w:divBdr>
        </w:div>
        <w:div w:id="1520002470">
          <w:marLeft w:val="446"/>
          <w:marRight w:val="0"/>
          <w:marTop w:val="0"/>
          <w:marBottom w:val="0"/>
          <w:divBdr>
            <w:top w:val="none" w:sz="0" w:space="0" w:color="auto"/>
            <w:left w:val="none" w:sz="0" w:space="0" w:color="auto"/>
            <w:bottom w:val="none" w:sz="0" w:space="0" w:color="auto"/>
            <w:right w:val="none" w:sz="0" w:space="0" w:color="auto"/>
          </w:divBdr>
        </w:div>
        <w:div w:id="1721707992">
          <w:marLeft w:val="446"/>
          <w:marRight w:val="0"/>
          <w:marTop w:val="0"/>
          <w:marBottom w:val="0"/>
          <w:divBdr>
            <w:top w:val="none" w:sz="0" w:space="0" w:color="auto"/>
            <w:left w:val="none" w:sz="0" w:space="0" w:color="auto"/>
            <w:bottom w:val="none" w:sz="0" w:space="0" w:color="auto"/>
            <w:right w:val="none" w:sz="0" w:space="0" w:color="auto"/>
          </w:divBdr>
        </w:div>
        <w:div w:id="1805193298">
          <w:marLeft w:val="446"/>
          <w:marRight w:val="0"/>
          <w:marTop w:val="0"/>
          <w:marBottom w:val="0"/>
          <w:divBdr>
            <w:top w:val="none" w:sz="0" w:space="0" w:color="auto"/>
            <w:left w:val="none" w:sz="0" w:space="0" w:color="auto"/>
            <w:bottom w:val="none" w:sz="0" w:space="0" w:color="auto"/>
            <w:right w:val="none" w:sz="0" w:space="0" w:color="auto"/>
          </w:divBdr>
        </w:div>
        <w:div w:id="1833718637">
          <w:marLeft w:val="446"/>
          <w:marRight w:val="0"/>
          <w:marTop w:val="0"/>
          <w:marBottom w:val="0"/>
          <w:divBdr>
            <w:top w:val="none" w:sz="0" w:space="0" w:color="auto"/>
            <w:left w:val="none" w:sz="0" w:space="0" w:color="auto"/>
            <w:bottom w:val="none" w:sz="0" w:space="0" w:color="auto"/>
            <w:right w:val="none" w:sz="0" w:space="0" w:color="auto"/>
          </w:divBdr>
        </w:div>
        <w:div w:id="1916818811">
          <w:marLeft w:val="446"/>
          <w:marRight w:val="0"/>
          <w:marTop w:val="0"/>
          <w:marBottom w:val="0"/>
          <w:divBdr>
            <w:top w:val="none" w:sz="0" w:space="0" w:color="auto"/>
            <w:left w:val="none" w:sz="0" w:space="0" w:color="auto"/>
            <w:bottom w:val="none" w:sz="0" w:space="0" w:color="auto"/>
            <w:right w:val="none" w:sz="0" w:space="0" w:color="auto"/>
          </w:divBdr>
        </w:div>
        <w:div w:id="2015764356">
          <w:marLeft w:val="446"/>
          <w:marRight w:val="0"/>
          <w:marTop w:val="0"/>
          <w:marBottom w:val="0"/>
          <w:divBdr>
            <w:top w:val="none" w:sz="0" w:space="0" w:color="auto"/>
            <w:left w:val="none" w:sz="0" w:space="0" w:color="auto"/>
            <w:bottom w:val="none" w:sz="0" w:space="0" w:color="auto"/>
            <w:right w:val="none" w:sz="0" w:space="0" w:color="auto"/>
          </w:divBdr>
        </w:div>
      </w:divsChild>
    </w:div>
    <w:div w:id="138235588">
      <w:bodyDiv w:val="1"/>
      <w:marLeft w:val="0"/>
      <w:marRight w:val="0"/>
      <w:marTop w:val="0"/>
      <w:marBottom w:val="0"/>
      <w:divBdr>
        <w:top w:val="none" w:sz="0" w:space="0" w:color="auto"/>
        <w:left w:val="none" w:sz="0" w:space="0" w:color="auto"/>
        <w:bottom w:val="none" w:sz="0" w:space="0" w:color="auto"/>
        <w:right w:val="none" w:sz="0" w:space="0" w:color="auto"/>
      </w:divBdr>
    </w:div>
    <w:div w:id="149910321">
      <w:bodyDiv w:val="1"/>
      <w:marLeft w:val="0"/>
      <w:marRight w:val="0"/>
      <w:marTop w:val="0"/>
      <w:marBottom w:val="0"/>
      <w:divBdr>
        <w:top w:val="none" w:sz="0" w:space="0" w:color="auto"/>
        <w:left w:val="none" w:sz="0" w:space="0" w:color="auto"/>
        <w:bottom w:val="none" w:sz="0" w:space="0" w:color="auto"/>
        <w:right w:val="none" w:sz="0" w:space="0" w:color="auto"/>
      </w:divBdr>
    </w:div>
    <w:div w:id="201793227">
      <w:bodyDiv w:val="1"/>
      <w:marLeft w:val="0"/>
      <w:marRight w:val="0"/>
      <w:marTop w:val="0"/>
      <w:marBottom w:val="0"/>
      <w:divBdr>
        <w:top w:val="none" w:sz="0" w:space="0" w:color="auto"/>
        <w:left w:val="none" w:sz="0" w:space="0" w:color="auto"/>
        <w:bottom w:val="none" w:sz="0" w:space="0" w:color="auto"/>
        <w:right w:val="none" w:sz="0" w:space="0" w:color="auto"/>
      </w:divBdr>
    </w:div>
    <w:div w:id="212886443">
      <w:bodyDiv w:val="1"/>
      <w:marLeft w:val="0"/>
      <w:marRight w:val="0"/>
      <w:marTop w:val="0"/>
      <w:marBottom w:val="0"/>
      <w:divBdr>
        <w:top w:val="none" w:sz="0" w:space="0" w:color="auto"/>
        <w:left w:val="none" w:sz="0" w:space="0" w:color="auto"/>
        <w:bottom w:val="none" w:sz="0" w:space="0" w:color="auto"/>
        <w:right w:val="none" w:sz="0" w:space="0" w:color="auto"/>
      </w:divBdr>
    </w:div>
    <w:div w:id="213082107">
      <w:bodyDiv w:val="1"/>
      <w:marLeft w:val="0"/>
      <w:marRight w:val="0"/>
      <w:marTop w:val="0"/>
      <w:marBottom w:val="0"/>
      <w:divBdr>
        <w:top w:val="none" w:sz="0" w:space="0" w:color="auto"/>
        <w:left w:val="none" w:sz="0" w:space="0" w:color="auto"/>
        <w:bottom w:val="none" w:sz="0" w:space="0" w:color="auto"/>
        <w:right w:val="none" w:sz="0" w:space="0" w:color="auto"/>
      </w:divBdr>
    </w:div>
    <w:div w:id="214586818">
      <w:bodyDiv w:val="1"/>
      <w:marLeft w:val="0"/>
      <w:marRight w:val="0"/>
      <w:marTop w:val="0"/>
      <w:marBottom w:val="0"/>
      <w:divBdr>
        <w:top w:val="none" w:sz="0" w:space="0" w:color="auto"/>
        <w:left w:val="none" w:sz="0" w:space="0" w:color="auto"/>
        <w:bottom w:val="none" w:sz="0" w:space="0" w:color="auto"/>
        <w:right w:val="none" w:sz="0" w:space="0" w:color="auto"/>
      </w:divBdr>
    </w:div>
    <w:div w:id="227347016">
      <w:bodyDiv w:val="1"/>
      <w:marLeft w:val="0"/>
      <w:marRight w:val="0"/>
      <w:marTop w:val="0"/>
      <w:marBottom w:val="0"/>
      <w:divBdr>
        <w:top w:val="none" w:sz="0" w:space="0" w:color="auto"/>
        <w:left w:val="none" w:sz="0" w:space="0" w:color="auto"/>
        <w:bottom w:val="none" w:sz="0" w:space="0" w:color="auto"/>
        <w:right w:val="none" w:sz="0" w:space="0" w:color="auto"/>
      </w:divBdr>
    </w:div>
    <w:div w:id="239558831">
      <w:bodyDiv w:val="1"/>
      <w:marLeft w:val="0"/>
      <w:marRight w:val="0"/>
      <w:marTop w:val="0"/>
      <w:marBottom w:val="0"/>
      <w:divBdr>
        <w:top w:val="none" w:sz="0" w:space="0" w:color="auto"/>
        <w:left w:val="none" w:sz="0" w:space="0" w:color="auto"/>
        <w:bottom w:val="none" w:sz="0" w:space="0" w:color="auto"/>
        <w:right w:val="none" w:sz="0" w:space="0" w:color="auto"/>
      </w:divBdr>
    </w:div>
    <w:div w:id="242498329">
      <w:bodyDiv w:val="1"/>
      <w:marLeft w:val="0"/>
      <w:marRight w:val="0"/>
      <w:marTop w:val="0"/>
      <w:marBottom w:val="0"/>
      <w:divBdr>
        <w:top w:val="none" w:sz="0" w:space="0" w:color="auto"/>
        <w:left w:val="none" w:sz="0" w:space="0" w:color="auto"/>
        <w:bottom w:val="none" w:sz="0" w:space="0" w:color="auto"/>
        <w:right w:val="none" w:sz="0" w:space="0" w:color="auto"/>
      </w:divBdr>
    </w:div>
    <w:div w:id="299966172">
      <w:bodyDiv w:val="1"/>
      <w:marLeft w:val="0"/>
      <w:marRight w:val="0"/>
      <w:marTop w:val="0"/>
      <w:marBottom w:val="0"/>
      <w:divBdr>
        <w:top w:val="none" w:sz="0" w:space="0" w:color="auto"/>
        <w:left w:val="none" w:sz="0" w:space="0" w:color="auto"/>
        <w:bottom w:val="none" w:sz="0" w:space="0" w:color="auto"/>
        <w:right w:val="none" w:sz="0" w:space="0" w:color="auto"/>
      </w:divBdr>
    </w:div>
    <w:div w:id="300422395">
      <w:bodyDiv w:val="1"/>
      <w:marLeft w:val="0"/>
      <w:marRight w:val="0"/>
      <w:marTop w:val="0"/>
      <w:marBottom w:val="0"/>
      <w:divBdr>
        <w:top w:val="none" w:sz="0" w:space="0" w:color="auto"/>
        <w:left w:val="none" w:sz="0" w:space="0" w:color="auto"/>
        <w:bottom w:val="none" w:sz="0" w:space="0" w:color="auto"/>
        <w:right w:val="none" w:sz="0" w:space="0" w:color="auto"/>
      </w:divBdr>
    </w:div>
    <w:div w:id="348676081">
      <w:bodyDiv w:val="1"/>
      <w:marLeft w:val="0"/>
      <w:marRight w:val="0"/>
      <w:marTop w:val="0"/>
      <w:marBottom w:val="0"/>
      <w:divBdr>
        <w:top w:val="none" w:sz="0" w:space="0" w:color="auto"/>
        <w:left w:val="none" w:sz="0" w:space="0" w:color="auto"/>
        <w:bottom w:val="none" w:sz="0" w:space="0" w:color="auto"/>
        <w:right w:val="none" w:sz="0" w:space="0" w:color="auto"/>
      </w:divBdr>
    </w:div>
    <w:div w:id="352071318">
      <w:bodyDiv w:val="1"/>
      <w:marLeft w:val="0"/>
      <w:marRight w:val="0"/>
      <w:marTop w:val="0"/>
      <w:marBottom w:val="0"/>
      <w:divBdr>
        <w:top w:val="none" w:sz="0" w:space="0" w:color="auto"/>
        <w:left w:val="none" w:sz="0" w:space="0" w:color="auto"/>
        <w:bottom w:val="none" w:sz="0" w:space="0" w:color="auto"/>
        <w:right w:val="none" w:sz="0" w:space="0" w:color="auto"/>
      </w:divBdr>
    </w:div>
    <w:div w:id="376780634">
      <w:bodyDiv w:val="1"/>
      <w:marLeft w:val="0"/>
      <w:marRight w:val="0"/>
      <w:marTop w:val="0"/>
      <w:marBottom w:val="0"/>
      <w:divBdr>
        <w:top w:val="none" w:sz="0" w:space="0" w:color="auto"/>
        <w:left w:val="none" w:sz="0" w:space="0" w:color="auto"/>
        <w:bottom w:val="none" w:sz="0" w:space="0" w:color="auto"/>
        <w:right w:val="none" w:sz="0" w:space="0" w:color="auto"/>
      </w:divBdr>
    </w:div>
    <w:div w:id="379016342">
      <w:bodyDiv w:val="1"/>
      <w:marLeft w:val="0"/>
      <w:marRight w:val="0"/>
      <w:marTop w:val="0"/>
      <w:marBottom w:val="0"/>
      <w:divBdr>
        <w:top w:val="none" w:sz="0" w:space="0" w:color="auto"/>
        <w:left w:val="none" w:sz="0" w:space="0" w:color="auto"/>
        <w:bottom w:val="none" w:sz="0" w:space="0" w:color="auto"/>
        <w:right w:val="none" w:sz="0" w:space="0" w:color="auto"/>
      </w:divBdr>
    </w:div>
    <w:div w:id="382868403">
      <w:bodyDiv w:val="1"/>
      <w:marLeft w:val="0"/>
      <w:marRight w:val="0"/>
      <w:marTop w:val="0"/>
      <w:marBottom w:val="0"/>
      <w:divBdr>
        <w:top w:val="none" w:sz="0" w:space="0" w:color="auto"/>
        <w:left w:val="none" w:sz="0" w:space="0" w:color="auto"/>
        <w:bottom w:val="none" w:sz="0" w:space="0" w:color="auto"/>
        <w:right w:val="none" w:sz="0" w:space="0" w:color="auto"/>
      </w:divBdr>
    </w:div>
    <w:div w:id="395082783">
      <w:bodyDiv w:val="1"/>
      <w:marLeft w:val="0"/>
      <w:marRight w:val="0"/>
      <w:marTop w:val="0"/>
      <w:marBottom w:val="0"/>
      <w:divBdr>
        <w:top w:val="none" w:sz="0" w:space="0" w:color="auto"/>
        <w:left w:val="none" w:sz="0" w:space="0" w:color="auto"/>
        <w:bottom w:val="none" w:sz="0" w:space="0" w:color="auto"/>
        <w:right w:val="none" w:sz="0" w:space="0" w:color="auto"/>
      </w:divBdr>
    </w:div>
    <w:div w:id="402921785">
      <w:bodyDiv w:val="1"/>
      <w:marLeft w:val="0"/>
      <w:marRight w:val="0"/>
      <w:marTop w:val="0"/>
      <w:marBottom w:val="0"/>
      <w:divBdr>
        <w:top w:val="none" w:sz="0" w:space="0" w:color="auto"/>
        <w:left w:val="none" w:sz="0" w:space="0" w:color="auto"/>
        <w:bottom w:val="none" w:sz="0" w:space="0" w:color="auto"/>
        <w:right w:val="none" w:sz="0" w:space="0" w:color="auto"/>
      </w:divBdr>
    </w:div>
    <w:div w:id="415980592">
      <w:bodyDiv w:val="1"/>
      <w:marLeft w:val="0"/>
      <w:marRight w:val="0"/>
      <w:marTop w:val="0"/>
      <w:marBottom w:val="0"/>
      <w:divBdr>
        <w:top w:val="none" w:sz="0" w:space="0" w:color="auto"/>
        <w:left w:val="none" w:sz="0" w:space="0" w:color="auto"/>
        <w:bottom w:val="none" w:sz="0" w:space="0" w:color="auto"/>
        <w:right w:val="none" w:sz="0" w:space="0" w:color="auto"/>
      </w:divBdr>
    </w:div>
    <w:div w:id="453982187">
      <w:bodyDiv w:val="1"/>
      <w:marLeft w:val="0"/>
      <w:marRight w:val="0"/>
      <w:marTop w:val="0"/>
      <w:marBottom w:val="0"/>
      <w:divBdr>
        <w:top w:val="none" w:sz="0" w:space="0" w:color="auto"/>
        <w:left w:val="none" w:sz="0" w:space="0" w:color="auto"/>
        <w:bottom w:val="none" w:sz="0" w:space="0" w:color="auto"/>
        <w:right w:val="none" w:sz="0" w:space="0" w:color="auto"/>
      </w:divBdr>
    </w:div>
    <w:div w:id="464084139">
      <w:bodyDiv w:val="1"/>
      <w:marLeft w:val="0"/>
      <w:marRight w:val="0"/>
      <w:marTop w:val="0"/>
      <w:marBottom w:val="0"/>
      <w:divBdr>
        <w:top w:val="none" w:sz="0" w:space="0" w:color="auto"/>
        <w:left w:val="none" w:sz="0" w:space="0" w:color="auto"/>
        <w:bottom w:val="none" w:sz="0" w:space="0" w:color="auto"/>
        <w:right w:val="none" w:sz="0" w:space="0" w:color="auto"/>
      </w:divBdr>
    </w:div>
    <w:div w:id="468866528">
      <w:bodyDiv w:val="1"/>
      <w:marLeft w:val="0"/>
      <w:marRight w:val="0"/>
      <w:marTop w:val="0"/>
      <w:marBottom w:val="0"/>
      <w:divBdr>
        <w:top w:val="none" w:sz="0" w:space="0" w:color="auto"/>
        <w:left w:val="none" w:sz="0" w:space="0" w:color="auto"/>
        <w:bottom w:val="none" w:sz="0" w:space="0" w:color="auto"/>
        <w:right w:val="none" w:sz="0" w:space="0" w:color="auto"/>
      </w:divBdr>
    </w:div>
    <w:div w:id="481041098">
      <w:bodyDiv w:val="1"/>
      <w:marLeft w:val="0"/>
      <w:marRight w:val="0"/>
      <w:marTop w:val="0"/>
      <w:marBottom w:val="0"/>
      <w:divBdr>
        <w:top w:val="none" w:sz="0" w:space="0" w:color="auto"/>
        <w:left w:val="none" w:sz="0" w:space="0" w:color="auto"/>
        <w:bottom w:val="none" w:sz="0" w:space="0" w:color="auto"/>
        <w:right w:val="none" w:sz="0" w:space="0" w:color="auto"/>
      </w:divBdr>
    </w:div>
    <w:div w:id="490026299">
      <w:bodyDiv w:val="1"/>
      <w:marLeft w:val="0"/>
      <w:marRight w:val="0"/>
      <w:marTop w:val="0"/>
      <w:marBottom w:val="0"/>
      <w:divBdr>
        <w:top w:val="none" w:sz="0" w:space="0" w:color="auto"/>
        <w:left w:val="none" w:sz="0" w:space="0" w:color="auto"/>
        <w:bottom w:val="none" w:sz="0" w:space="0" w:color="auto"/>
        <w:right w:val="none" w:sz="0" w:space="0" w:color="auto"/>
      </w:divBdr>
    </w:div>
    <w:div w:id="491991663">
      <w:bodyDiv w:val="1"/>
      <w:marLeft w:val="0"/>
      <w:marRight w:val="0"/>
      <w:marTop w:val="0"/>
      <w:marBottom w:val="0"/>
      <w:divBdr>
        <w:top w:val="none" w:sz="0" w:space="0" w:color="auto"/>
        <w:left w:val="none" w:sz="0" w:space="0" w:color="auto"/>
        <w:bottom w:val="none" w:sz="0" w:space="0" w:color="auto"/>
        <w:right w:val="none" w:sz="0" w:space="0" w:color="auto"/>
      </w:divBdr>
    </w:div>
    <w:div w:id="505631231">
      <w:bodyDiv w:val="1"/>
      <w:marLeft w:val="0"/>
      <w:marRight w:val="0"/>
      <w:marTop w:val="0"/>
      <w:marBottom w:val="0"/>
      <w:divBdr>
        <w:top w:val="none" w:sz="0" w:space="0" w:color="auto"/>
        <w:left w:val="none" w:sz="0" w:space="0" w:color="auto"/>
        <w:bottom w:val="none" w:sz="0" w:space="0" w:color="auto"/>
        <w:right w:val="none" w:sz="0" w:space="0" w:color="auto"/>
      </w:divBdr>
    </w:div>
    <w:div w:id="515383421">
      <w:bodyDiv w:val="1"/>
      <w:marLeft w:val="0"/>
      <w:marRight w:val="0"/>
      <w:marTop w:val="0"/>
      <w:marBottom w:val="0"/>
      <w:divBdr>
        <w:top w:val="none" w:sz="0" w:space="0" w:color="auto"/>
        <w:left w:val="none" w:sz="0" w:space="0" w:color="auto"/>
        <w:bottom w:val="none" w:sz="0" w:space="0" w:color="auto"/>
        <w:right w:val="none" w:sz="0" w:space="0" w:color="auto"/>
      </w:divBdr>
    </w:div>
    <w:div w:id="522403018">
      <w:bodyDiv w:val="1"/>
      <w:marLeft w:val="0"/>
      <w:marRight w:val="0"/>
      <w:marTop w:val="0"/>
      <w:marBottom w:val="0"/>
      <w:divBdr>
        <w:top w:val="none" w:sz="0" w:space="0" w:color="auto"/>
        <w:left w:val="none" w:sz="0" w:space="0" w:color="auto"/>
        <w:bottom w:val="none" w:sz="0" w:space="0" w:color="auto"/>
        <w:right w:val="none" w:sz="0" w:space="0" w:color="auto"/>
      </w:divBdr>
    </w:div>
    <w:div w:id="524439230">
      <w:bodyDiv w:val="1"/>
      <w:marLeft w:val="0"/>
      <w:marRight w:val="0"/>
      <w:marTop w:val="0"/>
      <w:marBottom w:val="0"/>
      <w:divBdr>
        <w:top w:val="none" w:sz="0" w:space="0" w:color="auto"/>
        <w:left w:val="none" w:sz="0" w:space="0" w:color="auto"/>
        <w:bottom w:val="none" w:sz="0" w:space="0" w:color="auto"/>
        <w:right w:val="none" w:sz="0" w:space="0" w:color="auto"/>
      </w:divBdr>
    </w:div>
    <w:div w:id="541938788">
      <w:bodyDiv w:val="1"/>
      <w:marLeft w:val="0"/>
      <w:marRight w:val="0"/>
      <w:marTop w:val="0"/>
      <w:marBottom w:val="0"/>
      <w:divBdr>
        <w:top w:val="none" w:sz="0" w:space="0" w:color="auto"/>
        <w:left w:val="none" w:sz="0" w:space="0" w:color="auto"/>
        <w:bottom w:val="none" w:sz="0" w:space="0" w:color="auto"/>
        <w:right w:val="none" w:sz="0" w:space="0" w:color="auto"/>
      </w:divBdr>
    </w:div>
    <w:div w:id="544366644">
      <w:bodyDiv w:val="1"/>
      <w:marLeft w:val="0"/>
      <w:marRight w:val="0"/>
      <w:marTop w:val="0"/>
      <w:marBottom w:val="0"/>
      <w:divBdr>
        <w:top w:val="none" w:sz="0" w:space="0" w:color="auto"/>
        <w:left w:val="none" w:sz="0" w:space="0" w:color="auto"/>
        <w:bottom w:val="none" w:sz="0" w:space="0" w:color="auto"/>
        <w:right w:val="none" w:sz="0" w:space="0" w:color="auto"/>
      </w:divBdr>
    </w:div>
    <w:div w:id="565073751">
      <w:bodyDiv w:val="1"/>
      <w:marLeft w:val="0"/>
      <w:marRight w:val="0"/>
      <w:marTop w:val="0"/>
      <w:marBottom w:val="0"/>
      <w:divBdr>
        <w:top w:val="none" w:sz="0" w:space="0" w:color="auto"/>
        <w:left w:val="none" w:sz="0" w:space="0" w:color="auto"/>
        <w:bottom w:val="none" w:sz="0" w:space="0" w:color="auto"/>
        <w:right w:val="none" w:sz="0" w:space="0" w:color="auto"/>
      </w:divBdr>
    </w:div>
    <w:div w:id="581064515">
      <w:bodyDiv w:val="1"/>
      <w:marLeft w:val="0"/>
      <w:marRight w:val="0"/>
      <w:marTop w:val="0"/>
      <w:marBottom w:val="0"/>
      <w:divBdr>
        <w:top w:val="none" w:sz="0" w:space="0" w:color="auto"/>
        <w:left w:val="none" w:sz="0" w:space="0" w:color="auto"/>
        <w:bottom w:val="none" w:sz="0" w:space="0" w:color="auto"/>
        <w:right w:val="none" w:sz="0" w:space="0" w:color="auto"/>
      </w:divBdr>
    </w:div>
    <w:div w:id="582035076">
      <w:bodyDiv w:val="1"/>
      <w:marLeft w:val="0"/>
      <w:marRight w:val="0"/>
      <w:marTop w:val="0"/>
      <w:marBottom w:val="0"/>
      <w:divBdr>
        <w:top w:val="none" w:sz="0" w:space="0" w:color="auto"/>
        <w:left w:val="none" w:sz="0" w:space="0" w:color="auto"/>
        <w:bottom w:val="none" w:sz="0" w:space="0" w:color="auto"/>
        <w:right w:val="none" w:sz="0" w:space="0" w:color="auto"/>
      </w:divBdr>
      <w:divsChild>
        <w:div w:id="48698674">
          <w:marLeft w:val="547"/>
          <w:marRight w:val="0"/>
          <w:marTop w:val="0"/>
          <w:marBottom w:val="0"/>
          <w:divBdr>
            <w:top w:val="none" w:sz="0" w:space="0" w:color="auto"/>
            <w:left w:val="none" w:sz="0" w:space="0" w:color="auto"/>
            <w:bottom w:val="none" w:sz="0" w:space="0" w:color="auto"/>
            <w:right w:val="none" w:sz="0" w:space="0" w:color="auto"/>
          </w:divBdr>
        </w:div>
      </w:divsChild>
    </w:div>
    <w:div w:id="583027760">
      <w:bodyDiv w:val="1"/>
      <w:marLeft w:val="0"/>
      <w:marRight w:val="0"/>
      <w:marTop w:val="0"/>
      <w:marBottom w:val="0"/>
      <w:divBdr>
        <w:top w:val="none" w:sz="0" w:space="0" w:color="auto"/>
        <w:left w:val="none" w:sz="0" w:space="0" w:color="auto"/>
        <w:bottom w:val="none" w:sz="0" w:space="0" w:color="auto"/>
        <w:right w:val="none" w:sz="0" w:space="0" w:color="auto"/>
      </w:divBdr>
    </w:div>
    <w:div w:id="588079904">
      <w:bodyDiv w:val="1"/>
      <w:marLeft w:val="0"/>
      <w:marRight w:val="0"/>
      <w:marTop w:val="0"/>
      <w:marBottom w:val="0"/>
      <w:divBdr>
        <w:top w:val="none" w:sz="0" w:space="0" w:color="auto"/>
        <w:left w:val="none" w:sz="0" w:space="0" w:color="auto"/>
        <w:bottom w:val="none" w:sz="0" w:space="0" w:color="auto"/>
        <w:right w:val="none" w:sz="0" w:space="0" w:color="auto"/>
      </w:divBdr>
      <w:divsChild>
        <w:div w:id="547184786">
          <w:marLeft w:val="0"/>
          <w:marRight w:val="0"/>
          <w:marTop w:val="0"/>
          <w:marBottom w:val="0"/>
          <w:divBdr>
            <w:top w:val="none" w:sz="0" w:space="0" w:color="auto"/>
            <w:left w:val="none" w:sz="0" w:space="0" w:color="auto"/>
            <w:bottom w:val="none" w:sz="0" w:space="0" w:color="auto"/>
            <w:right w:val="none" w:sz="0" w:space="0" w:color="auto"/>
          </w:divBdr>
        </w:div>
      </w:divsChild>
    </w:div>
    <w:div w:id="590314914">
      <w:bodyDiv w:val="1"/>
      <w:marLeft w:val="0"/>
      <w:marRight w:val="0"/>
      <w:marTop w:val="0"/>
      <w:marBottom w:val="0"/>
      <w:divBdr>
        <w:top w:val="none" w:sz="0" w:space="0" w:color="auto"/>
        <w:left w:val="none" w:sz="0" w:space="0" w:color="auto"/>
        <w:bottom w:val="none" w:sz="0" w:space="0" w:color="auto"/>
        <w:right w:val="none" w:sz="0" w:space="0" w:color="auto"/>
      </w:divBdr>
      <w:divsChild>
        <w:div w:id="1548107694">
          <w:marLeft w:val="446"/>
          <w:marRight w:val="0"/>
          <w:marTop w:val="0"/>
          <w:marBottom w:val="0"/>
          <w:divBdr>
            <w:top w:val="none" w:sz="0" w:space="0" w:color="auto"/>
            <w:left w:val="none" w:sz="0" w:space="0" w:color="auto"/>
            <w:bottom w:val="none" w:sz="0" w:space="0" w:color="auto"/>
            <w:right w:val="none" w:sz="0" w:space="0" w:color="auto"/>
          </w:divBdr>
        </w:div>
      </w:divsChild>
    </w:div>
    <w:div w:id="595208094">
      <w:bodyDiv w:val="1"/>
      <w:marLeft w:val="0"/>
      <w:marRight w:val="0"/>
      <w:marTop w:val="0"/>
      <w:marBottom w:val="0"/>
      <w:divBdr>
        <w:top w:val="none" w:sz="0" w:space="0" w:color="auto"/>
        <w:left w:val="none" w:sz="0" w:space="0" w:color="auto"/>
        <w:bottom w:val="none" w:sz="0" w:space="0" w:color="auto"/>
        <w:right w:val="none" w:sz="0" w:space="0" w:color="auto"/>
      </w:divBdr>
    </w:div>
    <w:div w:id="608124209">
      <w:bodyDiv w:val="1"/>
      <w:marLeft w:val="0"/>
      <w:marRight w:val="0"/>
      <w:marTop w:val="0"/>
      <w:marBottom w:val="0"/>
      <w:divBdr>
        <w:top w:val="none" w:sz="0" w:space="0" w:color="auto"/>
        <w:left w:val="none" w:sz="0" w:space="0" w:color="auto"/>
        <w:bottom w:val="none" w:sz="0" w:space="0" w:color="auto"/>
        <w:right w:val="none" w:sz="0" w:space="0" w:color="auto"/>
      </w:divBdr>
    </w:div>
    <w:div w:id="617416784">
      <w:bodyDiv w:val="1"/>
      <w:marLeft w:val="0"/>
      <w:marRight w:val="0"/>
      <w:marTop w:val="0"/>
      <w:marBottom w:val="0"/>
      <w:divBdr>
        <w:top w:val="none" w:sz="0" w:space="0" w:color="auto"/>
        <w:left w:val="none" w:sz="0" w:space="0" w:color="auto"/>
        <w:bottom w:val="none" w:sz="0" w:space="0" w:color="auto"/>
        <w:right w:val="none" w:sz="0" w:space="0" w:color="auto"/>
      </w:divBdr>
    </w:div>
    <w:div w:id="644547605">
      <w:bodyDiv w:val="1"/>
      <w:marLeft w:val="0"/>
      <w:marRight w:val="0"/>
      <w:marTop w:val="0"/>
      <w:marBottom w:val="0"/>
      <w:divBdr>
        <w:top w:val="none" w:sz="0" w:space="0" w:color="auto"/>
        <w:left w:val="none" w:sz="0" w:space="0" w:color="auto"/>
        <w:bottom w:val="none" w:sz="0" w:space="0" w:color="auto"/>
        <w:right w:val="none" w:sz="0" w:space="0" w:color="auto"/>
      </w:divBdr>
      <w:divsChild>
        <w:div w:id="2110851254">
          <w:marLeft w:val="0"/>
          <w:marRight w:val="0"/>
          <w:marTop w:val="0"/>
          <w:marBottom w:val="0"/>
          <w:divBdr>
            <w:top w:val="none" w:sz="0" w:space="0" w:color="auto"/>
            <w:left w:val="none" w:sz="0" w:space="0" w:color="auto"/>
            <w:bottom w:val="none" w:sz="0" w:space="0" w:color="auto"/>
            <w:right w:val="none" w:sz="0" w:space="0" w:color="auto"/>
          </w:divBdr>
        </w:div>
      </w:divsChild>
    </w:div>
    <w:div w:id="648677828">
      <w:bodyDiv w:val="1"/>
      <w:marLeft w:val="0"/>
      <w:marRight w:val="0"/>
      <w:marTop w:val="0"/>
      <w:marBottom w:val="0"/>
      <w:divBdr>
        <w:top w:val="none" w:sz="0" w:space="0" w:color="auto"/>
        <w:left w:val="none" w:sz="0" w:space="0" w:color="auto"/>
        <w:bottom w:val="none" w:sz="0" w:space="0" w:color="auto"/>
        <w:right w:val="none" w:sz="0" w:space="0" w:color="auto"/>
      </w:divBdr>
    </w:div>
    <w:div w:id="685255412">
      <w:bodyDiv w:val="1"/>
      <w:marLeft w:val="0"/>
      <w:marRight w:val="0"/>
      <w:marTop w:val="0"/>
      <w:marBottom w:val="0"/>
      <w:divBdr>
        <w:top w:val="none" w:sz="0" w:space="0" w:color="auto"/>
        <w:left w:val="none" w:sz="0" w:space="0" w:color="auto"/>
        <w:bottom w:val="none" w:sz="0" w:space="0" w:color="auto"/>
        <w:right w:val="none" w:sz="0" w:space="0" w:color="auto"/>
      </w:divBdr>
    </w:div>
    <w:div w:id="701857034">
      <w:bodyDiv w:val="1"/>
      <w:marLeft w:val="0"/>
      <w:marRight w:val="0"/>
      <w:marTop w:val="0"/>
      <w:marBottom w:val="0"/>
      <w:divBdr>
        <w:top w:val="none" w:sz="0" w:space="0" w:color="auto"/>
        <w:left w:val="none" w:sz="0" w:space="0" w:color="auto"/>
        <w:bottom w:val="none" w:sz="0" w:space="0" w:color="auto"/>
        <w:right w:val="none" w:sz="0" w:space="0" w:color="auto"/>
      </w:divBdr>
    </w:div>
    <w:div w:id="706101282">
      <w:bodyDiv w:val="1"/>
      <w:marLeft w:val="0"/>
      <w:marRight w:val="0"/>
      <w:marTop w:val="0"/>
      <w:marBottom w:val="0"/>
      <w:divBdr>
        <w:top w:val="none" w:sz="0" w:space="0" w:color="auto"/>
        <w:left w:val="none" w:sz="0" w:space="0" w:color="auto"/>
        <w:bottom w:val="none" w:sz="0" w:space="0" w:color="auto"/>
        <w:right w:val="none" w:sz="0" w:space="0" w:color="auto"/>
      </w:divBdr>
    </w:div>
    <w:div w:id="708845208">
      <w:bodyDiv w:val="1"/>
      <w:marLeft w:val="0"/>
      <w:marRight w:val="0"/>
      <w:marTop w:val="0"/>
      <w:marBottom w:val="0"/>
      <w:divBdr>
        <w:top w:val="none" w:sz="0" w:space="0" w:color="auto"/>
        <w:left w:val="none" w:sz="0" w:space="0" w:color="auto"/>
        <w:bottom w:val="none" w:sz="0" w:space="0" w:color="auto"/>
        <w:right w:val="none" w:sz="0" w:space="0" w:color="auto"/>
      </w:divBdr>
    </w:div>
    <w:div w:id="727916194">
      <w:bodyDiv w:val="1"/>
      <w:marLeft w:val="0"/>
      <w:marRight w:val="0"/>
      <w:marTop w:val="0"/>
      <w:marBottom w:val="0"/>
      <w:divBdr>
        <w:top w:val="none" w:sz="0" w:space="0" w:color="auto"/>
        <w:left w:val="none" w:sz="0" w:space="0" w:color="auto"/>
        <w:bottom w:val="none" w:sz="0" w:space="0" w:color="auto"/>
        <w:right w:val="none" w:sz="0" w:space="0" w:color="auto"/>
      </w:divBdr>
    </w:div>
    <w:div w:id="731659206">
      <w:bodyDiv w:val="1"/>
      <w:marLeft w:val="0"/>
      <w:marRight w:val="0"/>
      <w:marTop w:val="0"/>
      <w:marBottom w:val="0"/>
      <w:divBdr>
        <w:top w:val="none" w:sz="0" w:space="0" w:color="auto"/>
        <w:left w:val="none" w:sz="0" w:space="0" w:color="auto"/>
        <w:bottom w:val="none" w:sz="0" w:space="0" w:color="auto"/>
        <w:right w:val="none" w:sz="0" w:space="0" w:color="auto"/>
      </w:divBdr>
    </w:div>
    <w:div w:id="740636701">
      <w:bodyDiv w:val="1"/>
      <w:marLeft w:val="0"/>
      <w:marRight w:val="0"/>
      <w:marTop w:val="0"/>
      <w:marBottom w:val="0"/>
      <w:divBdr>
        <w:top w:val="none" w:sz="0" w:space="0" w:color="auto"/>
        <w:left w:val="none" w:sz="0" w:space="0" w:color="auto"/>
        <w:bottom w:val="none" w:sz="0" w:space="0" w:color="auto"/>
        <w:right w:val="none" w:sz="0" w:space="0" w:color="auto"/>
      </w:divBdr>
    </w:div>
    <w:div w:id="759564253">
      <w:bodyDiv w:val="1"/>
      <w:marLeft w:val="0"/>
      <w:marRight w:val="0"/>
      <w:marTop w:val="0"/>
      <w:marBottom w:val="0"/>
      <w:divBdr>
        <w:top w:val="none" w:sz="0" w:space="0" w:color="auto"/>
        <w:left w:val="none" w:sz="0" w:space="0" w:color="auto"/>
        <w:bottom w:val="none" w:sz="0" w:space="0" w:color="auto"/>
        <w:right w:val="none" w:sz="0" w:space="0" w:color="auto"/>
      </w:divBdr>
    </w:div>
    <w:div w:id="761416456">
      <w:bodyDiv w:val="1"/>
      <w:marLeft w:val="0"/>
      <w:marRight w:val="0"/>
      <w:marTop w:val="0"/>
      <w:marBottom w:val="0"/>
      <w:divBdr>
        <w:top w:val="none" w:sz="0" w:space="0" w:color="auto"/>
        <w:left w:val="none" w:sz="0" w:space="0" w:color="auto"/>
        <w:bottom w:val="none" w:sz="0" w:space="0" w:color="auto"/>
        <w:right w:val="none" w:sz="0" w:space="0" w:color="auto"/>
      </w:divBdr>
    </w:div>
    <w:div w:id="777069713">
      <w:bodyDiv w:val="1"/>
      <w:marLeft w:val="0"/>
      <w:marRight w:val="0"/>
      <w:marTop w:val="0"/>
      <w:marBottom w:val="0"/>
      <w:divBdr>
        <w:top w:val="none" w:sz="0" w:space="0" w:color="auto"/>
        <w:left w:val="none" w:sz="0" w:space="0" w:color="auto"/>
        <w:bottom w:val="none" w:sz="0" w:space="0" w:color="auto"/>
        <w:right w:val="none" w:sz="0" w:space="0" w:color="auto"/>
      </w:divBdr>
    </w:div>
    <w:div w:id="815728735">
      <w:bodyDiv w:val="1"/>
      <w:marLeft w:val="0"/>
      <w:marRight w:val="0"/>
      <w:marTop w:val="0"/>
      <w:marBottom w:val="0"/>
      <w:divBdr>
        <w:top w:val="none" w:sz="0" w:space="0" w:color="auto"/>
        <w:left w:val="none" w:sz="0" w:space="0" w:color="auto"/>
        <w:bottom w:val="none" w:sz="0" w:space="0" w:color="auto"/>
        <w:right w:val="none" w:sz="0" w:space="0" w:color="auto"/>
      </w:divBdr>
      <w:divsChild>
        <w:div w:id="1589267654">
          <w:marLeft w:val="0"/>
          <w:marRight w:val="0"/>
          <w:marTop w:val="0"/>
          <w:marBottom w:val="0"/>
          <w:divBdr>
            <w:top w:val="none" w:sz="0" w:space="0" w:color="auto"/>
            <w:left w:val="none" w:sz="0" w:space="0" w:color="auto"/>
            <w:bottom w:val="none" w:sz="0" w:space="0" w:color="auto"/>
            <w:right w:val="none" w:sz="0" w:space="0" w:color="auto"/>
          </w:divBdr>
        </w:div>
      </w:divsChild>
    </w:div>
    <w:div w:id="818958938">
      <w:bodyDiv w:val="1"/>
      <w:marLeft w:val="0"/>
      <w:marRight w:val="0"/>
      <w:marTop w:val="0"/>
      <w:marBottom w:val="0"/>
      <w:divBdr>
        <w:top w:val="none" w:sz="0" w:space="0" w:color="auto"/>
        <w:left w:val="none" w:sz="0" w:space="0" w:color="auto"/>
        <w:bottom w:val="none" w:sz="0" w:space="0" w:color="auto"/>
        <w:right w:val="none" w:sz="0" w:space="0" w:color="auto"/>
      </w:divBdr>
    </w:div>
    <w:div w:id="845367060">
      <w:bodyDiv w:val="1"/>
      <w:marLeft w:val="0"/>
      <w:marRight w:val="0"/>
      <w:marTop w:val="0"/>
      <w:marBottom w:val="0"/>
      <w:divBdr>
        <w:top w:val="none" w:sz="0" w:space="0" w:color="auto"/>
        <w:left w:val="none" w:sz="0" w:space="0" w:color="auto"/>
        <w:bottom w:val="none" w:sz="0" w:space="0" w:color="auto"/>
        <w:right w:val="none" w:sz="0" w:space="0" w:color="auto"/>
      </w:divBdr>
    </w:div>
    <w:div w:id="864749973">
      <w:bodyDiv w:val="1"/>
      <w:marLeft w:val="0"/>
      <w:marRight w:val="0"/>
      <w:marTop w:val="0"/>
      <w:marBottom w:val="0"/>
      <w:divBdr>
        <w:top w:val="none" w:sz="0" w:space="0" w:color="auto"/>
        <w:left w:val="none" w:sz="0" w:space="0" w:color="auto"/>
        <w:bottom w:val="none" w:sz="0" w:space="0" w:color="auto"/>
        <w:right w:val="none" w:sz="0" w:space="0" w:color="auto"/>
      </w:divBdr>
    </w:div>
    <w:div w:id="869494886">
      <w:bodyDiv w:val="1"/>
      <w:marLeft w:val="0"/>
      <w:marRight w:val="0"/>
      <w:marTop w:val="0"/>
      <w:marBottom w:val="0"/>
      <w:divBdr>
        <w:top w:val="none" w:sz="0" w:space="0" w:color="auto"/>
        <w:left w:val="none" w:sz="0" w:space="0" w:color="auto"/>
        <w:bottom w:val="none" w:sz="0" w:space="0" w:color="auto"/>
        <w:right w:val="none" w:sz="0" w:space="0" w:color="auto"/>
      </w:divBdr>
    </w:div>
    <w:div w:id="870151024">
      <w:bodyDiv w:val="1"/>
      <w:marLeft w:val="0"/>
      <w:marRight w:val="0"/>
      <w:marTop w:val="0"/>
      <w:marBottom w:val="0"/>
      <w:divBdr>
        <w:top w:val="none" w:sz="0" w:space="0" w:color="auto"/>
        <w:left w:val="none" w:sz="0" w:space="0" w:color="auto"/>
        <w:bottom w:val="none" w:sz="0" w:space="0" w:color="auto"/>
        <w:right w:val="none" w:sz="0" w:space="0" w:color="auto"/>
      </w:divBdr>
    </w:div>
    <w:div w:id="871574058">
      <w:bodyDiv w:val="1"/>
      <w:marLeft w:val="0"/>
      <w:marRight w:val="0"/>
      <w:marTop w:val="0"/>
      <w:marBottom w:val="0"/>
      <w:divBdr>
        <w:top w:val="none" w:sz="0" w:space="0" w:color="auto"/>
        <w:left w:val="none" w:sz="0" w:space="0" w:color="auto"/>
        <w:bottom w:val="none" w:sz="0" w:space="0" w:color="auto"/>
        <w:right w:val="none" w:sz="0" w:space="0" w:color="auto"/>
      </w:divBdr>
    </w:div>
    <w:div w:id="871646307">
      <w:bodyDiv w:val="1"/>
      <w:marLeft w:val="0"/>
      <w:marRight w:val="0"/>
      <w:marTop w:val="0"/>
      <w:marBottom w:val="0"/>
      <w:divBdr>
        <w:top w:val="none" w:sz="0" w:space="0" w:color="auto"/>
        <w:left w:val="none" w:sz="0" w:space="0" w:color="auto"/>
        <w:bottom w:val="none" w:sz="0" w:space="0" w:color="auto"/>
        <w:right w:val="none" w:sz="0" w:space="0" w:color="auto"/>
      </w:divBdr>
    </w:div>
    <w:div w:id="872839479">
      <w:bodyDiv w:val="1"/>
      <w:marLeft w:val="0"/>
      <w:marRight w:val="0"/>
      <w:marTop w:val="0"/>
      <w:marBottom w:val="0"/>
      <w:divBdr>
        <w:top w:val="none" w:sz="0" w:space="0" w:color="auto"/>
        <w:left w:val="none" w:sz="0" w:space="0" w:color="auto"/>
        <w:bottom w:val="none" w:sz="0" w:space="0" w:color="auto"/>
        <w:right w:val="none" w:sz="0" w:space="0" w:color="auto"/>
      </w:divBdr>
    </w:div>
    <w:div w:id="876353593">
      <w:bodyDiv w:val="1"/>
      <w:marLeft w:val="0"/>
      <w:marRight w:val="0"/>
      <w:marTop w:val="0"/>
      <w:marBottom w:val="0"/>
      <w:divBdr>
        <w:top w:val="none" w:sz="0" w:space="0" w:color="auto"/>
        <w:left w:val="none" w:sz="0" w:space="0" w:color="auto"/>
        <w:bottom w:val="none" w:sz="0" w:space="0" w:color="auto"/>
        <w:right w:val="none" w:sz="0" w:space="0" w:color="auto"/>
      </w:divBdr>
    </w:div>
    <w:div w:id="889148191">
      <w:bodyDiv w:val="1"/>
      <w:marLeft w:val="0"/>
      <w:marRight w:val="0"/>
      <w:marTop w:val="0"/>
      <w:marBottom w:val="0"/>
      <w:divBdr>
        <w:top w:val="none" w:sz="0" w:space="0" w:color="auto"/>
        <w:left w:val="none" w:sz="0" w:space="0" w:color="auto"/>
        <w:bottom w:val="none" w:sz="0" w:space="0" w:color="auto"/>
        <w:right w:val="none" w:sz="0" w:space="0" w:color="auto"/>
      </w:divBdr>
    </w:div>
    <w:div w:id="899287586">
      <w:bodyDiv w:val="1"/>
      <w:marLeft w:val="0"/>
      <w:marRight w:val="0"/>
      <w:marTop w:val="0"/>
      <w:marBottom w:val="0"/>
      <w:divBdr>
        <w:top w:val="none" w:sz="0" w:space="0" w:color="auto"/>
        <w:left w:val="none" w:sz="0" w:space="0" w:color="auto"/>
        <w:bottom w:val="none" w:sz="0" w:space="0" w:color="auto"/>
        <w:right w:val="none" w:sz="0" w:space="0" w:color="auto"/>
      </w:divBdr>
    </w:div>
    <w:div w:id="917398499">
      <w:bodyDiv w:val="1"/>
      <w:marLeft w:val="0"/>
      <w:marRight w:val="0"/>
      <w:marTop w:val="0"/>
      <w:marBottom w:val="0"/>
      <w:divBdr>
        <w:top w:val="none" w:sz="0" w:space="0" w:color="auto"/>
        <w:left w:val="none" w:sz="0" w:space="0" w:color="auto"/>
        <w:bottom w:val="none" w:sz="0" w:space="0" w:color="auto"/>
        <w:right w:val="none" w:sz="0" w:space="0" w:color="auto"/>
      </w:divBdr>
    </w:div>
    <w:div w:id="948467258">
      <w:bodyDiv w:val="1"/>
      <w:marLeft w:val="0"/>
      <w:marRight w:val="0"/>
      <w:marTop w:val="0"/>
      <w:marBottom w:val="0"/>
      <w:divBdr>
        <w:top w:val="none" w:sz="0" w:space="0" w:color="auto"/>
        <w:left w:val="none" w:sz="0" w:space="0" w:color="auto"/>
        <w:bottom w:val="none" w:sz="0" w:space="0" w:color="auto"/>
        <w:right w:val="none" w:sz="0" w:space="0" w:color="auto"/>
      </w:divBdr>
      <w:divsChild>
        <w:div w:id="807865276">
          <w:marLeft w:val="446"/>
          <w:marRight w:val="0"/>
          <w:marTop w:val="0"/>
          <w:marBottom w:val="0"/>
          <w:divBdr>
            <w:top w:val="none" w:sz="0" w:space="0" w:color="auto"/>
            <w:left w:val="none" w:sz="0" w:space="0" w:color="auto"/>
            <w:bottom w:val="none" w:sz="0" w:space="0" w:color="auto"/>
            <w:right w:val="none" w:sz="0" w:space="0" w:color="auto"/>
          </w:divBdr>
        </w:div>
        <w:div w:id="1254510369">
          <w:marLeft w:val="446"/>
          <w:marRight w:val="0"/>
          <w:marTop w:val="0"/>
          <w:marBottom w:val="0"/>
          <w:divBdr>
            <w:top w:val="none" w:sz="0" w:space="0" w:color="auto"/>
            <w:left w:val="none" w:sz="0" w:space="0" w:color="auto"/>
            <w:bottom w:val="none" w:sz="0" w:space="0" w:color="auto"/>
            <w:right w:val="none" w:sz="0" w:space="0" w:color="auto"/>
          </w:divBdr>
        </w:div>
      </w:divsChild>
    </w:div>
    <w:div w:id="960377013">
      <w:bodyDiv w:val="1"/>
      <w:marLeft w:val="0"/>
      <w:marRight w:val="0"/>
      <w:marTop w:val="0"/>
      <w:marBottom w:val="0"/>
      <w:divBdr>
        <w:top w:val="none" w:sz="0" w:space="0" w:color="auto"/>
        <w:left w:val="none" w:sz="0" w:space="0" w:color="auto"/>
        <w:bottom w:val="none" w:sz="0" w:space="0" w:color="auto"/>
        <w:right w:val="none" w:sz="0" w:space="0" w:color="auto"/>
      </w:divBdr>
    </w:div>
    <w:div w:id="977997280">
      <w:bodyDiv w:val="1"/>
      <w:marLeft w:val="0"/>
      <w:marRight w:val="0"/>
      <w:marTop w:val="0"/>
      <w:marBottom w:val="0"/>
      <w:divBdr>
        <w:top w:val="none" w:sz="0" w:space="0" w:color="auto"/>
        <w:left w:val="none" w:sz="0" w:space="0" w:color="auto"/>
        <w:bottom w:val="none" w:sz="0" w:space="0" w:color="auto"/>
        <w:right w:val="none" w:sz="0" w:space="0" w:color="auto"/>
      </w:divBdr>
      <w:divsChild>
        <w:div w:id="857238200">
          <w:marLeft w:val="446"/>
          <w:marRight w:val="0"/>
          <w:marTop w:val="0"/>
          <w:marBottom w:val="0"/>
          <w:divBdr>
            <w:top w:val="none" w:sz="0" w:space="0" w:color="auto"/>
            <w:left w:val="none" w:sz="0" w:space="0" w:color="auto"/>
            <w:bottom w:val="none" w:sz="0" w:space="0" w:color="auto"/>
            <w:right w:val="none" w:sz="0" w:space="0" w:color="auto"/>
          </w:divBdr>
        </w:div>
        <w:div w:id="1076780724">
          <w:marLeft w:val="446"/>
          <w:marRight w:val="0"/>
          <w:marTop w:val="0"/>
          <w:marBottom w:val="0"/>
          <w:divBdr>
            <w:top w:val="none" w:sz="0" w:space="0" w:color="auto"/>
            <w:left w:val="none" w:sz="0" w:space="0" w:color="auto"/>
            <w:bottom w:val="none" w:sz="0" w:space="0" w:color="auto"/>
            <w:right w:val="none" w:sz="0" w:space="0" w:color="auto"/>
          </w:divBdr>
        </w:div>
      </w:divsChild>
    </w:div>
    <w:div w:id="979042976">
      <w:bodyDiv w:val="1"/>
      <w:marLeft w:val="0"/>
      <w:marRight w:val="0"/>
      <w:marTop w:val="0"/>
      <w:marBottom w:val="0"/>
      <w:divBdr>
        <w:top w:val="none" w:sz="0" w:space="0" w:color="auto"/>
        <w:left w:val="none" w:sz="0" w:space="0" w:color="auto"/>
        <w:bottom w:val="none" w:sz="0" w:space="0" w:color="auto"/>
        <w:right w:val="none" w:sz="0" w:space="0" w:color="auto"/>
      </w:divBdr>
      <w:divsChild>
        <w:div w:id="300500371">
          <w:marLeft w:val="446"/>
          <w:marRight w:val="0"/>
          <w:marTop w:val="0"/>
          <w:marBottom w:val="0"/>
          <w:divBdr>
            <w:top w:val="none" w:sz="0" w:space="0" w:color="auto"/>
            <w:left w:val="none" w:sz="0" w:space="0" w:color="auto"/>
            <w:bottom w:val="none" w:sz="0" w:space="0" w:color="auto"/>
            <w:right w:val="none" w:sz="0" w:space="0" w:color="auto"/>
          </w:divBdr>
        </w:div>
        <w:div w:id="1768235650">
          <w:marLeft w:val="446"/>
          <w:marRight w:val="0"/>
          <w:marTop w:val="0"/>
          <w:marBottom w:val="0"/>
          <w:divBdr>
            <w:top w:val="none" w:sz="0" w:space="0" w:color="auto"/>
            <w:left w:val="none" w:sz="0" w:space="0" w:color="auto"/>
            <w:bottom w:val="none" w:sz="0" w:space="0" w:color="auto"/>
            <w:right w:val="none" w:sz="0" w:space="0" w:color="auto"/>
          </w:divBdr>
        </w:div>
      </w:divsChild>
    </w:div>
    <w:div w:id="988093029">
      <w:bodyDiv w:val="1"/>
      <w:marLeft w:val="0"/>
      <w:marRight w:val="0"/>
      <w:marTop w:val="0"/>
      <w:marBottom w:val="0"/>
      <w:divBdr>
        <w:top w:val="none" w:sz="0" w:space="0" w:color="auto"/>
        <w:left w:val="none" w:sz="0" w:space="0" w:color="auto"/>
        <w:bottom w:val="none" w:sz="0" w:space="0" w:color="auto"/>
        <w:right w:val="none" w:sz="0" w:space="0" w:color="auto"/>
      </w:divBdr>
    </w:div>
    <w:div w:id="1007172964">
      <w:bodyDiv w:val="1"/>
      <w:marLeft w:val="0"/>
      <w:marRight w:val="0"/>
      <w:marTop w:val="0"/>
      <w:marBottom w:val="0"/>
      <w:divBdr>
        <w:top w:val="none" w:sz="0" w:space="0" w:color="auto"/>
        <w:left w:val="none" w:sz="0" w:space="0" w:color="auto"/>
        <w:bottom w:val="none" w:sz="0" w:space="0" w:color="auto"/>
        <w:right w:val="none" w:sz="0" w:space="0" w:color="auto"/>
      </w:divBdr>
      <w:divsChild>
        <w:div w:id="1546529900">
          <w:marLeft w:val="446"/>
          <w:marRight w:val="0"/>
          <w:marTop w:val="0"/>
          <w:marBottom w:val="0"/>
          <w:divBdr>
            <w:top w:val="none" w:sz="0" w:space="0" w:color="auto"/>
            <w:left w:val="none" w:sz="0" w:space="0" w:color="auto"/>
            <w:bottom w:val="none" w:sz="0" w:space="0" w:color="auto"/>
            <w:right w:val="none" w:sz="0" w:space="0" w:color="auto"/>
          </w:divBdr>
        </w:div>
      </w:divsChild>
    </w:div>
    <w:div w:id="1008678658">
      <w:bodyDiv w:val="1"/>
      <w:marLeft w:val="0"/>
      <w:marRight w:val="0"/>
      <w:marTop w:val="0"/>
      <w:marBottom w:val="0"/>
      <w:divBdr>
        <w:top w:val="none" w:sz="0" w:space="0" w:color="auto"/>
        <w:left w:val="none" w:sz="0" w:space="0" w:color="auto"/>
        <w:bottom w:val="none" w:sz="0" w:space="0" w:color="auto"/>
        <w:right w:val="none" w:sz="0" w:space="0" w:color="auto"/>
      </w:divBdr>
    </w:div>
    <w:div w:id="1019550099">
      <w:bodyDiv w:val="1"/>
      <w:marLeft w:val="0"/>
      <w:marRight w:val="0"/>
      <w:marTop w:val="0"/>
      <w:marBottom w:val="0"/>
      <w:divBdr>
        <w:top w:val="none" w:sz="0" w:space="0" w:color="auto"/>
        <w:left w:val="none" w:sz="0" w:space="0" w:color="auto"/>
        <w:bottom w:val="none" w:sz="0" w:space="0" w:color="auto"/>
        <w:right w:val="none" w:sz="0" w:space="0" w:color="auto"/>
      </w:divBdr>
    </w:div>
    <w:div w:id="1029988683">
      <w:bodyDiv w:val="1"/>
      <w:marLeft w:val="0"/>
      <w:marRight w:val="0"/>
      <w:marTop w:val="0"/>
      <w:marBottom w:val="0"/>
      <w:divBdr>
        <w:top w:val="none" w:sz="0" w:space="0" w:color="auto"/>
        <w:left w:val="none" w:sz="0" w:space="0" w:color="auto"/>
        <w:bottom w:val="none" w:sz="0" w:space="0" w:color="auto"/>
        <w:right w:val="none" w:sz="0" w:space="0" w:color="auto"/>
      </w:divBdr>
      <w:divsChild>
        <w:div w:id="231817769">
          <w:marLeft w:val="446"/>
          <w:marRight w:val="0"/>
          <w:marTop w:val="0"/>
          <w:marBottom w:val="0"/>
          <w:divBdr>
            <w:top w:val="none" w:sz="0" w:space="0" w:color="auto"/>
            <w:left w:val="none" w:sz="0" w:space="0" w:color="auto"/>
            <w:bottom w:val="none" w:sz="0" w:space="0" w:color="auto"/>
            <w:right w:val="none" w:sz="0" w:space="0" w:color="auto"/>
          </w:divBdr>
        </w:div>
        <w:div w:id="1125738422">
          <w:marLeft w:val="446"/>
          <w:marRight w:val="0"/>
          <w:marTop w:val="0"/>
          <w:marBottom w:val="0"/>
          <w:divBdr>
            <w:top w:val="none" w:sz="0" w:space="0" w:color="auto"/>
            <w:left w:val="none" w:sz="0" w:space="0" w:color="auto"/>
            <w:bottom w:val="none" w:sz="0" w:space="0" w:color="auto"/>
            <w:right w:val="none" w:sz="0" w:space="0" w:color="auto"/>
          </w:divBdr>
        </w:div>
        <w:div w:id="1746418153">
          <w:marLeft w:val="446"/>
          <w:marRight w:val="0"/>
          <w:marTop w:val="0"/>
          <w:marBottom w:val="0"/>
          <w:divBdr>
            <w:top w:val="none" w:sz="0" w:space="0" w:color="auto"/>
            <w:left w:val="none" w:sz="0" w:space="0" w:color="auto"/>
            <w:bottom w:val="none" w:sz="0" w:space="0" w:color="auto"/>
            <w:right w:val="none" w:sz="0" w:space="0" w:color="auto"/>
          </w:divBdr>
        </w:div>
      </w:divsChild>
    </w:div>
    <w:div w:id="1036857758">
      <w:bodyDiv w:val="1"/>
      <w:marLeft w:val="0"/>
      <w:marRight w:val="0"/>
      <w:marTop w:val="0"/>
      <w:marBottom w:val="0"/>
      <w:divBdr>
        <w:top w:val="none" w:sz="0" w:space="0" w:color="auto"/>
        <w:left w:val="none" w:sz="0" w:space="0" w:color="auto"/>
        <w:bottom w:val="none" w:sz="0" w:space="0" w:color="auto"/>
        <w:right w:val="none" w:sz="0" w:space="0" w:color="auto"/>
      </w:divBdr>
    </w:div>
    <w:div w:id="1059670615">
      <w:bodyDiv w:val="1"/>
      <w:marLeft w:val="0"/>
      <w:marRight w:val="0"/>
      <w:marTop w:val="0"/>
      <w:marBottom w:val="0"/>
      <w:divBdr>
        <w:top w:val="none" w:sz="0" w:space="0" w:color="auto"/>
        <w:left w:val="none" w:sz="0" w:space="0" w:color="auto"/>
        <w:bottom w:val="none" w:sz="0" w:space="0" w:color="auto"/>
        <w:right w:val="none" w:sz="0" w:space="0" w:color="auto"/>
      </w:divBdr>
      <w:divsChild>
        <w:div w:id="1343047633">
          <w:marLeft w:val="446"/>
          <w:marRight w:val="0"/>
          <w:marTop w:val="0"/>
          <w:marBottom w:val="0"/>
          <w:divBdr>
            <w:top w:val="none" w:sz="0" w:space="0" w:color="auto"/>
            <w:left w:val="none" w:sz="0" w:space="0" w:color="auto"/>
            <w:bottom w:val="none" w:sz="0" w:space="0" w:color="auto"/>
            <w:right w:val="none" w:sz="0" w:space="0" w:color="auto"/>
          </w:divBdr>
        </w:div>
      </w:divsChild>
    </w:div>
    <w:div w:id="1063135252">
      <w:bodyDiv w:val="1"/>
      <w:marLeft w:val="0"/>
      <w:marRight w:val="0"/>
      <w:marTop w:val="0"/>
      <w:marBottom w:val="0"/>
      <w:divBdr>
        <w:top w:val="none" w:sz="0" w:space="0" w:color="auto"/>
        <w:left w:val="none" w:sz="0" w:space="0" w:color="auto"/>
        <w:bottom w:val="none" w:sz="0" w:space="0" w:color="auto"/>
        <w:right w:val="none" w:sz="0" w:space="0" w:color="auto"/>
      </w:divBdr>
    </w:div>
    <w:div w:id="1068069274">
      <w:bodyDiv w:val="1"/>
      <w:marLeft w:val="0"/>
      <w:marRight w:val="0"/>
      <w:marTop w:val="0"/>
      <w:marBottom w:val="0"/>
      <w:divBdr>
        <w:top w:val="none" w:sz="0" w:space="0" w:color="auto"/>
        <w:left w:val="none" w:sz="0" w:space="0" w:color="auto"/>
        <w:bottom w:val="none" w:sz="0" w:space="0" w:color="auto"/>
        <w:right w:val="none" w:sz="0" w:space="0" w:color="auto"/>
      </w:divBdr>
    </w:div>
    <w:div w:id="1071076464">
      <w:bodyDiv w:val="1"/>
      <w:marLeft w:val="0"/>
      <w:marRight w:val="0"/>
      <w:marTop w:val="0"/>
      <w:marBottom w:val="0"/>
      <w:divBdr>
        <w:top w:val="none" w:sz="0" w:space="0" w:color="auto"/>
        <w:left w:val="none" w:sz="0" w:space="0" w:color="auto"/>
        <w:bottom w:val="none" w:sz="0" w:space="0" w:color="auto"/>
        <w:right w:val="none" w:sz="0" w:space="0" w:color="auto"/>
      </w:divBdr>
      <w:divsChild>
        <w:div w:id="908267356">
          <w:marLeft w:val="547"/>
          <w:marRight w:val="0"/>
          <w:marTop w:val="0"/>
          <w:marBottom w:val="0"/>
          <w:divBdr>
            <w:top w:val="none" w:sz="0" w:space="0" w:color="auto"/>
            <w:left w:val="none" w:sz="0" w:space="0" w:color="auto"/>
            <w:bottom w:val="none" w:sz="0" w:space="0" w:color="auto"/>
            <w:right w:val="none" w:sz="0" w:space="0" w:color="auto"/>
          </w:divBdr>
        </w:div>
        <w:div w:id="1318143661">
          <w:marLeft w:val="547"/>
          <w:marRight w:val="0"/>
          <w:marTop w:val="0"/>
          <w:marBottom w:val="0"/>
          <w:divBdr>
            <w:top w:val="none" w:sz="0" w:space="0" w:color="auto"/>
            <w:left w:val="none" w:sz="0" w:space="0" w:color="auto"/>
            <w:bottom w:val="none" w:sz="0" w:space="0" w:color="auto"/>
            <w:right w:val="none" w:sz="0" w:space="0" w:color="auto"/>
          </w:divBdr>
        </w:div>
        <w:div w:id="1500266558">
          <w:marLeft w:val="547"/>
          <w:marRight w:val="0"/>
          <w:marTop w:val="0"/>
          <w:marBottom w:val="0"/>
          <w:divBdr>
            <w:top w:val="none" w:sz="0" w:space="0" w:color="auto"/>
            <w:left w:val="none" w:sz="0" w:space="0" w:color="auto"/>
            <w:bottom w:val="none" w:sz="0" w:space="0" w:color="auto"/>
            <w:right w:val="none" w:sz="0" w:space="0" w:color="auto"/>
          </w:divBdr>
        </w:div>
        <w:div w:id="1820464583">
          <w:marLeft w:val="547"/>
          <w:marRight w:val="0"/>
          <w:marTop w:val="0"/>
          <w:marBottom w:val="0"/>
          <w:divBdr>
            <w:top w:val="none" w:sz="0" w:space="0" w:color="auto"/>
            <w:left w:val="none" w:sz="0" w:space="0" w:color="auto"/>
            <w:bottom w:val="none" w:sz="0" w:space="0" w:color="auto"/>
            <w:right w:val="none" w:sz="0" w:space="0" w:color="auto"/>
          </w:divBdr>
        </w:div>
        <w:div w:id="1995448487">
          <w:marLeft w:val="547"/>
          <w:marRight w:val="0"/>
          <w:marTop w:val="0"/>
          <w:marBottom w:val="0"/>
          <w:divBdr>
            <w:top w:val="none" w:sz="0" w:space="0" w:color="auto"/>
            <w:left w:val="none" w:sz="0" w:space="0" w:color="auto"/>
            <w:bottom w:val="none" w:sz="0" w:space="0" w:color="auto"/>
            <w:right w:val="none" w:sz="0" w:space="0" w:color="auto"/>
          </w:divBdr>
        </w:div>
      </w:divsChild>
    </w:div>
    <w:div w:id="1080642707">
      <w:bodyDiv w:val="1"/>
      <w:marLeft w:val="0"/>
      <w:marRight w:val="0"/>
      <w:marTop w:val="0"/>
      <w:marBottom w:val="0"/>
      <w:divBdr>
        <w:top w:val="none" w:sz="0" w:space="0" w:color="auto"/>
        <w:left w:val="none" w:sz="0" w:space="0" w:color="auto"/>
        <w:bottom w:val="none" w:sz="0" w:space="0" w:color="auto"/>
        <w:right w:val="none" w:sz="0" w:space="0" w:color="auto"/>
      </w:divBdr>
    </w:div>
    <w:div w:id="1104962907">
      <w:bodyDiv w:val="1"/>
      <w:marLeft w:val="0"/>
      <w:marRight w:val="0"/>
      <w:marTop w:val="0"/>
      <w:marBottom w:val="0"/>
      <w:divBdr>
        <w:top w:val="none" w:sz="0" w:space="0" w:color="auto"/>
        <w:left w:val="none" w:sz="0" w:space="0" w:color="auto"/>
        <w:bottom w:val="none" w:sz="0" w:space="0" w:color="auto"/>
        <w:right w:val="none" w:sz="0" w:space="0" w:color="auto"/>
      </w:divBdr>
    </w:div>
    <w:div w:id="1117138544">
      <w:bodyDiv w:val="1"/>
      <w:marLeft w:val="0"/>
      <w:marRight w:val="0"/>
      <w:marTop w:val="0"/>
      <w:marBottom w:val="0"/>
      <w:divBdr>
        <w:top w:val="none" w:sz="0" w:space="0" w:color="auto"/>
        <w:left w:val="none" w:sz="0" w:space="0" w:color="auto"/>
        <w:bottom w:val="none" w:sz="0" w:space="0" w:color="auto"/>
        <w:right w:val="none" w:sz="0" w:space="0" w:color="auto"/>
      </w:divBdr>
    </w:div>
    <w:div w:id="1122576632">
      <w:bodyDiv w:val="1"/>
      <w:marLeft w:val="0"/>
      <w:marRight w:val="0"/>
      <w:marTop w:val="0"/>
      <w:marBottom w:val="0"/>
      <w:divBdr>
        <w:top w:val="none" w:sz="0" w:space="0" w:color="auto"/>
        <w:left w:val="none" w:sz="0" w:space="0" w:color="auto"/>
        <w:bottom w:val="none" w:sz="0" w:space="0" w:color="auto"/>
        <w:right w:val="none" w:sz="0" w:space="0" w:color="auto"/>
      </w:divBdr>
    </w:div>
    <w:div w:id="1134559708">
      <w:bodyDiv w:val="1"/>
      <w:marLeft w:val="0"/>
      <w:marRight w:val="0"/>
      <w:marTop w:val="0"/>
      <w:marBottom w:val="0"/>
      <w:divBdr>
        <w:top w:val="none" w:sz="0" w:space="0" w:color="auto"/>
        <w:left w:val="none" w:sz="0" w:space="0" w:color="auto"/>
        <w:bottom w:val="none" w:sz="0" w:space="0" w:color="auto"/>
        <w:right w:val="none" w:sz="0" w:space="0" w:color="auto"/>
      </w:divBdr>
    </w:div>
    <w:div w:id="1150437728">
      <w:bodyDiv w:val="1"/>
      <w:marLeft w:val="0"/>
      <w:marRight w:val="0"/>
      <w:marTop w:val="0"/>
      <w:marBottom w:val="0"/>
      <w:divBdr>
        <w:top w:val="none" w:sz="0" w:space="0" w:color="auto"/>
        <w:left w:val="none" w:sz="0" w:space="0" w:color="auto"/>
        <w:bottom w:val="none" w:sz="0" w:space="0" w:color="auto"/>
        <w:right w:val="none" w:sz="0" w:space="0" w:color="auto"/>
      </w:divBdr>
      <w:divsChild>
        <w:div w:id="1834029706">
          <w:marLeft w:val="446"/>
          <w:marRight w:val="0"/>
          <w:marTop w:val="0"/>
          <w:marBottom w:val="0"/>
          <w:divBdr>
            <w:top w:val="none" w:sz="0" w:space="0" w:color="auto"/>
            <w:left w:val="none" w:sz="0" w:space="0" w:color="auto"/>
            <w:bottom w:val="none" w:sz="0" w:space="0" w:color="auto"/>
            <w:right w:val="none" w:sz="0" w:space="0" w:color="auto"/>
          </w:divBdr>
        </w:div>
        <w:div w:id="2112773488">
          <w:marLeft w:val="446"/>
          <w:marRight w:val="0"/>
          <w:marTop w:val="0"/>
          <w:marBottom w:val="0"/>
          <w:divBdr>
            <w:top w:val="none" w:sz="0" w:space="0" w:color="auto"/>
            <w:left w:val="none" w:sz="0" w:space="0" w:color="auto"/>
            <w:bottom w:val="none" w:sz="0" w:space="0" w:color="auto"/>
            <w:right w:val="none" w:sz="0" w:space="0" w:color="auto"/>
          </w:divBdr>
        </w:div>
      </w:divsChild>
    </w:div>
    <w:div w:id="1153716817">
      <w:bodyDiv w:val="1"/>
      <w:marLeft w:val="0"/>
      <w:marRight w:val="0"/>
      <w:marTop w:val="0"/>
      <w:marBottom w:val="0"/>
      <w:divBdr>
        <w:top w:val="none" w:sz="0" w:space="0" w:color="auto"/>
        <w:left w:val="none" w:sz="0" w:space="0" w:color="auto"/>
        <w:bottom w:val="none" w:sz="0" w:space="0" w:color="auto"/>
        <w:right w:val="none" w:sz="0" w:space="0" w:color="auto"/>
      </w:divBdr>
      <w:divsChild>
        <w:div w:id="892421827">
          <w:marLeft w:val="446"/>
          <w:marRight w:val="0"/>
          <w:marTop w:val="0"/>
          <w:marBottom w:val="0"/>
          <w:divBdr>
            <w:top w:val="none" w:sz="0" w:space="0" w:color="auto"/>
            <w:left w:val="none" w:sz="0" w:space="0" w:color="auto"/>
            <w:bottom w:val="none" w:sz="0" w:space="0" w:color="auto"/>
            <w:right w:val="none" w:sz="0" w:space="0" w:color="auto"/>
          </w:divBdr>
        </w:div>
        <w:div w:id="1023824380">
          <w:marLeft w:val="446"/>
          <w:marRight w:val="0"/>
          <w:marTop w:val="0"/>
          <w:marBottom w:val="0"/>
          <w:divBdr>
            <w:top w:val="none" w:sz="0" w:space="0" w:color="auto"/>
            <w:left w:val="none" w:sz="0" w:space="0" w:color="auto"/>
            <w:bottom w:val="none" w:sz="0" w:space="0" w:color="auto"/>
            <w:right w:val="none" w:sz="0" w:space="0" w:color="auto"/>
          </w:divBdr>
        </w:div>
        <w:div w:id="2141874287">
          <w:marLeft w:val="446"/>
          <w:marRight w:val="0"/>
          <w:marTop w:val="0"/>
          <w:marBottom w:val="0"/>
          <w:divBdr>
            <w:top w:val="none" w:sz="0" w:space="0" w:color="auto"/>
            <w:left w:val="none" w:sz="0" w:space="0" w:color="auto"/>
            <w:bottom w:val="none" w:sz="0" w:space="0" w:color="auto"/>
            <w:right w:val="none" w:sz="0" w:space="0" w:color="auto"/>
          </w:divBdr>
        </w:div>
      </w:divsChild>
    </w:div>
    <w:div w:id="1158350161">
      <w:bodyDiv w:val="1"/>
      <w:marLeft w:val="0"/>
      <w:marRight w:val="0"/>
      <w:marTop w:val="0"/>
      <w:marBottom w:val="0"/>
      <w:divBdr>
        <w:top w:val="none" w:sz="0" w:space="0" w:color="auto"/>
        <w:left w:val="none" w:sz="0" w:space="0" w:color="auto"/>
        <w:bottom w:val="none" w:sz="0" w:space="0" w:color="auto"/>
        <w:right w:val="none" w:sz="0" w:space="0" w:color="auto"/>
      </w:divBdr>
    </w:div>
    <w:div w:id="1163619383">
      <w:bodyDiv w:val="1"/>
      <w:marLeft w:val="0"/>
      <w:marRight w:val="0"/>
      <w:marTop w:val="0"/>
      <w:marBottom w:val="0"/>
      <w:divBdr>
        <w:top w:val="none" w:sz="0" w:space="0" w:color="auto"/>
        <w:left w:val="none" w:sz="0" w:space="0" w:color="auto"/>
        <w:bottom w:val="none" w:sz="0" w:space="0" w:color="auto"/>
        <w:right w:val="none" w:sz="0" w:space="0" w:color="auto"/>
      </w:divBdr>
    </w:div>
    <w:div w:id="1206795477">
      <w:bodyDiv w:val="1"/>
      <w:marLeft w:val="0"/>
      <w:marRight w:val="0"/>
      <w:marTop w:val="0"/>
      <w:marBottom w:val="0"/>
      <w:divBdr>
        <w:top w:val="none" w:sz="0" w:space="0" w:color="auto"/>
        <w:left w:val="none" w:sz="0" w:space="0" w:color="auto"/>
        <w:bottom w:val="none" w:sz="0" w:space="0" w:color="auto"/>
        <w:right w:val="none" w:sz="0" w:space="0" w:color="auto"/>
      </w:divBdr>
    </w:div>
    <w:div w:id="1207450373">
      <w:bodyDiv w:val="1"/>
      <w:marLeft w:val="0"/>
      <w:marRight w:val="0"/>
      <w:marTop w:val="0"/>
      <w:marBottom w:val="0"/>
      <w:divBdr>
        <w:top w:val="none" w:sz="0" w:space="0" w:color="auto"/>
        <w:left w:val="none" w:sz="0" w:space="0" w:color="auto"/>
        <w:bottom w:val="none" w:sz="0" w:space="0" w:color="auto"/>
        <w:right w:val="none" w:sz="0" w:space="0" w:color="auto"/>
      </w:divBdr>
    </w:div>
    <w:div w:id="1238325122">
      <w:bodyDiv w:val="1"/>
      <w:marLeft w:val="0"/>
      <w:marRight w:val="0"/>
      <w:marTop w:val="0"/>
      <w:marBottom w:val="0"/>
      <w:divBdr>
        <w:top w:val="none" w:sz="0" w:space="0" w:color="auto"/>
        <w:left w:val="none" w:sz="0" w:space="0" w:color="auto"/>
        <w:bottom w:val="none" w:sz="0" w:space="0" w:color="auto"/>
        <w:right w:val="none" w:sz="0" w:space="0" w:color="auto"/>
      </w:divBdr>
    </w:div>
    <w:div w:id="1238394277">
      <w:bodyDiv w:val="1"/>
      <w:marLeft w:val="0"/>
      <w:marRight w:val="0"/>
      <w:marTop w:val="0"/>
      <w:marBottom w:val="0"/>
      <w:divBdr>
        <w:top w:val="none" w:sz="0" w:space="0" w:color="auto"/>
        <w:left w:val="none" w:sz="0" w:space="0" w:color="auto"/>
        <w:bottom w:val="none" w:sz="0" w:space="0" w:color="auto"/>
        <w:right w:val="none" w:sz="0" w:space="0" w:color="auto"/>
      </w:divBdr>
    </w:div>
    <w:div w:id="1243415928">
      <w:bodyDiv w:val="1"/>
      <w:marLeft w:val="0"/>
      <w:marRight w:val="0"/>
      <w:marTop w:val="0"/>
      <w:marBottom w:val="0"/>
      <w:divBdr>
        <w:top w:val="none" w:sz="0" w:space="0" w:color="auto"/>
        <w:left w:val="none" w:sz="0" w:space="0" w:color="auto"/>
        <w:bottom w:val="none" w:sz="0" w:space="0" w:color="auto"/>
        <w:right w:val="none" w:sz="0" w:space="0" w:color="auto"/>
      </w:divBdr>
    </w:div>
    <w:div w:id="1243838452">
      <w:bodyDiv w:val="1"/>
      <w:marLeft w:val="0"/>
      <w:marRight w:val="0"/>
      <w:marTop w:val="0"/>
      <w:marBottom w:val="0"/>
      <w:divBdr>
        <w:top w:val="none" w:sz="0" w:space="0" w:color="auto"/>
        <w:left w:val="none" w:sz="0" w:space="0" w:color="auto"/>
        <w:bottom w:val="none" w:sz="0" w:space="0" w:color="auto"/>
        <w:right w:val="none" w:sz="0" w:space="0" w:color="auto"/>
      </w:divBdr>
    </w:div>
    <w:div w:id="1249459371">
      <w:bodyDiv w:val="1"/>
      <w:marLeft w:val="0"/>
      <w:marRight w:val="0"/>
      <w:marTop w:val="0"/>
      <w:marBottom w:val="0"/>
      <w:divBdr>
        <w:top w:val="none" w:sz="0" w:space="0" w:color="auto"/>
        <w:left w:val="none" w:sz="0" w:space="0" w:color="auto"/>
        <w:bottom w:val="none" w:sz="0" w:space="0" w:color="auto"/>
        <w:right w:val="none" w:sz="0" w:space="0" w:color="auto"/>
      </w:divBdr>
    </w:div>
    <w:div w:id="1256521923">
      <w:bodyDiv w:val="1"/>
      <w:marLeft w:val="0"/>
      <w:marRight w:val="0"/>
      <w:marTop w:val="0"/>
      <w:marBottom w:val="0"/>
      <w:divBdr>
        <w:top w:val="none" w:sz="0" w:space="0" w:color="auto"/>
        <w:left w:val="none" w:sz="0" w:space="0" w:color="auto"/>
        <w:bottom w:val="none" w:sz="0" w:space="0" w:color="auto"/>
        <w:right w:val="none" w:sz="0" w:space="0" w:color="auto"/>
      </w:divBdr>
    </w:div>
    <w:div w:id="1256940628">
      <w:bodyDiv w:val="1"/>
      <w:marLeft w:val="0"/>
      <w:marRight w:val="0"/>
      <w:marTop w:val="0"/>
      <w:marBottom w:val="0"/>
      <w:divBdr>
        <w:top w:val="none" w:sz="0" w:space="0" w:color="auto"/>
        <w:left w:val="none" w:sz="0" w:space="0" w:color="auto"/>
        <w:bottom w:val="none" w:sz="0" w:space="0" w:color="auto"/>
        <w:right w:val="none" w:sz="0" w:space="0" w:color="auto"/>
      </w:divBdr>
    </w:div>
    <w:div w:id="1266768378">
      <w:bodyDiv w:val="1"/>
      <w:marLeft w:val="0"/>
      <w:marRight w:val="0"/>
      <w:marTop w:val="0"/>
      <w:marBottom w:val="0"/>
      <w:divBdr>
        <w:top w:val="none" w:sz="0" w:space="0" w:color="auto"/>
        <w:left w:val="none" w:sz="0" w:space="0" w:color="auto"/>
        <w:bottom w:val="none" w:sz="0" w:space="0" w:color="auto"/>
        <w:right w:val="none" w:sz="0" w:space="0" w:color="auto"/>
      </w:divBdr>
    </w:div>
    <w:div w:id="1272976160">
      <w:bodyDiv w:val="1"/>
      <w:marLeft w:val="0"/>
      <w:marRight w:val="0"/>
      <w:marTop w:val="0"/>
      <w:marBottom w:val="0"/>
      <w:divBdr>
        <w:top w:val="none" w:sz="0" w:space="0" w:color="auto"/>
        <w:left w:val="none" w:sz="0" w:space="0" w:color="auto"/>
        <w:bottom w:val="none" w:sz="0" w:space="0" w:color="auto"/>
        <w:right w:val="none" w:sz="0" w:space="0" w:color="auto"/>
      </w:divBdr>
    </w:div>
    <w:div w:id="1314064448">
      <w:bodyDiv w:val="1"/>
      <w:marLeft w:val="0"/>
      <w:marRight w:val="0"/>
      <w:marTop w:val="0"/>
      <w:marBottom w:val="0"/>
      <w:divBdr>
        <w:top w:val="none" w:sz="0" w:space="0" w:color="auto"/>
        <w:left w:val="none" w:sz="0" w:space="0" w:color="auto"/>
        <w:bottom w:val="none" w:sz="0" w:space="0" w:color="auto"/>
        <w:right w:val="none" w:sz="0" w:space="0" w:color="auto"/>
      </w:divBdr>
    </w:div>
    <w:div w:id="1321620769">
      <w:bodyDiv w:val="1"/>
      <w:marLeft w:val="0"/>
      <w:marRight w:val="0"/>
      <w:marTop w:val="0"/>
      <w:marBottom w:val="0"/>
      <w:divBdr>
        <w:top w:val="none" w:sz="0" w:space="0" w:color="auto"/>
        <w:left w:val="none" w:sz="0" w:space="0" w:color="auto"/>
        <w:bottom w:val="none" w:sz="0" w:space="0" w:color="auto"/>
        <w:right w:val="none" w:sz="0" w:space="0" w:color="auto"/>
      </w:divBdr>
    </w:div>
    <w:div w:id="1337655770">
      <w:bodyDiv w:val="1"/>
      <w:marLeft w:val="0"/>
      <w:marRight w:val="0"/>
      <w:marTop w:val="0"/>
      <w:marBottom w:val="0"/>
      <w:divBdr>
        <w:top w:val="none" w:sz="0" w:space="0" w:color="auto"/>
        <w:left w:val="none" w:sz="0" w:space="0" w:color="auto"/>
        <w:bottom w:val="none" w:sz="0" w:space="0" w:color="auto"/>
        <w:right w:val="none" w:sz="0" w:space="0" w:color="auto"/>
      </w:divBdr>
    </w:div>
    <w:div w:id="1350177621">
      <w:bodyDiv w:val="1"/>
      <w:marLeft w:val="0"/>
      <w:marRight w:val="0"/>
      <w:marTop w:val="0"/>
      <w:marBottom w:val="0"/>
      <w:divBdr>
        <w:top w:val="none" w:sz="0" w:space="0" w:color="auto"/>
        <w:left w:val="none" w:sz="0" w:space="0" w:color="auto"/>
        <w:bottom w:val="none" w:sz="0" w:space="0" w:color="auto"/>
        <w:right w:val="none" w:sz="0" w:space="0" w:color="auto"/>
      </w:divBdr>
    </w:div>
    <w:div w:id="1407411580">
      <w:bodyDiv w:val="1"/>
      <w:marLeft w:val="0"/>
      <w:marRight w:val="0"/>
      <w:marTop w:val="0"/>
      <w:marBottom w:val="0"/>
      <w:divBdr>
        <w:top w:val="none" w:sz="0" w:space="0" w:color="auto"/>
        <w:left w:val="none" w:sz="0" w:space="0" w:color="auto"/>
        <w:bottom w:val="none" w:sz="0" w:space="0" w:color="auto"/>
        <w:right w:val="none" w:sz="0" w:space="0" w:color="auto"/>
      </w:divBdr>
    </w:div>
    <w:div w:id="1407992384">
      <w:bodyDiv w:val="1"/>
      <w:marLeft w:val="0"/>
      <w:marRight w:val="0"/>
      <w:marTop w:val="0"/>
      <w:marBottom w:val="0"/>
      <w:divBdr>
        <w:top w:val="none" w:sz="0" w:space="0" w:color="auto"/>
        <w:left w:val="none" w:sz="0" w:space="0" w:color="auto"/>
        <w:bottom w:val="none" w:sz="0" w:space="0" w:color="auto"/>
        <w:right w:val="none" w:sz="0" w:space="0" w:color="auto"/>
      </w:divBdr>
      <w:divsChild>
        <w:div w:id="219832510">
          <w:marLeft w:val="1166"/>
          <w:marRight w:val="0"/>
          <w:marTop w:val="0"/>
          <w:marBottom w:val="0"/>
          <w:divBdr>
            <w:top w:val="none" w:sz="0" w:space="0" w:color="auto"/>
            <w:left w:val="none" w:sz="0" w:space="0" w:color="auto"/>
            <w:bottom w:val="none" w:sz="0" w:space="0" w:color="auto"/>
            <w:right w:val="none" w:sz="0" w:space="0" w:color="auto"/>
          </w:divBdr>
        </w:div>
        <w:div w:id="383993400">
          <w:marLeft w:val="446"/>
          <w:marRight w:val="0"/>
          <w:marTop w:val="0"/>
          <w:marBottom w:val="0"/>
          <w:divBdr>
            <w:top w:val="none" w:sz="0" w:space="0" w:color="auto"/>
            <w:left w:val="none" w:sz="0" w:space="0" w:color="auto"/>
            <w:bottom w:val="none" w:sz="0" w:space="0" w:color="auto"/>
            <w:right w:val="none" w:sz="0" w:space="0" w:color="auto"/>
          </w:divBdr>
        </w:div>
        <w:div w:id="511266937">
          <w:marLeft w:val="446"/>
          <w:marRight w:val="0"/>
          <w:marTop w:val="0"/>
          <w:marBottom w:val="0"/>
          <w:divBdr>
            <w:top w:val="none" w:sz="0" w:space="0" w:color="auto"/>
            <w:left w:val="none" w:sz="0" w:space="0" w:color="auto"/>
            <w:bottom w:val="none" w:sz="0" w:space="0" w:color="auto"/>
            <w:right w:val="none" w:sz="0" w:space="0" w:color="auto"/>
          </w:divBdr>
        </w:div>
        <w:div w:id="989602778">
          <w:marLeft w:val="446"/>
          <w:marRight w:val="0"/>
          <w:marTop w:val="0"/>
          <w:marBottom w:val="0"/>
          <w:divBdr>
            <w:top w:val="none" w:sz="0" w:space="0" w:color="auto"/>
            <w:left w:val="none" w:sz="0" w:space="0" w:color="auto"/>
            <w:bottom w:val="none" w:sz="0" w:space="0" w:color="auto"/>
            <w:right w:val="none" w:sz="0" w:space="0" w:color="auto"/>
          </w:divBdr>
        </w:div>
        <w:div w:id="1147817491">
          <w:marLeft w:val="446"/>
          <w:marRight w:val="0"/>
          <w:marTop w:val="0"/>
          <w:marBottom w:val="0"/>
          <w:divBdr>
            <w:top w:val="none" w:sz="0" w:space="0" w:color="auto"/>
            <w:left w:val="none" w:sz="0" w:space="0" w:color="auto"/>
            <w:bottom w:val="none" w:sz="0" w:space="0" w:color="auto"/>
            <w:right w:val="none" w:sz="0" w:space="0" w:color="auto"/>
          </w:divBdr>
        </w:div>
        <w:div w:id="1549150763">
          <w:marLeft w:val="1166"/>
          <w:marRight w:val="0"/>
          <w:marTop w:val="0"/>
          <w:marBottom w:val="0"/>
          <w:divBdr>
            <w:top w:val="none" w:sz="0" w:space="0" w:color="auto"/>
            <w:left w:val="none" w:sz="0" w:space="0" w:color="auto"/>
            <w:bottom w:val="none" w:sz="0" w:space="0" w:color="auto"/>
            <w:right w:val="none" w:sz="0" w:space="0" w:color="auto"/>
          </w:divBdr>
        </w:div>
      </w:divsChild>
    </w:div>
    <w:div w:id="1445348498">
      <w:bodyDiv w:val="1"/>
      <w:marLeft w:val="0"/>
      <w:marRight w:val="0"/>
      <w:marTop w:val="0"/>
      <w:marBottom w:val="0"/>
      <w:divBdr>
        <w:top w:val="none" w:sz="0" w:space="0" w:color="auto"/>
        <w:left w:val="none" w:sz="0" w:space="0" w:color="auto"/>
        <w:bottom w:val="none" w:sz="0" w:space="0" w:color="auto"/>
        <w:right w:val="none" w:sz="0" w:space="0" w:color="auto"/>
      </w:divBdr>
    </w:div>
    <w:div w:id="1454013733">
      <w:bodyDiv w:val="1"/>
      <w:marLeft w:val="0"/>
      <w:marRight w:val="0"/>
      <w:marTop w:val="0"/>
      <w:marBottom w:val="0"/>
      <w:divBdr>
        <w:top w:val="none" w:sz="0" w:space="0" w:color="auto"/>
        <w:left w:val="none" w:sz="0" w:space="0" w:color="auto"/>
        <w:bottom w:val="none" w:sz="0" w:space="0" w:color="auto"/>
        <w:right w:val="none" w:sz="0" w:space="0" w:color="auto"/>
      </w:divBdr>
    </w:div>
    <w:div w:id="1478494160">
      <w:bodyDiv w:val="1"/>
      <w:marLeft w:val="0"/>
      <w:marRight w:val="0"/>
      <w:marTop w:val="0"/>
      <w:marBottom w:val="0"/>
      <w:divBdr>
        <w:top w:val="none" w:sz="0" w:space="0" w:color="auto"/>
        <w:left w:val="none" w:sz="0" w:space="0" w:color="auto"/>
        <w:bottom w:val="none" w:sz="0" w:space="0" w:color="auto"/>
        <w:right w:val="none" w:sz="0" w:space="0" w:color="auto"/>
      </w:divBdr>
    </w:div>
    <w:div w:id="1501315576">
      <w:bodyDiv w:val="1"/>
      <w:marLeft w:val="0"/>
      <w:marRight w:val="0"/>
      <w:marTop w:val="0"/>
      <w:marBottom w:val="0"/>
      <w:divBdr>
        <w:top w:val="none" w:sz="0" w:space="0" w:color="auto"/>
        <w:left w:val="none" w:sz="0" w:space="0" w:color="auto"/>
        <w:bottom w:val="none" w:sz="0" w:space="0" w:color="auto"/>
        <w:right w:val="none" w:sz="0" w:space="0" w:color="auto"/>
      </w:divBdr>
    </w:div>
    <w:div w:id="1512643045">
      <w:bodyDiv w:val="1"/>
      <w:marLeft w:val="0"/>
      <w:marRight w:val="0"/>
      <w:marTop w:val="0"/>
      <w:marBottom w:val="0"/>
      <w:divBdr>
        <w:top w:val="none" w:sz="0" w:space="0" w:color="auto"/>
        <w:left w:val="none" w:sz="0" w:space="0" w:color="auto"/>
        <w:bottom w:val="none" w:sz="0" w:space="0" w:color="auto"/>
        <w:right w:val="none" w:sz="0" w:space="0" w:color="auto"/>
      </w:divBdr>
      <w:divsChild>
        <w:div w:id="1097138793">
          <w:marLeft w:val="446"/>
          <w:marRight w:val="0"/>
          <w:marTop w:val="0"/>
          <w:marBottom w:val="0"/>
          <w:divBdr>
            <w:top w:val="none" w:sz="0" w:space="0" w:color="auto"/>
            <w:left w:val="none" w:sz="0" w:space="0" w:color="auto"/>
            <w:bottom w:val="none" w:sz="0" w:space="0" w:color="auto"/>
            <w:right w:val="none" w:sz="0" w:space="0" w:color="auto"/>
          </w:divBdr>
        </w:div>
        <w:div w:id="1192110851">
          <w:marLeft w:val="446"/>
          <w:marRight w:val="0"/>
          <w:marTop w:val="0"/>
          <w:marBottom w:val="0"/>
          <w:divBdr>
            <w:top w:val="none" w:sz="0" w:space="0" w:color="auto"/>
            <w:left w:val="none" w:sz="0" w:space="0" w:color="auto"/>
            <w:bottom w:val="none" w:sz="0" w:space="0" w:color="auto"/>
            <w:right w:val="none" w:sz="0" w:space="0" w:color="auto"/>
          </w:divBdr>
        </w:div>
        <w:div w:id="1516573546">
          <w:marLeft w:val="446"/>
          <w:marRight w:val="0"/>
          <w:marTop w:val="0"/>
          <w:marBottom w:val="0"/>
          <w:divBdr>
            <w:top w:val="none" w:sz="0" w:space="0" w:color="auto"/>
            <w:left w:val="none" w:sz="0" w:space="0" w:color="auto"/>
            <w:bottom w:val="none" w:sz="0" w:space="0" w:color="auto"/>
            <w:right w:val="none" w:sz="0" w:space="0" w:color="auto"/>
          </w:divBdr>
        </w:div>
        <w:div w:id="1681156981">
          <w:marLeft w:val="446"/>
          <w:marRight w:val="0"/>
          <w:marTop w:val="0"/>
          <w:marBottom w:val="0"/>
          <w:divBdr>
            <w:top w:val="none" w:sz="0" w:space="0" w:color="auto"/>
            <w:left w:val="none" w:sz="0" w:space="0" w:color="auto"/>
            <w:bottom w:val="none" w:sz="0" w:space="0" w:color="auto"/>
            <w:right w:val="none" w:sz="0" w:space="0" w:color="auto"/>
          </w:divBdr>
        </w:div>
      </w:divsChild>
    </w:div>
    <w:div w:id="1524712594">
      <w:bodyDiv w:val="1"/>
      <w:marLeft w:val="0"/>
      <w:marRight w:val="0"/>
      <w:marTop w:val="0"/>
      <w:marBottom w:val="0"/>
      <w:divBdr>
        <w:top w:val="none" w:sz="0" w:space="0" w:color="auto"/>
        <w:left w:val="none" w:sz="0" w:space="0" w:color="auto"/>
        <w:bottom w:val="none" w:sz="0" w:space="0" w:color="auto"/>
        <w:right w:val="none" w:sz="0" w:space="0" w:color="auto"/>
      </w:divBdr>
    </w:div>
    <w:div w:id="1525705157">
      <w:bodyDiv w:val="1"/>
      <w:marLeft w:val="0"/>
      <w:marRight w:val="0"/>
      <w:marTop w:val="0"/>
      <w:marBottom w:val="0"/>
      <w:divBdr>
        <w:top w:val="none" w:sz="0" w:space="0" w:color="auto"/>
        <w:left w:val="none" w:sz="0" w:space="0" w:color="auto"/>
        <w:bottom w:val="none" w:sz="0" w:space="0" w:color="auto"/>
        <w:right w:val="none" w:sz="0" w:space="0" w:color="auto"/>
      </w:divBdr>
    </w:div>
    <w:div w:id="1526866897">
      <w:bodyDiv w:val="1"/>
      <w:marLeft w:val="0"/>
      <w:marRight w:val="0"/>
      <w:marTop w:val="0"/>
      <w:marBottom w:val="0"/>
      <w:divBdr>
        <w:top w:val="none" w:sz="0" w:space="0" w:color="auto"/>
        <w:left w:val="none" w:sz="0" w:space="0" w:color="auto"/>
        <w:bottom w:val="none" w:sz="0" w:space="0" w:color="auto"/>
        <w:right w:val="none" w:sz="0" w:space="0" w:color="auto"/>
      </w:divBdr>
    </w:div>
    <w:div w:id="1539128445">
      <w:bodyDiv w:val="1"/>
      <w:marLeft w:val="0"/>
      <w:marRight w:val="0"/>
      <w:marTop w:val="0"/>
      <w:marBottom w:val="0"/>
      <w:divBdr>
        <w:top w:val="none" w:sz="0" w:space="0" w:color="auto"/>
        <w:left w:val="none" w:sz="0" w:space="0" w:color="auto"/>
        <w:bottom w:val="none" w:sz="0" w:space="0" w:color="auto"/>
        <w:right w:val="none" w:sz="0" w:space="0" w:color="auto"/>
      </w:divBdr>
      <w:divsChild>
        <w:div w:id="555968374">
          <w:marLeft w:val="446"/>
          <w:marRight w:val="0"/>
          <w:marTop w:val="0"/>
          <w:marBottom w:val="0"/>
          <w:divBdr>
            <w:top w:val="none" w:sz="0" w:space="0" w:color="auto"/>
            <w:left w:val="none" w:sz="0" w:space="0" w:color="auto"/>
            <w:bottom w:val="none" w:sz="0" w:space="0" w:color="auto"/>
            <w:right w:val="none" w:sz="0" w:space="0" w:color="auto"/>
          </w:divBdr>
        </w:div>
        <w:div w:id="1124468886">
          <w:marLeft w:val="446"/>
          <w:marRight w:val="0"/>
          <w:marTop w:val="0"/>
          <w:marBottom w:val="0"/>
          <w:divBdr>
            <w:top w:val="none" w:sz="0" w:space="0" w:color="auto"/>
            <w:left w:val="none" w:sz="0" w:space="0" w:color="auto"/>
            <w:bottom w:val="none" w:sz="0" w:space="0" w:color="auto"/>
            <w:right w:val="none" w:sz="0" w:space="0" w:color="auto"/>
          </w:divBdr>
        </w:div>
        <w:div w:id="1867713642">
          <w:marLeft w:val="446"/>
          <w:marRight w:val="0"/>
          <w:marTop w:val="0"/>
          <w:marBottom w:val="0"/>
          <w:divBdr>
            <w:top w:val="none" w:sz="0" w:space="0" w:color="auto"/>
            <w:left w:val="none" w:sz="0" w:space="0" w:color="auto"/>
            <w:bottom w:val="none" w:sz="0" w:space="0" w:color="auto"/>
            <w:right w:val="none" w:sz="0" w:space="0" w:color="auto"/>
          </w:divBdr>
        </w:div>
      </w:divsChild>
    </w:div>
    <w:div w:id="1596398061">
      <w:bodyDiv w:val="1"/>
      <w:marLeft w:val="0"/>
      <w:marRight w:val="0"/>
      <w:marTop w:val="0"/>
      <w:marBottom w:val="0"/>
      <w:divBdr>
        <w:top w:val="none" w:sz="0" w:space="0" w:color="auto"/>
        <w:left w:val="none" w:sz="0" w:space="0" w:color="auto"/>
        <w:bottom w:val="none" w:sz="0" w:space="0" w:color="auto"/>
        <w:right w:val="none" w:sz="0" w:space="0" w:color="auto"/>
      </w:divBdr>
    </w:div>
    <w:div w:id="1603146447">
      <w:bodyDiv w:val="1"/>
      <w:marLeft w:val="0"/>
      <w:marRight w:val="0"/>
      <w:marTop w:val="0"/>
      <w:marBottom w:val="0"/>
      <w:divBdr>
        <w:top w:val="none" w:sz="0" w:space="0" w:color="auto"/>
        <w:left w:val="none" w:sz="0" w:space="0" w:color="auto"/>
        <w:bottom w:val="none" w:sz="0" w:space="0" w:color="auto"/>
        <w:right w:val="none" w:sz="0" w:space="0" w:color="auto"/>
      </w:divBdr>
      <w:divsChild>
        <w:div w:id="943146401">
          <w:marLeft w:val="0"/>
          <w:marRight w:val="0"/>
          <w:marTop w:val="0"/>
          <w:marBottom w:val="0"/>
          <w:divBdr>
            <w:top w:val="none" w:sz="0" w:space="0" w:color="auto"/>
            <w:left w:val="none" w:sz="0" w:space="0" w:color="auto"/>
            <w:bottom w:val="none" w:sz="0" w:space="0" w:color="auto"/>
            <w:right w:val="none" w:sz="0" w:space="0" w:color="auto"/>
          </w:divBdr>
        </w:div>
      </w:divsChild>
    </w:div>
    <w:div w:id="1608081743">
      <w:bodyDiv w:val="1"/>
      <w:marLeft w:val="0"/>
      <w:marRight w:val="0"/>
      <w:marTop w:val="0"/>
      <w:marBottom w:val="0"/>
      <w:divBdr>
        <w:top w:val="none" w:sz="0" w:space="0" w:color="auto"/>
        <w:left w:val="none" w:sz="0" w:space="0" w:color="auto"/>
        <w:bottom w:val="none" w:sz="0" w:space="0" w:color="auto"/>
        <w:right w:val="none" w:sz="0" w:space="0" w:color="auto"/>
      </w:divBdr>
    </w:div>
    <w:div w:id="1624657091">
      <w:bodyDiv w:val="1"/>
      <w:marLeft w:val="0"/>
      <w:marRight w:val="0"/>
      <w:marTop w:val="0"/>
      <w:marBottom w:val="0"/>
      <w:divBdr>
        <w:top w:val="none" w:sz="0" w:space="0" w:color="auto"/>
        <w:left w:val="none" w:sz="0" w:space="0" w:color="auto"/>
        <w:bottom w:val="none" w:sz="0" w:space="0" w:color="auto"/>
        <w:right w:val="none" w:sz="0" w:space="0" w:color="auto"/>
      </w:divBdr>
      <w:divsChild>
        <w:div w:id="141897251">
          <w:marLeft w:val="360"/>
          <w:marRight w:val="0"/>
          <w:marTop w:val="200"/>
          <w:marBottom w:val="0"/>
          <w:divBdr>
            <w:top w:val="none" w:sz="0" w:space="0" w:color="auto"/>
            <w:left w:val="none" w:sz="0" w:space="0" w:color="auto"/>
            <w:bottom w:val="none" w:sz="0" w:space="0" w:color="auto"/>
            <w:right w:val="none" w:sz="0" w:space="0" w:color="auto"/>
          </w:divBdr>
        </w:div>
        <w:div w:id="175507836">
          <w:marLeft w:val="1080"/>
          <w:marRight w:val="0"/>
          <w:marTop w:val="100"/>
          <w:marBottom w:val="0"/>
          <w:divBdr>
            <w:top w:val="none" w:sz="0" w:space="0" w:color="auto"/>
            <w:left w:val="none" w:sz="0" w:space="0" w:color="auto"/>
            <w:bottom w:val="none" w:sz="0" w:space="0" w:color="auto"/>
            <w:right w:val="none" w:sz="0" w:space="0" w:color="auto"/>
          </w:divBdr>
        </w:div>
        <w:div w:id="450515528">
          <w:marLeft w:val="360"/>
          <w:marRight w:val="0"/>
          <w:marTop w:val="200"/>
          <w:marBottom w:val="0"/>
          <w:divBdr>
            <w:top w:val="none" w:sz="0" w:space="0" w:color="auto"/>
            <w:left w:val="none" w:sz="0" w:space="0" w:color="auto"/>
            <w:bottom w:val="none" w:sz="0" w:space="0" w:color="auto"/>
            <w:right w:val="none" w:sz="0" w:space="0" w:color="auto"/>
          </w:divBdr>
        </w:div>
        <w:div w:id="781730165">
          <w:marLeft w:val="360"/>
          <w:marRight w:val="0"/>
          <w:marTop w:val="200"/>
          <w:marBottom w:val="0"/>
          <w:divBdr>
            <w:top w:val="none" w:sz="0" w:space="0" w:color="auto"/>
            <w:left w:val="none" w:sz="0" w:space="0" w:color="auto"/>
            <w:bottom w:val="none" w:sz="0" w:space="0" w:color="auto"/>
            <w:right w:val="none" w:sz="0" w:space="0" w:color="auto"/>
          </w:divBdr>
        </w:div>
        <w:div w:id="1075124451">
          <w:marLeft w:val="360"/>
          <w:marRight w:val="0"/>
          <w:marTop w:val="200"/>
          <w:marBottom w:val="0"/>
          <w:divBdr>
            <w:top w:val="none" w:sz="0" w:space="0" w:color="auto"/>
            <w:left w:val="none" w:sz="0" w:space="0" w:color="auto"/>
            <w:bottom w:val="none" w:sz="0" w:space="0" w:color="auto"/>
            <w:right w:val="none" w:sz="0" w:space="0" w:color="auto"/>
          </w:divBdr>
        </w:div>
        <w:div w:id="2028359945">
          <w:marLeft w:val="360"/>
          <w:marRight w:val="0"/>
          <w:marTop w:val="200"/>
          <w:marBottom w:val="0"/>
          <w:divBdr>
            <w:top w:val="none" w:sz="0" w:space="0" w:color="auto"/>
            <w:left w:val="none" w:sz="0" w:space="0" w:color="auto"/>
            <w:bottom w:val="none" w:sz="0" w:space="0" w:color="auto"/>
            <w:right w:val="none" w:sz="0" w:space="0" w:color="auto"/>
          </w:divBdr>
        </w:div>
      </w:divsChild>
    </w:div>
    <w:div w:id="1625576638">
      <w:bodyDiv w:val="1"/>
      <w:marLeft w:val="0"/>
      <w:marRight w:val="0"/>
      <w:marTop w:val="0"/>
      <w:marBottom w:val="0"/>
      <w:divBdr>
        <w:top w:val="none" w:sz="0" w:space="0" w:color="auto"/>
        <w:left w:val="none" w:sz="0" w:space="0" w:color="auto"/>
        <w:bottom w:val="none" w:sz="0" w:space="0" w:color="auto"/>
        <w:right w:val="none" w:sz="0" w:space="0" w:color="auto"/>
      </w:divBdr>
    </w:div>
    <w:div w:id="1637644822">
      <w:bodyDiv w:val="1"/>
      <w:marLeft w:val="0"/>
      <w:marRight w:val="0"/>
      <w:marTop w:val="0"/>
      <w:marBottom w:val="0"/>
      <w:divBdr>
        <w:top w:val="none" w:sz="0" w:space="0" w:color="auto"/>
        <w:left w:val="none" w:sz="0" w:space="0" w:color="auto"/>
        <w:bottom w:val="none" w:sz="0" w:space="0" w:color="auto"/>
        <w:right w:val="none" w:sz="0" w:space="0" w:color="auto"/>
      </w:divBdr>
    </w:div>
    <w:div w:id="1640376808">
      <w:bodyDiv w:val="1"/>
      <w:marLeft w:val="0"/>
      <w:marRight w:val="0"/>
      <w:marTop w:val="0"/>
      <w:marBottom w:val="0"/>
      <w:divBdr>
        <w:top w:val="none" w:sz="0" w:space="0" w:color="auto"/>
        <w:left w:val="none" w:sz="0" w:space="0" w:color="auto"/>
        <w:bottom w:val="none" w:sz="0" w:space="0" w:color="auto"/>
        <w:right w:val="none" w:sz="0" w:space="0" w:color="auto"/>
      </w:divBdr>
    </w:div>
    <w:div w:id="1702389609">
      <w:bodyDiv w:val="1"/>
      <w:marLeft w:val="0"/>
      <w:marRight w:val="0"/>
      <w:marTop w:val="0"/>
      <w:marBottom w:val="0"/>
      <w:divBdr>
        <w:top w:val="none" w:sz="0" w:space="0" w:color="auto"/>
        <w:left w:val="none" w:sz="0" w:space="0" w:color="auto"/>
        <w:bottom w:val="none" w:sz="0" w:space="0" w:color="auto"/>
        <w:right w:val="none" w:sz="0" w:space="0" w:color="auto"/>
      </w:divBdr>
    </w:div>
    <w:div w:id="1745252140">
      <w:bodyDiv w:val="1"/>
      <w:marLeft w:val="0"/>
      <w:marRight w:val="0"/>
      <w:marTop w:val="0"/>
      <w:marBottom w:val="0"/>
      <w:divBdr>
        <w:top w:val="none" w:sz="0" w:space="0" w:color="auto"/>
        <w:left w:val="none" w:sz="0" w:space="0" w:color="auto"/>
        <w:bottom w:val="none" w:sz="0" w:space="0" w:color="auto"/>
        <w:right w:val="none" w:sz="0" w:space="0" w:color="auto"/>
      </w:divBdr>
    </w:div>
    <w:div w:id="1766145628">
      <w:bodyDiv w:val="1"/>
      <w:marLeft w:val="0"/>
      <w:marRight w:val="0"/>
      <w:marTop w:val="0"/>
      <w:marBottom w:val="0"/>
      <w:divBdr>
        <w:top w:val="none" w:sz="0" w:space="0" w:color="auto"/>
        <w:left w:val="none" w:sz="0" w:space="0" w:color="auto"/>
        <w:bottom w:val="none" w:sz="0" w:space="0" w:color="auto"/>
        <w:right w:val="none" w:sz="0" w:space="0" w:color="auto"/>
      </w:divBdr>
    </w:div>
    <w:div w:id="1774667955">
      <w:bodyDiv w:val="1"/>
      <w:marLeft w:val="0"/>
      <w:marRight w:val="0"/>
      <w:marTop w:val="0"/>
      <w:marBottom w:val="0"/>
      <w:divBdr>
        <w:top w:val="none" w:sz="0" w:space="0" w:color="auto"/>
        <w:left w:val="none" w:sz="0" w:space="0" w:color="auto"/>
        <w:bottom w:val="none" w:sz="0" w:space="0" w:color="auto"/>
        <w:right w:val="none" w:sz="0" w:space="0" w:color="auto"/>
      </w:divBdr>
    </w:div>
    <w:div w:id="1782912808">
      <w:bodyDiv w:val="1"/>
      <w:marLeft w:val="0"/>
      <w:marRight w:val="0"/>
      <w:marTop w:val="0"/>
      <w:marBottom w:val="0"/>
      <w:divBdr>
        <w:top w:val="none" w:sz="0" w:space="0" w:color="auto"/>
        <w:left w:val="none" w:sz="0" w:space="0" w:color="auto"/>
        <w:bottom w:val="none" w:sz="0" w:space="0" w:color="auto"/>
        <w:right w:val="none" w:sz="0" w:space="0" w:color="auto"/>
      </w:divBdr>
      <w:divsChild>
        <w:div w:id="27411899">
          <w:marLeft w:val="1166"/>
          <w:marRight w:val="0"/>
          <w:marTop w:val="0"/>
          <w:marBottom w:val="0"/>
          <w:divBdr>
            <w:top w:val="none" w:sz="0" w:space="0" w:color="auto"/>
            <w:left w:val="none" w:sz="0" w:space="0" w:color="auto"/>
            <w:bottom w:val="none" w:sz="0" w:space="0" w:color="auto"/>
            <w:right w:val="none" w:sz="0" w:space="0" w:color="auto"/>
          </w:divBdr>
        </w:div>
        <w:div w:id="282931320">
          <w:marLeft w:val="446"/>
          <w:marRight w:val="0"/>
          <w:marTop w:val="0"/>
          <w:marBottom w:val="0"/>
          <w:divBdr>
            <w:top w:val="none" w:sz="0" w:space="0" w:color="auto"/>
            <w:left w:val="none" w:sz="0" w:space="0" w:color="auto"/>
            <w:bottom w:val="none" w:sz="0" w:space="0" w:color="auto"/>
            <w:right w:val="none" w:sz="0" w:space="0" w:color="auto"/>
          </w:divBdr>
        </w:div>
        <w:div w:id="318581027">
          <w:marLeft w:val="446"/>
          <w:marRight w:val="0"/>
          <w:marTop w:val="0"/>
          <w:marBottom w:val="0"/>
          <w:divBdr>
            <w:top w:val="none" w:sz="0" w:space="0" w:color="auto"/>
            <w:left w:val="none" w:sz="0" w:space="0" w:color="auto"/>
            <w:bottom w:val="none" w:sz="0" w:space="0" w:color="auto"/>
            <w:right w:val="none" w:sz="0" w:space="0" w:color="auto"/>
          </w:divBdr>
        </w:div>
        <w:div w:id="1122918785">
          <w:marLeft w:val="446"/>
          <w:marRight w:val="0"/>
          <w:marTop w:val="0"/>
          <w:marBottom w:val="0"/>
          <w:divBdr>
            <w:top w:val="none" w:sz="0" w:space="0" w:color="auto"/>
            <w:left w:val="none" w:sz="0" w:space="0" w:color="auto"/>
            <w:bottom w:val="none" w:sz="0" w:space="0" w:color="auto"/>
            <w:right w:val="none" w:sz="0" w:space="0" w:color="auto"/>
          </w:divBdr>
        </w:div>
        <w:div w:id="1305425083">
          <w:marLeft w:val="1166"/>
          <w:marRight w:val="0"/>
          <w:marTop w:val="0"/>
          <w:marBottom w:val="0"/>
          <w:divBdr>
            <w:top w:val="none" w:sz="0" w:space="0" w:color="auto"/>
            <w:left w:val="none" w:sz="0" w:space="0" w:color="auto"/>
            <w:bottom w:val="none" w:sz="0" w:space="0" w:color="auto"/>
            <w:right w:val="none" w:sz="0" w:space="0" w:color="auto"/>
          </w:divBdr>
        </w:div>
        <w:div w:id="1625698287">
          <w:marLeft w:val="446"/>
          <w:marRight w:val="0"/>
          <w:marTop w:val="0"/>
          <w:marBottom w:val="0"/>
          <w:divBdr>
            <w:top w:val="none" w:sz="0" w:space="0" w:color="auto"/>
            <w:left w:val="none" w:sz="0" w:space="0" w:color="auto"/>
            <w:bottom w:val="none" w:sz="0" w:space="0" w:color="auto"/>
            <w:right w:val="none" w:sz="0" w:space="0" w:color="auto"/>
          </w:divBdr>
        </w:div>
      </w:divsChild>
    </w:div>
    <w:div w:id="1788967404">
      <w:bodyDiv w:val="1"/>
      <w:marLeft w:val="0"/>
      <w:marRight w:val="0"/>
      <w:marTop w:val="0"/>
      <w:marBottom w:val="0"/>
      <w:divBdr>
        <w:top w:val="none" w:sz="0" w:space="0" w:color="auto"/>
        <w:left w:val="none" w:sz="0" w:space="0" w:color="auto"/>
        <w:bottom w:val="none" w:sz="0" w:space="0" w:color="auto"/>
        <w:right w:val="none" w:sz="0" w:space="0" w:color="auto"/>
      </w:divBdr>
    </w:div>
    <w:div w:id="1789473582">
      <w:bodyDiv w:val="1"/>
      <w:marLeft w:val="0"/>
      <w:marRight w:val="0"/>
      <w:marTop w:val="0"/>
      <w:marBottom w:val="0"/>
      <w:divBdr>
        <w:top w:val="none" w:sz="0" w:space="0" w:color="auto"/>
        <w:left w:val="none" w:sz="0" w:space="0" w:color="auto"/>
        <w:bottom w:val="none" w:sz="0" w:space="0" w:color="auto"/>
        <w:right w:val="none" w:sz="0" w:space="0" w:color="auto"/>
      </w:divBdr>
    </w:div>
    <w:div w:id="1825899407">
      <w:bodyDiv w:val="1"/>
      <w:marLeft w:val="0"/>
      <w:marRight w:val="0"/>
      <w:marTop w:val="0"/>
      <w:marBottom w:val="0"/>
      <w:divBdr>
        <w:top w:val="none" w:sz="0" w:space="0" w:color="auto"/>
        <w:left w:val="none" w:sz="0" w:space="0" w:color="auto"/>
        <w:bottom w:val="none" w:sz="0" w:space="0" w:color="auto"/>
        <w:right w:val="none" w:sz="0" w:space="0" w:color="auto"/>
      </w:divBdr>
    </w:div>
    <w:div w:id="1835536613">
      <w:bodyDiv w:val="1"/>
      <w:marLeft w:val="0"/>
      <w:marRight w:val="0"/>
      <w:marTop w:val="0"/>
      <w:marBottom w:val="0"/>
      <w:divBdr>
        <w:top w:val="none" w:sz="0" w:space="0" w:color="auto"/>
        <w:left w:val="none" w:sz="0" w:space="0" w:color="auto"/>
        <w:bottom w:val="none" w:sz="0" w:space="0" w:color="auto"/>
        <w:right w:val="none" w:sz="0" w:space="0" w:color="auto"/>
      </w:divBdr>
    </w:div>
    <w:div w:id="1841919406">
      <w:bodyDiv w:val="1"/>
      <w:marLeft w:val="0"/>
      <w:marRight w:val="0"/>
      <w:marTop w:val="0"/>
      <w:marBottom w:val="0"/>
      <w:divBdr>
        <w:top w:val="none" w:sz="0" w:space="0" w:color="auto"/>
        <w:left w:val="none" w:sz="0" w:space="0" w:color="auto"/>
        <w:bottom w:val="none" w:sz="0" w:space="0" w:color="auto"/>
        <w:right w:val="none" w:sz="0" w:space="0" w:color="auto"/>
      </w:divBdr>
      <w:divsChild>
        <w:div w:id="334964031">
          <w:marLeft w:val="446"/>
          <w:marRight w:val="0"/>
          <w:marTop w:val="0"/>
          <w:marBottom w:val="0"/>
          <w:divBdr>
            <w:top w:val="none" w:sz="0" w:space="0" w:color="auto"/>
            <w:left w:val="none" w:sz="0" w:space="0" w:color="auto"/>
            <w:bottom w:val="none" w:sz="0" w:space="0" w:color="auto"/>
            <w:right w:val="none" w:sz="0" w:space="0" w:color="auto"/>
          </w:divBdr>
        </w:div>
      </w:divsChild>
    </w:div>
    <w:div w:id="1846280832">
      <w:bodyDiv w:val="1"/>
      <w:marLeft w:val="0"/>
      <w:marRight w:val="0"/>
      <w:marTop w:val="0"/>
      <w:marBottom w:val="0"/>
      <w:divBdr>
        <w:top w:val="none" w:sz="0" w:space="0" w:color="auto"/>
        <w:left w:val="none" w:sz="0" w:space="0" w:color="auto"/>
        <w:bottom w:val="none" w:sz="0" w:space="0" w:color="auto"/>
        <w:right w:val="none" w:sz="0" w:space="0" w:color="auto"/>
      </w:divBdr>
    </w:div>
    <w:div w:id="1846821465">
      <w:bodyDiv w:val="1"/>
      <w:marLeft w:val="0"/>
      <w:marRight w:val="0"/>
      <w:marTop w:val="0"/>
      <w:marBottom w:val="0"/>
      <w:divBdr>
        <w:top w:val="none" w:sz="0" w:space="0" w:color="auto"/>
        <w:left w:val="none" w:sz="0" w:space="0" w:color="auto"/>
        <w:bottom w:val="none" w:sz="0" w:space="0" w:color="auto"/>
        <w:right w:val="none" w:sz="0" w:space="0" w:color="auto"/>
      </w:divBdr>
    </w:div>
    <w:div w:id="1855918186">
      <w:bodyDiv w:val="1"/>
      <w:marLeft w:val="0"/>
      <w:marRight w:val="0"/>
      <w:marTop w:val="0"/>
      <w:marBottom w:val="0"/>
      <w:divBdr>
        <w:top w:val="none" w:sz="0" w:space="0" w:color="auto"/>
        <w:left w:val="none" w:sz="0" w:space="0" w:color="auto"/>
        <w:bottom w:val="none" w:sz="0" w:space="0" w:color="auto"/>
        <w:right w:val="none" w:sz="0" w:space="0" w:color="auto"/>
      </w:divBdr>
    </w:div>
    <w:div w:id="1882549254">
      <w:bodyDiv w:val="1"/>
      <w:marLeft w:val="0"/>
      <w:marRight w:val="0"/>
      <w:marTop w:val="0"/>
      <w:marBottom w:val="0"/>
      <w:divBdr>
        <w:top w:val="none" w:sz="0" w:space="0" w:color="auto"/>
        <w:left w:val="none" w:sz="0" w:space="0" w:color="auto"/>
        <w:bottom w:val="none" w:sz="0" w:space="0" w:color="auto"/>
        <w:right w:val="none" w:sz="0" w:space="0" w:color="auto"/>
      </w:divBdr>
    </w:div>
    <w:div w:id="1891765724">
      <w:bodyDiv w:val="1"/>
      <w:marLeft w:val="0"/>
      <w:marRight w:val="0"/>
      <w:marTop w:val="0"/>
      <w:marBottom w:val="0"/>
      <w:divBdr>
        <w:top w:val="none" w:sz="0" w:space="0" w:color="auto"/>
        <w:left w:val="none" w:sz="0" w:space="0" w:color="auto"/>
        <w:bottom w:val="none" w:sz="0" w:space="0" w:color="auto"/>
        <w:right w:val="none" w:sz="0" w:space="0" w:color="auto"/>
      </w:divBdr>
    </w:div>
    <w:div w:id="1902210421">
      <w:bodyDiv w:val="1"/>
      <w:marLeft w:val="0"/>
      <w:marRight w:val="0"/>
      <w:marTop w:val="0"/>
      <w:marBottom w:val="0"/>
      <w:divBdr>
        <w:top w:val="none" w:sz="0" w:space="0" w:color="auto"/>
        <w:left w:val="none" w:sz="0" w:space="0" w:color="auto"/>
        <w:bottom w:val="none" w:sz="0" w:space="0" w:color="auto"/>
        <w:right w:val="none" w:sz="0" w:space="0" w:color="auto"/>
      </w:divBdr>
    </w:div>
    <w:div w:id="1905489716">
      <w:bodyDiv w:val="1"/>
      <w:marLeft w:val="0"/>
      <w:marRight w:val="0"/>
      <w:marTop w:val="0"/>
      <w:marBottom w:val="0"/>
      <w:divBdr>
        <w:top w:val="none" w:sz="0" w:space="0" w:color="auto"/>
        <w:left w:val="none" w:sz="0" w:space="0" w:color="auto"/>
        <w:bottom w:val="none" w:sz="0" w:space="0" w:color="auto"/>
        <w:right w:val="none" w:sz="0" w:space="0" w:color="auto"/>
      </w:divBdr>
    </w:div>
    <w:div w:id="1911036069">
      <w:bodyDiv w:val="1"/>
      <w:marLeft w:val="0"/>
      <w:marRight w:val="0"/>
      <w:marTop w:val="0"/>
      <w:marBottom w:val="0"/>
      <w:divBdr>
        <w:top w:val="none" w:sz="0" w:space="0" w:color="auto"/>
        <w:left w:val="none" w:sz="0" w:space="0" w:color="auto"/>
        <w:bottom w:val="none" w:sz="0" w:space="0" w:color="auto"/>
        <w:right w:val="none" w:sz="0" w:space="0" w:color="auto"/>
      </w:divBdr>
      <w:divsChild>
        <w:div w:id="966743269">
          <w:marLeft w:val="0"/>
          <w:marRight w:val="0"/>
          <w:marTop w:val="0"/>
          <w:marBottom w:val="0"/>
          <w:divBdr>
            <w:top w:val="none" w:sz="0" w:space="0" w:color="auto"/>
            <w:left w:val="none" w:sz="0" w:space="0" w:color="auto"/>
            <w:bottom w:val="none" w:sz="0" w:space="0" w:color="auto"/>
            <w:right w:val="none" w:sz="0" w:space="0" w:color="auto"/>
          </w:divBdr>
        </w:div>
      </w:divsChild>
    </w:div>
    <w:div w:id="1923103236">
      <w:bodyDiv w:val="1"/>
      <w:marLeft w:val="0"/>
      <w:marRight w:val="0"/>
      <w:marTop w:val="0"/>
      <w:marBottom w:val="0"/>
      <w:divBdr>
        <w:top w:val="none" w:sz="0" w:space="0" w:color="auto"/>
        <w:left w:val="none" w:sz="0" w:space="0" w:color="auto"/>
        <w:bottom w:val="none" w:sz="0" w:space="0" w:color="auto"/>
        <w:right w:val="none" w:sz="0" w:space="0" w:color="auto"/>
      </w:divBdr>
    </w:div>
    <w:div w:id="1932002220">
      <w:bodyDiv w:val="1"/>
      <w:marLeft w:val="0"/>
      <w:marRight w:val="0"/>
      <w:marTop w:val="0"/>
      <w:marBottom w:val="0"/>
      <w:divBdr>
        <w:top w:val="none" w:sz="0" w:space="0" w:color="auto"/>
        <w:left w:val="none" w:sz="0" w:space="0" w:color="auto"/>
        <w:bottom w:val="none" w:sz="0" w:space="0" w:color="auto"/>
        <w:right w:val="none" w:sz="0" w:space="0" w:color="auto"/>
      </w:divBdr>
    </w:div>
    <w:div w:id="1961719607">
      <w:bodyDiv w:val="1"/>
      <w:marLeft w:val="0"/>
      <w:marRight w:val="0"/>
      <w:marTop w:val="0"/>
      <w:marBottom w:val="0"/>
      <w:divBdr>
        <w:top w:val="none" w:sz="0" w:space="0" w:color="auto"/>
        <w:left w:val="none" w:sz="0" w:space="0" w:color="auto"/>
        <w:bottom w:val="none" w:sz="0" w:space="0" w:color="auto"/>
        <w:right w:val="none" w:sz="0" w:space="0" w:color="auto"/>
      </w:divBdr>
    </w:div>
    <w:div w:id="1973634539">
      <w:bodyDiv w:val="1"/>
      <w:marLeft w:val="0"/>
      <w:marRight w:val="0"/>
      <w:marTop w:val="0"/>
      <w:marBottom w:val="0"/>
      <w:divBdr>
        <w:top w:val="none" w:sz="0" w:space="0" w:color="auto"/>
        <w:left w:val="none" w:sz="0" w:space="0" w:color="auto"/>
        <w:bottom w:val="none" w:sz="0" w:space="0" w:color="auto"/>
        <w:right w:val="none" w:sz="0" w:space="0" w:color="auto"/>
      </w:divBdr>
    </w:div>
    <w:div w:id="1987931583">
      <w:bodyDiv w:val="1"/>
      <w:marLeft w:val="0"/>
      <w:marRight w:val="0"/>
      <w:marTop w:val="0"/>
      <w:marBottom w:val="0"/>
      <w:divBdr>
        <w:top w:val="none" w:sz="0" w:space="0" w:color="auto"/>
        <w:left w:val="none" w:sz="0" w:space="0" w:color="auto"/>
        <w:bottom w:val="none" w:sz="0" w:space="0" w:color="auto"/>
        <w:right w:val="none" w:sz="0" w:space="0" w:color="auto"/>
      </w:divBdr>
    </w:div>
    <w:div w:id="1992519473">
      <w:bodyDiv w:val="1"/>
      <w:marLeft w:val="0"/>
      <w:marRight w:val="0"/>
      <w:marTop w:val="0"/>
      <w:marBottom w:val="0"/>
      <w:divBdr>
        <w:top w:val="none" w:sz="0" w:space="0" w:color="auto"/>
        <w:left w:val="none" w:sz="0" w:space="0" w:color="auto"/>
        <w:bottom w:val="none" w:sz="0" w:space="0" w:color="auto"/>
        <w:right w:val="none" w:sz="0" w:space="0" w:color="auto"/>
      </w:divBdr>
    </w:div>
    <w:div w:id="1993099783">
      <w:bodyDiv w:val="1"/>
      <w:marLeft w:val="0"/>
      <w:marRight w:val="0"/>
      <w:marTop w:val="0"/>
      <w:marBottom w:val="0"/>
      <w:divBdr>
        <w:top w:val="none" w:sz="0" w:space="0" w:color="auto"/>
        <w:left w:val="none" w:sz="0" w:space="0" w:color="auto"/>
        <w:bottom w:val="none" w:sz="0" w:space="0" w:color="auto"/>
        <w:right w:val="none" w:sz="0" w:space="0" w:color="auto"/>
      </w:divBdr>
      <w:divsChild>
        <w:div w:id="215089220">
          <w:marLeft w:val="360"/>
          <w:marRight w:val="0"/>
          <w:marTop w:val="200"/>
          <w:marBottom w:val="0"/>
          <w:divBdr>
            <w:top w:val="none" w:sz="0" w:space="0" w:color="auto"/>
            <w:left w:val="none" w:sz="0" w:space="0" w:color="auto"/>
            <w:bottom w:val="none" w:sz="0" w:space="0" w:color="auto"/>
            <w:right w:val="none" w:sz="0" w:space="0" w:color="auto"/>
          </w:divBdr>
        </w:div>
        <w:div w:id="1879394095">
          <w:marLeft w:val="360"/>
          <w:marRight w:val="0"/>
          <w:marTop w:val="200"/>
          <w:marBottom w:val="0"/>
          <w:divBdr>
            <w:top w:val="none" w:sz="0" w:space="0" w:color="auto"/>
            <w:left w:val="none" w:sz="0" w:space="0" w:color="auto"/>
            <w:bottom w:val="none" w:sz="0" w:space="0" w:color="auto"/>
            <w:right w:val="none" w:sz="0" w:space="0" w:color="auto"/>
          </w:divBdr>
        </w:div>
      </w:divsChild>
    </w:div>
    <w:div w:id="2000688268">
      <w:bodyDiv w:val="1"/>
      <w:marLeft w:val="0"/>
      <w:marRight w:val="0"/>
      <w:marTop w:val="0"/>
      <w:marBottom w:val="0"/>
      <w:divBdr>
        <w:top w:val="none" w:sz="0" w:space="0" w:color="auto"/>
        <w:left w:val="none" w:sz="0" w:space="0" w:color="auto"/>
        <w:bottom w:val="none" w:sz="0" w:space="0" w:color="auto"/>
        <w:right w:val="none" w:sz="0" w:space="0" w:color="auto"/>
      </w:divBdr>
      <w:divsChild>
        <w:div w:id="491332608">
          <w:marLeft w:val="446"/>
          <w:marRight w:val="0"/>
          <w:marTop w:val="0"/>
          <w:marBottom w:val="0"/>
          <w:divBdr>
            <w:top w:val="none" w:sz="0" w:space="0" w:color="auto"/>
            <w:left w:val="none" w:sz="0" w:space="0" w:color="auto"/>
            <w:bottom w:val="none" w:sz="0" w:space="0" w:color="auto"/>
            <w:right w:val="none" w:sz="0" w:space="0" w:color="auto"/>
          </w:divBdr>
        </w:div>
        <w:div w:id="545794517">
          <w:marLeft w:val="446"/>
          <w:marRight w:val="0"/>
          <w:marTop w:val="0"/>
          <w:marBottom w:val="0"/>
          <w:divBdr>
            <w:top w:val="none" w:sz="0" w:space="0" w:color="auto"/>
            <w:left w:val="none" w:sz="0" w:space="0" w:color="auto"/>
            <w:bottom w:val="none" w:sz="0" w:space="0" w:color="auto"/>
            <w:right w:val="none" w:sz="0" w:space="0" w:color="auto"/>
          </w:divBdr>
        </w:div>
        <w:div w:id="1382482799">
          <w:marLeft w:val="446"/>
          <w:marRight w:val="0"/>
          <w:marTop w:val="0"/>
          <w:marBottom w:val="0"/>
          <w:divBdr>
            <w:top w:val="none" w:sz="0" w:space="0" w:color="auto"/>
            <w:left w:val="none" w:sz="0" w:space="0" w:color="auto"/>
            <w:bottom w:val="none" w:sz="0" w:space="0" w:color="auto"/>
            <w:right w:val="none" w:sz="0" w:space="0" w:color="auto"/>
          </w:divBdr>
        </w:div>
      </w:divsChild>
    </w:div>
    <w:div w:id="2022008861">
      <w:bodyDiv w:val="1"/>
      <w:marLeft w:val="0"/>
      <w:marRight w:val="0"/>
      <w:marTop w:val="0"/>
      <w:marBottom w:val="0"/>
      <w:divBdr>
        <w:top w:val="none" w:sz="0" w:space="0" w:color="auto"/>
        <w:left w:val="none" w:sz="0" w:space="0" w:color="auto"/>
        <w:bottom w:val="none" w:sz="0" w:space="0" w:color="auto"/>
        <w:right w:val="none" w:sz="0" w:space="0" w:color="auto"/>
      </w:divBdr>
    </w:div>
    <w:div w:id="2032997427">
      <w:bodyDiv w:val="1"/>
      <w:marLeft w:val="0"/>
      <w:marRight w:val="0"/>
      <w:marTop w:val="0"/>
      <w:marBottom w:val="0"/>
      <w:divBdr>
        <w:top w:val="none" w:sz="0" w:space="0" w:color="auto"/>
        <w:left w:val="none" w:sz="0" w:space="0" w:color="auto"/>
        <w:bottom w:val="none" w:sz="0" w:space="0" w:color="auto"/>
        <w:right w:val="none" w:sz="0" w:space="0" w:color="auto"/>
      </w:divBdr>
    </w:div>
    <w:div w:id="2042507266">
      <w:bodyDiv w:val="1"/>
      <w:marLeft w:val="0"/>
      <w:marRight w:val="0"/>
      <w:marTop w:val="0"/>
      <w:marBottom w:val="0"/>
      <w:divBdr>
        <w:top w:val="none" w:sz="0" w:space="0" w:color="auto"/>
        <w:left w:val="none" w:sz="0" w:space="0" w:color="auto"/>
        <w:bottom w:val="none" w:sz="0" w:space="0" w:color="auto"/>
        <w:right w:val="none" w:sz="0" w:space="0" w:color="auto"/>
      </w:divBdr>
      <w:divsChild>
        <w:div w:id="77558578">
          <w:marLeft w:val="446"/>
          <w:marRight w:val="0"/>
          <w:marTop w:val="0"/>
          <w:marBottom w:val="0"/>
          <w:divBdr>
            <w:top w:val="none" w:sz="0" w:space="0" w:color="auto"/>
            <w:left w:val="none" w:sz="0" w:space="0" w:color="auto"/>
            <w:bottom w:val="none" w:sz="0" w:space="0" w:color="auto"/>
            <w:right w:val="none" w:sz="0" w:space="0" w:color="auto"/>
          </w:divBdr>
        </w:div>
      </w:divsChild>
    </w:div>
    <w:div w:id="2044742433">
      <w:bodyDiv w:val="1"/>
      <w:marLeft w:val="0"/>
      <w:marRight w:val="0"/>
      <w:marTop w:val="0"/>
      <w:marBottom w:val="0"/>
      <w:divBdr>
        <w:top w:val="none" w:sz="0" w:space="0" w:color="auto"/>
        <w:left w:val="none" w:sz="0" w:space="0" w:color="auto"/>
        <w:bottom w:val="none" w:sz="0" w:space="0" w:color="auto"/>
        <w:right w:val="none" w:sz="0" w:space="0" w:color="auto"/>
      </w:divBdr>
    </w:div>
    <w:div w:id="2067878080">
      <w:bodyDiv w:val="1"/>
      <w:marLeft w:val="0"/>
      <w:marRight w:val="0"/>
      <w:marTop w:val="0"/>
      <w:marBottom w:val="0"/>
      <w:divBdr>
        <w:top w:val="none" w:sz="0" w:space="0" w:color="auto"/>
        <w:left w:val="none" w:sz="0" w:space="0" w:color="auto"/>
        <w:bottom w:val="none" w:sz="0" w:space="0" w:color="auto"/>
        <w:right w:val="none" w:sz="0" w:space="0" w:color="auto"/>
      </w:divBdr>
    </w:div>
    <w:div w:id="2069838329">
      <w:bodyDiv w:val="1"/>
      <w:marLeft w:val="0"/>
      <w:marRight w:val="0"/>
      <w:marTop w:val="0"/>
      <w:marBottom w:val="0"/>
      <w:divBdr>
        <w:top w:val="none" w:sz="0" w:space="0" w:color="auto"/>
        <w:left w:val="none" w:sz="0" w:space="0" w:color="auto"/>
        <w:bottom w:val="none" w:sz="0" w:space="0" w:color="auto"/>
        <w:right w:val="none" w:sz="0" w:space="0" w:color="auto"/>
      </w:divBdr>
      <w:divsChild>
        <w:div w:id="499396750">
          <w:marLeft w:val="446"/>
          <w:marRight w:val="0"/>
          <w:marTop w:val="0"/>
          <w:marBottom w:val="0"/>
          <w:divBdr>
            <w:top w:val="none" w:sz="0" w:space="0" w:color="auto"/>
            <w:left w:val="none" w:sz="0" w:space="0" w:color="auto"/>
            <w:bottom w:val="none" w:sz="0" w:space="0" w:color="auto"/>
            <w:right w:val="none" w:sz="0" w:space="0" w:color="auto"/>
          </w:divBdr>
        </w:div>
        <w:div w:id="1320309618">
          <w:marLeft w:val="1166"/>
          <w:marRight w:val="0"/>
          <w:marTop w:val="0"/>
          <w:marBottom w:val="0"/>
          <w:divBdr>
            <w:top w:val="none" w:sz="0" w:space="0" w:color="auto"/>
            <w:left w:val="none" w:sz="0" w:space="0" w:color="auto"/>
            <w:bottom w:val="none" w:sz="0" w:space="0" w:color="auto"/>
            <w:right w:val="none" w:sz="0" w:space="0" w:color="auto"/>
          </w:divBdr>
        </w:div>
        <w:div w:id="1809779989">
          <w:marLeft w:val="1166"/>
          <w:marRight w:val="0"/>
          <w:marTop w:val="0"/>
          <w:marBottom w:val="0"/>
          <w:divBdr>
            <w:top w:val="none" w:sz="0" w:space="0" w:color="auto"/>
            <w:left w:val="none" w:sz="0" w:space="0" w:color="auto"/>
            <w:bottom w:val="none" w:sz="0" w:space="0" w:color="auto"/>
            <w:right w:val="none" w:sz="0" w:space="0" w:color="auto"/>
          </w:divBdr>
        </w:div>
      </w:divsChild>
    </w:div>
    <w:div w:id="2083522158">
      <w:bodyDiv w:val="1"/>
      <w:marLeft w:val="0"/>
      <w:marRight w:val="0"/>
      <w:marTop w:val="0"/>
      <w:marBottom w:val="0"/>
      <w:divBdr>
        <w:top w:val="none" w:sz="0" w:space="0" w:color="auto"/>
        <w:left w:val="none" w:sz="0" w:space="0" w:color="auto"/>
        <w:bottom w:val="none" w:sz="0" w:space="0" w:color="auto"/>
        <w:right w:val="none" w:sz="0" w:space="0" w:color="auto"/>
      </w:divBdr>
      <w:divsChild>
        <w:div w:id="79185594">
          <w:marLeft w:val="446"/>
          <w:marRight w:val="0"/>
          <w:marTop w:val="0"/>
          <w:marBottom w:val="0"/>
          <w:divBdr>
            <w:top w:val="none" w:sz="0" w:space="0" w:color="auto"/>
            <w:left w:val="none" w:sz="0" w:space="0" w:color="auto"/>
            <w:bottom w:val="none" w:sz="0" w:space="0" w:color="auto"/>
            <w:right w:val="none" w:sz="0" w:space="0" w:color="auto"/>
          </w:divBdr>
        </w:div>
      </w:divsChild>
    </w:div>
    <w:div w:id="2084526407">
      <w:bodyDiv w:val="1"/>
      <w:marLeft w:val="0"/>
      <w:marRight w:val="0"/>
      <w:marTop w:val="0"/>
      <w:marBottom w:val="0"/>
      <w:divBdr>
        <w:top w:val="none" w:sz="0" w:space="0" w:color="auto"/>
        <w:left w:val="none" w:sz="0" w:space="0" w:color="auto"/>
        <w:bottom w:val="none" w:sz="0" w:space="0" w:color="auto"/>
        <w:right w:val="none" w:sz="0" w:space="0" w:color="auto"/>
      </w:divBdr>
      <w:divsChild>
        <w:div w:id="335039747">
          <w:marLeft w:val="1166"/>
          <w:marRight w:val="0"/>
          <w:marTop w:val="0"/>
          <w:marBottom w:val="0"/>
          <w:divBdr>
            <w:top w:val="none" w:sz="0" w:space="0" w:color="auto"/>
            <w:left w:val="none" w:sz="0" w:space="0" w:color="auto"/>
            <w:bottom w:val="none" w:sz="0" w:space="0" w:color="auto"/>
            <w:right w:val="none" w:sz="0" w:space="0" w:color="auto"/>
          </w:divBdr>
        </w:div>
        <w:div w:id="417481046">
          <w:marLeft w:val="1166"/>
          <w:marRight w:val="0"/>
          <w:marTop w:val="0"/>
          <w:marBottom w:val="0"/>
          <w:divBdr>
            <w:top w:val="none" w:sz="0" w:space="0" w:color="auto"/>
            <w:left w:val="none" w:sz="0" w:space="0" w:color="auto"/>
            <w:bottom w:val="none" w:sz="0" w:space="0" w:color="auto"/>
            <w:right w:val="none" w:sz="0" w:space="0" w:color="auto"/>
          </w:divBdr>
        </w:div>
        <w:div w:id="786004952">
          <w:marLeft w:val="1166"/>
          <w:marRight w:val="0"/>
          <w:marTop w:val="0"/>
          <w:marBottom w:val="0"/>
          <w:divBdr>
            <w:top w:val="none" w:sz="0" w:space="0" w:color="auto"/>
            <w:left w:val="none" w:sz="0" w:space="0" w:color="auto"/>
            <w:bottom w:val="none" w:sz="0" w:space="0" w:color="auto"/>
            <w:right w:val="none" w:sz="0" w:space="0" w:color="auto"/>
          </w:divBdr>
        </w:div>
        <w:div w:id="1145273906">
          <w:marLeft w:val="1166"/>
          <w:marRight w:val="0"/>
          <w:marTop w:val="0"/>
          <w:marBottom w:val="0"/>
          <w:divBdr>
            <w:top w:val="none" w:sz="0" w:space="0" w:color="auto"/>
            <w:left w:val="none" w:sz="0" w:space="0" w:color="auto"/>
            <w:bottom w:val="none" w:sz="0" w:space="0" w:color="auto"/>
            <w:right w:val="none" w:sz="0" w:space="0" w:color="auto"/>
          </w:divBdr>
        </w:div>
        <w:div w:id="1920946663">
          <w:marLeft w:val="1166"/>
          <w:marRight w:val="0"/>
          <w:marTop w:val="0"/>
          <w:marBottom w:val="0"/>
          <w:divBdr>
            <w:top w:val="none" w:sz="0" w:space="0" w:color="auto"/>
            <w:left w:val="none" w:sz="0" w:space="0" w:color="auto"/>
            <w:bottom w:val="none" w:sz="0" w:space="0" w:color="auto"/>
            <w:right w:val="none" w:sz="0" w:space="0" w:color="auto"/>
          </w:divBdr>
        </w:div>
        <w:div w:id="1992979793">
          <w:marLeft w:val="1166"/>
          <w:marRight w:val="0"/>
          <w:marTop w:val="0"/>
          <w:marBottom w:val="0"/>
          <w:divBdr>
            <w:top w:val="none" w:sz="0" w:space="0" w:color="auto"/>
            <w:left w:val="none" w:sz="0" w:space="0" w:color="auto"/>
            <w:bottom w:val="none" w:sz="0" w:space="0" w:color="auto"/>
            <w:right w:val="none" w:sz="0" w:space="0" w:color="auto"/>
          </w:divBdr>
        </w:div>
      </w:divsChild>
    </w:div>
    <w:div w:id="2085837798">
      <w:bodyDiv w:val="1"/>
      <w:marLeft w:val="0"/>
      <w:marRight w:val="0"/>
      <w:marTop w:val="0"/>
      <w:marBottom w:val="0"/>
      <w:divBdr>
        <w:top w:val="none" w:sz="0" w:space="0" w:color="auto"/>
        <w:left w:val="none" w:sz="0" w:space="0" w:color="auto"/>
        <w:bottom w:val="none" w:sz="0" w:space="0" w:color="auto"/>
        <w:right w:val="none" w:sz="0" w:space="0" w:color="auto"/>
      </w:divBdr>
    </w:div>
    <w:div w:id="2091803667">
      <w:bodyDiv w:val="1"/>
      <w:marLeft w:val="0"/>
      <w:marRight w:val="0"/>
      <w:marTop w:val="0"/>
      <w:marBottom w:val="0"/>
      <w:divBdr>
        <w:top w:val="none" w:sz="0" w:space="0" w:color="auto"/>
        <w:left w:val="none" w:sz="0" w:space="0" w:color="auto"/>
        <w:bottom w:val="none" w:sz="0" w:space="0" w:color="auto"/>
        <w:right w:val="none" w:sz="0" w:space="0" w:color="auto"/>
      </w:divBdr>
    </w:div>
    <w:div w:id="2094355239">
      <w:bodyDiv w:val="1"/>
      <w:marLeft w:val="0"/>
      <w:marRight w:val="0"/>
      <w:marTop w:val="0"/>
      <w:marBottom w:val="0"/>
      <w:divBdr>
        <w:top w:val="none" w:sz="0" w:space="0" w:color="auto"/>
        <w:left w:val="none" w:sz="0" w:space="0" w:color="auto"/>
        <w:bottom w:val="none" w:sz="0" w:space="0" w:color="auto"/>
        <w:right w:val="none" w:sz="0" w:space="0" w:color="auto"/>
      </w:divBdr>
    </w:div>
    <w:div w:id="2123987458">
      <w:bodyDiv w:val="1"/>
      <w:marLeft w:val="0"/>
      <w:marRight w:val="0"/>
      <w:marTop w:val="0"/>
      <w:marBottom w:val="0"/>
      <w:divBdr>
        <w:top w:val="none" w:sz="0" w:space="0" w:color="auto"/>
        <w:left w:val="none" w:sz="0" w:space="0" w:color="auto"/>
        <w:bottom w:val="none" w:sz="0" w:space="0" w:color="auto"/>
        <w:right w:val="none" w:sz="0" w:space="0" w:color="auto"/>
      </w:divBdr>
    </w:div>
    <w:div w:id="21393769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www.cdc.gov/nchs/nhanes.htm" TargetMode="External"/><Relationship Id="rId18" Type="http://schemas.openxmlformats.org/officeDocument/2006/relationships/image" Target="media/image4.jpeg"/><Relationship Id="rId26" Type="http://schemas.openxmlformats.org/officeDocument/2006/relationships/hyperlink" Target="https://github.com/USEPA/CompTox-ExpoCast-HTTKQSPRs" TargetMode="External"/><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16/j.tiv.2017.11.016" TargetMode="External"/><Relationship Id="rId17" Type="http://schemas.openxmlformats.org/officeDocument/2006/relationships/image" Target="media/image3.jpeg"/><Relationship Id="rId25" Type="http://schemas.microsoft.com/office/2018/08/relationships/commentsExtensible" Target="commentsExtensible.xm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USEPA/CompTox-ExpoCast-invivoPKfit" TargetMode="External"/><Relationship Id="rId24" Type="http://schemas.microsoft.com/office/2016/09/relationships/commentsIds" Target="commentsIds.xm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commentsExtended" Target="commentsExtended.xml"/><Relationship Id="rId28" Type="http://schemas.openxmlformats.org/officeDocument/2006/relationships/image" Target="media/image9.jpeg"/><Relationship Id="rId36" Type="http://schemas.openxmlformats.org/officeDocument/2006/relationships/theme" Target="theme/theme1.xml"/><Relationship Id="rId10" Type="http://schemas.openxmlformats.org/officeDocument/2006/relationships/hyperlink" Target="https://github.com/USEPA/CompTox-ExpoCast-HTTKQSPRs" TargetMode="External"/><Relationship Id="rId19" Type="http://schemas.openxmlformats.org/officeDocument/2006/relationships/image" Target="media/image5.jpeg"/><Relationship Id="rId31" Type="http://schemas.openxmlformats.org/officeDocument/2006/relationships/hyperlink" Target="https://github.com/USEPA/CompTox-ExpoCast-HTTKQSPRs" TargetMode="External"/><Relationship Id="rId4" Type="http://schemas.openxmlformats.org/officeDocument/2006/relationships/settings" Target="settings.xml"/><Relationship Id="rId9" Type="http://schemas.openxmlformats.org/officeDocument/2006/relationships/hyperlink" Target="mailto:Sipes.nisha@epa.gov" TargetMode="External"/><Relationship Id="rId14" Type="http://schemas.openxmlformats.org/officeDocument/2006/relationships/hyperlink" Target="https://doi.org/10.23645/epacomptox.14878125" TargetMode="External"/><Relationship Id="rId22" Type="http://schemas.openxmlformats.org/officeDocument/2006/relationships/comments" Target="comments.xml"/><Relationship Id="rId27" Type="http://schemas.openxmlformats.org/officeDocument/2006/relationships/image" Target="media/image8.jpeg"/><Relationship Id="rId30" Type="http://schemas.openxmlformats.org/officeDocument/2006/relationships/image" Target="media/image11.jpeg"/><Relationship Id="rId35" Type="http://schemas.microsoft.com/office/2011/relationships/people" Target="people.xml"/><Relationship Id="rId8" Type="http://schemas.openxmlformats.org/officeDocument/2006/relationships/hyperlink" Target="mailto:Wambaugh.john@epa.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2463F-0C23-4D66-8D9D-DCAC60576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62</TotalTime>
  <Pages>44</Pages>
  <Words>20301</Words>
  <Characters>115721</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field, Zachary</dc:creator>
  <cp:keywords/>
  <dc:description/>
  <cp:lastModifiedBy>Wambaugh, John (he/him/his)</cp:lastModifiedBy>
  <cp:revision>101</cp:revision>
  <dcterms:created xsi:type="dcterms:W3CDTF">2024-05-19T19:31:00Z</dcterms:created>
  <dcterms:modified xsi:type="dcterms:W3CDTF">2024-06-08T13:17:00Z</dcterms:modified>
</cp:coreProperties>
</file>